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90D2A3" w14:textId="3EDB7D21" w:rsidR="00783BBF" w:rsidRDefault="00783BBF" w:rsidP="00DD4A2D">
      <w:pPr>
        <w:spacing w:after="0" w:line="480" w:lineRule="auto"/>
        <w:ind w:firstLine="720"/>
        <w:rPr>
          <w:rFonts w:ascii="Courier New" w:hAnsi="Courier New" w:cs="Courier New"/>
          <w:b/>
        </w:rPr>
        <w:pPrChange w:id="0" w:author="Hoagland, Alexander" w:date="2021-07-10T12:56:00Z">
          <w:pPr>
            <w:spacing w:after="0" w:line="480" w:lineRule="auto"/>
          </w:pPr>
        </w:pPrChange>
      </w:pPr>
      <w:r>
        <w:rPr>
          <w:rFonts w:ascii="Courier New" w:hAnsi="Courier New" w:cs="Courier New"/>
          <w:b/>
        </w:rPr>
        <w:t xml:space="preserve">Title: </w:t>
      </w:r>
      <w:r w:rsidRPr="00783BBF">
        <w:rPr>
          <w:rFonts w:ascii="Courier New" w:hAnsi="Courier New" w:cs="Courier New"/>
        </w:rPr>
        <w:t>Beyond 60 Days: The Effect of Postpartum Medicaid Eligibility on Continuity of Insurance Enrollment</w:t>
      </w:r>
    </w:p>
    <w:p w14:paraId="7C6FA9BA" w14:textId="73724A14" w:rsidR="00C9756F" w:rsidRDefault="00C9756F" w:rsidP="00F53F60">
      <w:pPr>
        <w:spacing w:after="0" w:line="480" w:lineRule="auto"/>
        <w:rPr>
          <w:rFonts w:ascii="Courier New" w:hAnsi="Courier New" w:cs="Courier New"/>
          <w:b/>
        </w:rPr>
      </w:pPr>
      <w:r>
        <w:rPr>
          <w:rFonts w:ascii="Courier New" w:hAnsi="Courier New" w:cs="Courier New"/>
          <w:b/>
        </w:rPr>
        <w:t>Abstract</w:t>
      </w:r>
    </w:p>
    <w:p w14:paraId="167C7474" w14:textId="2BFF637E" w:rsidR="00C9756F" w:rsidRDefault="00490225" w:rsidP="0080145C">
      <w:pPr>
        <w:spacing w:after="0" w:line="480" w:lineRule="auto"/>
        <w:rPr>
          <w:rFonts w:ascii="Courier New" w:hAnsi="Courier New" w:cs="Courier New"/>
        </w:rPr>
      </w:pPr>
      <w:r w:rsidRPr="00490225">
        <w:rPr>
          <w:rFonts w:ascii="Courier New" w:hAnsi="Courier New" w:cs="Courier New"/>
        </w:rPr>
        <w:t xml:space="preserve">The </w:t>
      </w:r>
      <w:r>
        <w:rPr>
          <w:rFonts w:ascii="Courier New" w:hAnsi="Courier New" w:cs="Courier New"/>
        </w:rPr>
        <w:t xml:space="preserve">2021 </w:t>
      </w:r>
      <w:r w:rsidRPr="00490225">
        <w:rPr>
          <w:rFonts w:ascii="Courier New" w:hAnsi="Courier New" w:cs="Courier New"/>
        </w:rPr>
        <w:t>American Rescue Act included a</w:t>
      </w:r>
      <w:r>
        <w:rPr>
          <w:rFonts w:ascii="Courier New" w:hAnsi="Courier New" w:cs="Courier New"/>
        </w:rPr>
        <w:t xml:space="preserve"> new</w:t>
      </w:r>
      <w:r w:rsidRPr="00490225">
        <w:rPr>
          <w:rFonts w:ascii="Courier New" w:hAnsi="Courier New" w:cs="Courier New"/>
        </w:rPr>
        <w:t xml:space="preserve"> option </w:t>
      </w:r>
      <w:r w:rsidR="006035D0">
        <w:rPr>
          <w:rFonts w:ascii="Courier New" w:hAnsi="Courier New" w:cs="Courier New"/>
        </w:rPr>
        <w:t xml:space="preserve">for states </w:t>
      </w:r>
      <w:r w:rsidRPr="00490225">
        <w:rPr>
          <w:rFonts w:ascii="Courier New" w:hAnsi="Courier New" w:cs="Courier New"/>
        </w:rPr>
        <w:t xml:space="preserve">to </w:t>
      </w:r>
      <w:del w:id="1" w:author="Gordon, Sarah H" w:date="2021-07-09T12:13:00Z">
        <w:r w:rsidRPr="00490225" w:rsidDel="007D1E7C">
          <w:rPr>
            <w:rFonts w:ascii="Courier New" w:hAnsi="Courier New" w:cs="Courier New"/>
          </w:rPr>
          <w:delText xml:space="preserve">use federal matching funds to </w:delText>
        </w:r>
      </w:del>
      <w:r w:rsidRPr="00490225">
        <w:rPr>
          <w:rFonts w:ascii="Courier New" w:hAnsi="Courier New" w:cs="Courier New"/>
        </w:rPr>
        <w:t xml:space="preserve">extend postpartum </w:t>
      </w:r>
      <w:r>
        <w:rPr>
          <w:rFonts w:ascii="Courier New" w:hAnsi="Courier New" w:cs="Courier New"/>
        </w:rPr>
        <w:t xml:space="preserve">Medicaid eligibility </w:t>
      </w:r>
      <w:r w:rsidR="00017A5D">
        <w:rPr>
          <w:rFonts w:ascii="Courier New" w:hAnsi="Courier New" w:cs="Courier New"/>
        </w:rPr>
        <w:t xml:space="preserve">from 60 days to </w:t>
      </w:r>
      <w:r w:rsidRPr="00490225">
        <w:rPr>
          <w:rFonts w:ascii="Courier New" w:hAnsi="Courier New" w:cs="Courier New"/>
        </w:rPr>
        <w:t xml:space="preserve">up to one year after the end of pregnancy. </w:t>
      </w:r>
      <w:r w:rsidR="0080145C">
        <w:rPr>
          <w:rFonts w:ascii="Courier New" w:hAnsi="Courier New" w:cs="Courier New"/>
        </w:rPr>
        <w:t>Using linked all payer claims, income, and birth record data from Colorado from 2014-2019, w</w:t>
      </w:r>
      <w:r w:rsidR="0080145C" w:rsidRPr="0080145C">
        <w:rPr>
          <w:rFonts w:ascii="Courier New" w:hAnsi="Courier New" w:cs="Courier New"/>
        </w:rPr>
        <w:t>e evaluated the effect of postpartum Medicaid eligibility on continuity of insurance coverage in the postpartum year</w:t>
      </w:r>
      <w:r w:rsidR="0080145C">
        <w:rPr>
          <w:rFonts w:ascii="Courier New" w:hAnsi="Courier New" w:cs="Courier New"/>
        </w:rPr>
        <w:t xml:space="preserve"> using a regression discontinuity design. We found that m</w:t>
      </w:r>
      <w:r w:rsidR="0080145C" w:rsidRPr="0080145C">
        <w:rPr>
          <w:rFonts w:ascii="Courier New" w:hAnsi="Courier New" w:cs="Courier New"/>
        </w:rPr>
        <w:t xml:space="preserve">aintaining eligibility for Medicaid after childbirth improved stability of insurance enrollment in the postpartum year. </w:t>
      </w:r>
      <w:ins w:id="2" w:author="Hoagland, Alexander" w:date="2021-07-09T21:25:00Z">
        <w:r w:rsidR="000E1207" w:rsidRPr="000E1207">
          <w:rPr>
            <w:rFonts w:ascii="Courier New" w:hAnsi="Courier New" w:cs="Courier New"/>
          </w:rPr>
          <w:t xml:space="preserve">Postpartum Medicaid eligibility led to 1.5 additional months of any postpartum insurance enrollment (p &lt; 0.001), a </w:t>
        </w:r>
      </w:ins>
      <w:ins w:id="3" w:author="Hoagland, Alexander" w:date="2021-07-10T13:12:00Z">
        <w:r w:rsidR="00AB7ADC">
          <w:rPr>
            <w:rFonts w:ascii="Courier New" w:hAnsi="Courier New" w:cs="Courier New"/>
          </w:rPr>
          <w:t>12</w:t>
        </w:r>
      </w:ins>
      <w:bookmarkStart w:id="4" w:name="_GoBack"/>
      <w:bookmarkEnd w:id="4"/>
      <w:ins w:id="5" w:author="Hoagland, Alexander" w:date="2021-07-09T21:25:00Z">
        <w:r w:rsidR="000E1207" w:rsidRPr="000E1207">
          <w:rPr>
            <w:rFonts w:ascii="Courier New" w:hAnsi="Courier New" w:cs="Courier New"/>
          </w:rPr>
          <w:t xml:space="preserve"> percentage point decrease in the probability of a postpartum disruption in coverage (p&lt;0.001), and gaps in coverage that were </w:t>
        </w:r>
        <w:commentRangeStart w:id="6"/>
        <w:r w:rsidR="000E1207" w:rsidRPr="000E1207">
          <w:rPr>
            <w:rFonts w:ascii="Courier New" w:hAnsi="Courier New" w:cs="Courier New"/>
          </w:rPr>
          <w:t xml:space="preserve">0.08 </w:t>
        </w:r>
      </w:ins>
      <w:commentRangeEnd w:id="6"/>
      <w:ins w:id="7" w:author="Hoagland, Alexander" w:date="2021-07-09T21:39:00Z">
        <w:r w:rsidR="006C7E20">
          <w:rPr>
            <w:rStyle w:val="CommentReference"/>
          </w:rPr>
          <w:commentReference w:id="6"/>
        </w:r>
      </w:ins>
      <w:ins w:id="8" w:author="Hoagland, Alexander" w:date="2021-07-09T21:25:00Z">
        <w:r w:rsidR="000E1207" w:rsidRPr="000E1207">
          <w:rPr>
            <w:rFonts w:ascii="Courier New" w:hAnsi="Courier New" w:cs="Courier New"/>
          </w:rPr>
          <w:t>months shorter (p&lt;0.001).</w:t>
        </w:r>
      </w:ins>
      <w:del w:id="9" w:author="Hoagland, Alexander" w:date="2021-07-09T21:25:00Z">
        <w:r w:rsidR="0080145C" w:rsidRPr="0080145C" w:rsidDel="000E1207">
          <w:rPr>
            <w:rFonts w:ascii="Courier New" w:hAnsi="Courier New" w:cs="Courier New"/>
          </w:rPr>
          <w:delText>Postpartum Medicaid eligibility led to 1.3 additional months of any postpartum insurance enrollment (p &lt; 0.001), a 4 percentage point decrease in the probability of a postpartum disrupti</w:delText>
        </w:r>
        <w:r w:rsidR="0080145C" w:rsidDel="000E1207">
          <w:rPr>
            <w:rFonts w:ascii="Courier New" w:hAnsi="Courier New" w:cs="Courier New"/>
          </w:rPr>
          <w:delText>on in coverage (p&lt;0.001), and gaps</w:delText>
        </w:r>
        <w:r w:rsidR="0080145C" w:rsidRPr="0080145C" w:rsidDel="000E1207">
          <w:rPr>
            <w:rFonts w:ascii="Courier New" w:hAnsi="Courier New" w:cs="Courier New"/>
          </w:rPr>
          <w:delText xml:space="preserve"> in coverage that were 0.6 months shorter (p&lt;0.001).</w:delText>
        </w:r>
      </w:del>
      <w:r w:rsidR="0080145C" w:rsidRPr="0080145C">
        <w:rPr>
          <w:rFonts w:ascii="Courier New" w:hAnsi="Courier New" w:cs="Courier New"/>
        </w:rPr>
        <w:t xml:space="preserve"> Our findings indicate that </w:t>
      </w:r>
      <w:ins w:id="10" w:author="Gordon, Sarah H" w:date="2021-07-09T12:15:00Z">
        <w:r w:rsidR="007D1E7C">
          <w:rPr>
            <w:rFonts w:ascii="Courier New" w:hAnsi="Courier New" w:cs="Courier New"/>
          </w:rPr>
          <w:t xml:space="preserve">postpartum transitions to commercial coverage may not be seamless, and </w:t>
        </w:r>
      </w:ins>
      <w:r w:rsidR="0080145C" w:rsidRPr="0080145C">
        <w:rPr>
          <w:rFonts w:ascii="Courier New" w:hAnsi="Courier New" w:cs="Courier New"/>
        </w:rPr>
        <w:t xml:space="preserve">states that </w:t>
      </w:r>
      <w:r w:rsidR="0080145C">
        <w:rPr>
          <w:rFonts w:ascii="Courier New" w:hAnsi="Courier New" w:cs="Courier New"/>
        </w:rPr>
        <w:t xml:space="preserve">extend postpartum Medicaid eligibility </w:t>
      </w:r>
      <w:r w:rsidR="0080145C" w:rsidRPr="0080145C">
        <w:rPr>
          <w:rFonts w:ascii="Courier New" w:hAnsi="Courier New" w:cs="Courier New"/>
        </w:rPr>
        <w:t xml:space="preserve">will improve continuity of postpartum insurance coverage for </w:t>
      </w:r>
      <w:r w:rsidR="00017A5D">
        <w:rPr>
          <w:rFonts w:ascii="Courier New" w:hAnsi="Courier New" w:cs="Courier New"/>
        </w:rPr>
        <w:t>Medicaid</w:t>
      </w:r>
      <w:r w:rsidR="0080145C" w:rsidRPr="0080145C">
        <w:rPr>
          <w:rFonts w:ascii="Courier New" w:hAnsi="Courier New" w:cs="Courier New"/>
        </w:rPr>
        <w:t xml:space="preserve"> enrollees.</w:t>
      </w:r>
    </w:p>
    <w:p w14:paraId="5AA384B6" w14:textId="0211D4DB" w:rsidR="0080145C" w:rsidRDefault="0080145C" w:rsidP="0080145C">
      <w:pPr>
        <w:spacing w:after="0" w:line="480" w:lineRule="auto"/>
        <w:rPr>
          <w:rFonts w:ascii="Courier New" w:hAnsi="Courier New" w:cs="Courier New"/>
        </w:rPr>
      </w:pPr>
    </w:p>
    <w:p w14:paraId="011F7854" w14:textId="44A54D4D" w:rsidR="0080145C" w:rsidRDefault="0080145C" w:rsidP="0080145C">
      <w:pPr>
        <w:spacing w:after="0" w:line="480" w:lineRule="auto"/>
        <w:rPr>
          <w:rFonts w:ascii="Courier New" w:hAnsi="Courier New" w:cs="Courier New"/>
        </w:rPr>
      </w:pPr>
    </w:p>
    <w:p w14:paraId="14936ACA" w14:textId="30CA3DB2" w:rsidR="0080145C" w:rsidRDefault="0080145C" w:rsidP="0080145C">
      <w:pPr>
        <w:spacing w:after="0" w:line="480" w:lineRule="auto"/>
        <w:rPr>
          <w:rFonts w:ascii="Courier New" w:hAnsi="Courier New" w:cs="Courier New"/>
        </w:rPr>
      </w:pPr>
    </w:p>
    <w:p w14:paraId="59ADAE01" w14:textId="41015B31" w:rsidR="0080145C" w:rsidRDefault="0080145C" w:rsidP="0080145C">
      <w:pPr>
        <w:spacing w:after="0" w:line="480" w:lineRule="auto"/>
        <w:rPr>
          <w:rFonts w:ascii="Courier New" w:hAnsi="Courier New" w:cs="Courier New"/>
        </w:rPr>
      </w:pPr>
    </w:p>
    <w:p w14:paraId="6C144908" w14:textId="40DC5D02" w:rsidR="0080145C" w:rsidRDefault="0080145C" w:rsidP="0080145C">
      <w:pPr>
        <w:spacing w:after="0" w:line="480" w:lineRule="auto"/>
        <w:rPr>
          <w:rFonts w:ascii="Courier New" w:hAnsi="Courier New" w:cs="Courier New"/>
        </w:rPr>
      </w:pPr>
    </w:p>
    <w:p w14:paraId="60E8F4E2" w14:textId="60906FD4" w:rsidR="00017A5D" w:rsidRDefault="00017A5D" w:rsidP="0080145C">
      <w:pPr>
        <w:spacing w:after="0" w:line="480" w:lineRule="auto"/>
        <w:rPr>
          <w:rFonts w:ascii="Courier New" w:hAnsi="Courier New" w:cs="Courier New"/>
        </w:rPr>
      </w:pPr>
    </w:p>
    <w:p w14:paraId="201EF647" w14:textId="04D88244" w:rsidR="00017A5D" w:rsidRDefault="00017A5D" w:rsidP="0080145C">
      <w:pPr>
        <w:spacing w:after="0" w:line="480" w:lineRule="auto"/>
        <w:rPr>
          <w:rFonts w:ascii="Courier New" w:hAnsi="Courier New" w:cs="Courier New"/>
        </w:rPr>
      </w:pPr>
    </w:p>
    <w:p w14:paraId="010A1C3D" w14:textId="77777777" w:rsidR="00017A5D" w:rsidRDefault="00017A5D" w:rsidP="0080145C">
      <w:pPr>
        <w:spacing w:after="0" w:line="480" w:lineRule="auto"/>
        <w:rPr>
          <w:rFonts w:ascii="Courier New" w:hAnsi="Courier New" w:cs="Courier New"/>
        </w:rPr>
      </w:pPr>
    </w:p>
    <w:p w14:paraId="4CF923FB" w14:textId="05B1434E" w:rsidR="00487CE4" w:rsidRPr="008F494B" w:rsidRDefault="00487CE4" w:rsidP="00F53F60">
      <w:pPr>
        <w:spacing w:after="0" w:line="480" w:lineRule="auto"/>
        <w:rPr>
          <w:rFonts w:ascii="Courier New" w:hAnsi="Courier New" w:cs="Courier New"/>
          <w:b/>
        </w:rPr>
      </w:pPr>
      <w:r w:rsidRPr="008F494B">
        <w:rPr>
          <w:rFonts w:ascii="Courier New" w:hAnsi="Courier New" w:cs="Courier New"/>
          <w:b/>
        </w:rPr>
        <w:t>Introduction</w:t>
      </w:r>
    </w:p>
    <w:p w14:paraId="49AA950A" w14:textId="5F3357CC" w:rsidR="00E76D6A" w:rsidRPr="008F494B" w:rsidRDefault="00F53F60" w:rsidP="00697201">
      <w:pPr>
        <w:spacing w:after="0" w:line="480" w:lineRule="auto"/>
        <w:ind w:firstLine="720"/>
        <w:rPr>
          <w:rFonts w:ascii="Courier New" w:hAnsi="Courier New" w:cs="Courier New"/>
        </w:rPr>
      </w:pPr>
      <w:r w:rsidRPr="008F494B">
        <w:rPr>
          <w:rFonts w:ascii="Courier New" w:hAnsi="Courier New" w:cs="Courier New"/>
        </w:rPr>
        <w:t xml:space="preserve">The postpartum period is </w:t>
      </w:r>
      <w:r w:rsidR="003112B9" w:rsidRPr="008F494B">
        <w:rPr>
          <w:rFonts w:ascii="Courier New" w:hAnsi="Courier New" w:cs="Courier New"/>
        </w:rPr>
        <w:t>an important</w:t>
      </w:r>
      <w:r w:rsidRPr="008F494B">
        <w:rPr>
          <w:rFonts w:ascii="Courier New" w:hAnsi="Courier New" w:cs="Courier New"/>
        </w:rPr>
        <w:t xml:space="preserve"> target for policy intervention to improve maternal health outcomes</w:t>
      </w:r>
      <w:ins w:id="11" w:author="Gordon, Sarah H" w:date="2021-07-08T12:14:00Z">
        <w:r w:rsidR="00FE2063">
          <w:rPr>
            <w:rFonts w:ascii="Courier New" w:hAnsi="Courier New" w:cs="Courier New"/>
          </w:rPr>
          <w:t>. T</w:t>
        </w:r>
      </w:ins>
      <w:ins w:id="12" w:author="Gordon, Sarah H" w:date="2021-07-08T12:15:00Z">
        <w:r w:rsidR="00FE2063">
          <w:rPr>
            <w:rFonts w:ascii="Courier New" w:hAnsi="Courier New" w:cs="Courier New"/>
          </w:rPr>
          <w:t xml:space="preserve">hough </w:t>
        </w:r>
      </w:ins>
      <w:ins w:id="13" w:author="Gordon, Sarah H" w:date="2021-07-08T12:17:00Z">
        <w:r w:rsidR="00FE2063">
          <w:rPr>
            <w:rFonts w:ascii="Courier New" w:hAnsi="Courier New" w:cs="Courier New"/>
          </w:rPr>
          <w:t xml:space="preserve">the postpartum period is </w:t>
        </w:r>
      </w:ins>
      <w:ins w:id="14" w:author="Gordon, Sarah H" w:date="2021-07-08T12:15:00Z">
        <w:r w:rsidR="00FE2063">
          <w:rPr>
            <w:rFonts w:ascii="Courier New" w:hAnsi="Courier New" w:cs="Courier New"/>
          </w:rPr>
          <w:t>t</w:t>
        </w:r>
      </w:ins>
      <w:ins w:id="15" w:author="Gordon, Sarah H" w:date="2021-07-08T12:14:00Z">
        <w:r w:rsidR="00FE2063">
          <w:rPr>
            <w:rFonts w:ascii="Courier New" w:hAnsi="Courier New" w:cs="Courier New"/>
          </w:rPr>
          <w:t xml:space="preserve">raditionally defined as </w:t>
        </w:r>
      </w:ins>
      <w:ins w:id="16" w:author="Gordon, Sarah H" w:date="2021-07-08T12:15:00Z">
        <w:r w:rsidR="00FE2063">
          <w:rPr>
            <w:rFonts w:ascii="Courier New" w:hAnsi="Courier New" w:cs="Courier New"/>
          </w:rPr>
          <w:t>the first six weeks following childbirth</w:t>
        </w:r>
      </w:ins>
      <w:r w:rsidRPr="008F494B">
        <w:rPr>
          <w:rFonts w:ascii="Courier New" w:hAnsi="Courier New" w:cs="Courier New"/>
        </w:rPr>
        <w:t xml:space="preserve">, </w:t>
      </w:r>
      <w:del w:id="17" w:author="Gordon, Sarah H" w:date="2021-07-08T12:16:00Z">
        <w:r w:rsidRPr="008F494B" w:rsidDel="00FE2063">
          <w:rPr>
            <w:rFonts w:ascii="Courier New" w:hAnsi="Courier New" w:cs="Courier New"/>
          </w:rPr>
          <w:delText xml:space="preserve">as </w:delText>
        </w:r>
      </w:del>
      <w:r w:rsidRPr="008F494B">
        <w:rPr>
          <w:rFonts w:ascii="Courier New" w:hAnsi="Courier New" w:cs="Courier New"/>
        </w:rPr>
        <w:t xml:space="preserve">one-third of maternal mortality occurs </w:t>
      </w:r>
      <w:ins w:id="18" w:author="Gordon, Sarah H" w:date="2021-07-08T12:17:00Z">
        <w:r w:rsidR="00FE2063">
          <w:rPr>
            <w:rFonts w:ascii="Courier New" w:hAnsi="Courier New" w:cs="Courier New"/>
          </w:rPr>
          <w:t>up to one year</w:t>
        </w:r>
      </w:ins>
      <w:del w:id="19" w:author="Gordon, Sarah H" w:date="2021-07-08T12:17:00Z">
        <w:r w:rsidRPr="008F494B" w:rsidDel="00FE2063">
          <w:rPr>
            <w:rFonts w:ascii="Courier New" w:hAnsi="Courier New" w:cs="Courier New"/>
          </w:rPr>
          <w:delText>in the</w:delText>
        </w:r>
      </w:del>
      <w:r w:rsidRPr="008F494B">
        <w:rPr>
          <w:rFonts w:ascii="Courier New" w:hAnsi="Courier New" w:cs="Courier New"/>
        </w:rPr>
        <w:t xml:space="preserve"> postpartum</w:t>
      </w:r>
      <w:ins w:id="20" w:author="Gordon, Sarah H" w:date="2021-07-08T16:26:00Z">
        <w:r w:rsidR="00314286">
          <w:rPr>
            <w:rFonts w:ascii="Courier New" w:hAnsi="Courier New" w:cs="Courier New"/>
          </w:rPr>
          <w:t>.</w:t>
        </w:r>
      </w:ins>
      <w:r w:rsidRPr="008F494B">
        <w:rPr>
          <w:rFonts w:ascii="Courier New" w:hAnsi="Courier New" w:cs="Courier New"/>
        </w:rPr>
        <w:t xml:space="preserve"> </w:t>
      </w:r>
      <w:del w:id="21" w:author="Gordon, Sarah H" w:date="2021-07-08T12:17:00Z">
        <w:r w:rsidRPr="008F494B" w:rsidDel="00FE2063">
          <w:rPr>
            <w:rFonts w:ascii="Courier New" w:hAnsi="Courier New" w:cs="Courier New"/>
          </w:rPr>
          <w:delText>year</w:delText>
        </w:r>
        <w:r w:rsidR="003112B9" w:rsidRPr="008F494B" w:rsidDel="00FE2063">
          <w:rPr>
            <w:rFonts w:ascii="Courier New" w:hAnsi="Courier New" w:cs="Courier New"/>
          </w:rPr>
          <w:delText xml:space="preserve"> </w:delText>
        </w:r>
      </w:del>
      <w:del w:id="22" w:author="Gordon, Sarah H" w:date="2021-07-08T16:26:00Z">
        <w:r w:rsidR="003112B9" w:rsidRPr="008F494B" w:rsidDel="00314286">
          <w:rPr>
            <w:rFonts w:ascii="Courier New" w:hAnsi="Courier New" w:cs="Courier New"/>
          </w:rPr>
          <w:delText xml:space="preserve">and </w:delText>
        </w:r>
      </w:del>
      <w:ins w:id="23" w:author="Gordon, Sarah H" w:date="2021-07-08T16:26:00Z">
        <w:r w:rsidR="00314286">
          <w:rPr>
            <w:rFonts w:ascii="Courier New" w:hAnsi="Courier New" w:cs="Courier New"/>
          </w:rPr>
          <w:t>Postpartum complications of pregnanc</w:t>
        </w:r>
        <w:r w:rsidR="00D34A87">
          <w:rPr>
            <w:rFonts w:ascii="Courier New" w:hAnsi="Courier New" w:cs="Courier New"/>
          </w:rPr>
          <w:t>y</w:t>
        </w:r>
      </w:ins>
      <w:ins w:id="24" w:author="Gordon, Sarah H" w:date="2021-07-09T08:59:00Z">
        <w:r w:rsidR="00D34A87">
          <w:rPr>
            <w:rFonts w:ascii="Courier New" w:hAnsi="Courier New" w:cs="Courier New"/>
          </w:rPr>
          <w:t xml:space="preserve"> include conditions related to </w:t>
        </w:r>
      </w:ins>
      <w:ins w:id="25" w:author="Gordon, Sarah H" w:date="2021-07-09T09:00:00Z">
        <w:r w:rsidR="00D34A87">
          <w:rPr>
            <w:rFonts w:ascii="Courier New" w:hAnsi="Courier New" w:cs="Courier New"/>
          </w:rPr>
          <w:t>postpartum depression</w:t>
        </w:r>
      </w:ins>
      <w:ins w:id="26" w:author="Gordon, Sarah H" w:date="2021-07-09T08:59:00Z">
        <w:r w:rsidR="00D34A87">
          <w:rPr>
            <w:rFonts w:ascii="Courier New" w:hAnsi="Courier New" w:cs="Courier New"/>
          </w:rPr>
          <w:t xml:space="preserve">, hypertensive disorders, and cardiovascular </w:t>
        </w:r>
        <w:commentRangeStart w:id="27"/>
        <w:r w:rsidR="00D34A87">
          <w:rPr>
            <w:rFonts w:ascii="Courier New" w:hAnsi="Courier New" w:cs="Courier New"/>
          </w:rPr>
          <w:t>conditions</w:t>
        </w:r>
      </w:ins>
      <w:ins w:id="28" w:author="Gordon, Sarah H" w:date="2021-07-09T09:04:00Z">
        <w:r w:rsidR="00D34A87">
          <w:rPr>
            <w:rFonts w:ascii="Courier New" w:hAnsi="Courier New" w:cs="Courier New"/>
          </w:rPr>
          <w:t xml:space="preserve">, and rates of </w:t>
        </w:r>
      </w:ins>
      <w:r w:rsidR="003112B9" w:rsidRPr="008F494B">
        <w:rPr>
          <w:rFonts w:ascii="Courier New" w:hAnsi="Courier New" w:cs="Courier New"/>
        </w:rPr>
        <w:t xml:space="preserve">severe </w:t>
      </w:r>
      <w:commentRangeEnd w:id="27"/>
      <w:r w:rsidR="00D34A87">
        <w:rPr>
          <w:rStyle w:val="CommentReference"/>
        </w:rPr>
        <w:commentReference w:id="27"/>
      </w:r>
      <w:r w:rsidR="003112B9" w:rsidRPr="008F494B">
        <w:rPr>
          <w:rFonts w:ascii="Courier New" w:hAnsi="Courier New" w:cs="Courier New"/>
        </w:rPr>
        <w:t xml:space="preserve">postpartum morbidity </w:t>
      </w:r>
      <w:del w:id="29" w:author="Gordon, Sarah H" w:date="2021-07-09T09:04:00Z">
        <w:r w:rsidR="003112B9" w:rsidRPr="008F494B" w:rsidDel="00D34A87">
          <w:rPr>
            <w:rFonts w:ascii="Courier New" w:hAnsi="Courier New" w:cs="Courier New"/>
          </w:rPr>
          <w:delText xml:space="preserve">is </w:delText>
        </w:r>
      </w:del>
      <w:ins w:id="30" w:author="Gordon, Sarah H" w:date="2021-07-09T09:04:00Z">
        <w:r w:rsidR="00D34A87">
          <w:rPr>
            <w:rFonts w:ascii="Courier New" w:hAnsi="Courier New" w:cs="Courier New"/>
          </w:rPr>
          <w:t>are</w:t>
        </w:r>
        <w:r w:rsidR="00D34A87" w:rsidRPr="008F494B">
          <w:rPr>
            <w:rFonts w:ascii="Courier New" w:hAnsi="Courier New" w:cs="Courier New"/>
          </w:rPr>
          <w:t xml:space="preserve"> </w:t>
        </w:r>
      </w:ins>
      <w:r w:rsidR="003112B9" w:rsidRPr="008F494B">
        <w:rPr>
          <w:rFonts w:ascii="Courier New" w:hAnsi="Courier New" w:cs="Courier New"/>
        </w:rPr>
        <w:t>rising</w:t>
      </w:r>
      <w:r w:rsidRPr="008F494B">
        <w:rPr>
          <w:rFonts w:ascii="Courier New" w:hAnsi="Courier New" w:cs="Courier New"/>
        </w:rPr>
        <w:t>.</w:t>
      </w:r>
      <w:r w:rsidRPr="008F494B">
        <w:rPr>
          <w:rFonts w:ascii="Courier New" w:hAnsi="Courier New" w:cs="Courier New"/>
        </w:rPr>
        <w:fldChar w:fldCharType="begin"/>
      </w:r>
      <w:r w:rsidR="00A632B3" w:rsidRPr="008F494B">
        <w:rPr>
          <w:rFonts w:ascii="Courier New" w:hAnsi="Courier New" w:cs="Courier New"/>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8F494B">
        <w:rPr>
          <w:rFonts w:ascii="Courier New" w:hAnsi="Courier New" w:cs="Courier New"/>
        </w:rPr>
        <w:fldChar w:fldCharType="separate"/>
      </w:r>
      <w:r w:rsidR="00A632B3" w:rsidRPr="008F494B">
        <w:rPr>
          <w:rFonts w:ascii="Courier New" w:hAnsi="Courier New" w:cs="Courier New"/>
          <w:vertAlign w:val="superscript"/>
        </w:rPr>
        <w:t>1,2</w:t>
      </w:r>
      <w:r w:rsidRPr="008F494B">
        <w:rPr>
          <w:rFonts w:ascii="Courier New" w:hAnsi="Courier New" w:cs="Courier New"/>
        </w:rPr>
        <w:fldChar w:fldCharType="end"/>
      </w:r>
      <w:r w:rsidR="00B31468" w:rsidRPr="008F494B">
        <w:rPr>
          <w:rFonts w:ascii="Courier New" w:hAnsi="Courier New" w:cs="Courier New"/>
        </w:rPr>
        <w:t xml:space="preserve"> Access to health services </w:t>
      </w:r>
      <w:r w:rsidR="003112B9" w:rsidRPr="008F494B">
        <w:rPr>
          <w:rFonts w:ascii="Courier New" w:hAnsi="Courier New" w:cs="Courier New"/>
        </w:rPr>
        <w:t xml:space="preserve">in </w:t>
      </w:r>
      <w:r w:rsidR="00B31468" w:rsidRPr="008F494B">
        <w:rPr>
          <w:rFonts w:ascii="Courier New" w:hAnsi="Courier New" w:cs="Courier New"/>
        </w:rPr>
        <w:t xml:space="preserve">the </w:t>
      </w:r>
      <w:r w:rsidR="00C968B5" w:rsidRPr="008F494B">
        <w:rPr>
          <w:rFonts w:ascii="Courier New" w:hAnsi="Courier New" w:cs="Courier New"/>
        </w:rPr>
        <w:t>year after childbirth</w:t>
      </w:r>
      <w:r w:rsidR="00B31468" w:rsidRPr="008F494B">
        <w:rPr>
          <w:rFonts w:ascii="Courier New" w:hAnsi="Courier New" w:cs="Courier New"/>
        </w:rPr>
        <w:t xml:space="preserve"> is critical to address a range of health issues, including physical recovery from birth, family planning, mental health, and chronic conditions that may increase </w:t>
      </w:r>
      <w:r w:rsidR="00946703">
        <w:rPr>
          <w:rFonts w:ascii="Courier New" w:hAnsi="Courier New" w:cs="Courier New"/>
        </w:rPr>
        <w:t>the</w:t>
      </w:r>
      <w:r w:rsidR="00B31468" w:rsidRPr="008F494B">
        <w:rPr>
          <w:rFonts w:ascii="Courier New" w:hAnsi="Courier New" w:cs="Courier New"/>
        </w:rPr>
        <w:t xml:space="preserve"> risk of postpartum complications.</w:t>
      </w:r>
      <w:r w:rsidR="00B31468" w:rsidRPr="008F494B">
        <w:rPr>
          <w:rFonts w:ascii="Courier New" w:hAnsi="Courier New" w:cs="Courier New"/>
        </w:rPr>
        <w:fldChar w:fldCharType="begin"/>
      </w:r>
      <w:r w:rsidR="00A632B3" w:rsidRPr="008F494B">
        <w:rPr>
          <w:rFonts w:ascii="Courier New" w:hAnsi="Courier New" w:cs="Courier New"/>
        </w:rPr>
        <w:instrText xml:space="preserve"> ADDIN ZOTERO_ITEM CSL_CITATION {"citationID":"R5GtsmFs","properties":{"formattedCitation":"\\super 3\\nosupersub{}","plainCitation":"3","noteIndex":0},"citationItems":[{"id":3426,"uris":["http://zotero.org/users/2141015/items/DQLK9FGQ"],"uri":["http://zotero.org/users/2141015/items/DQLK9FGQ"],"itemData":{"id":3426,"type":"article-journal","abstract":"&lt;h2&gt;Abstract&lt;/h2&gt;&lt;p&gt;Maternal morbidity and mortality rates remain high in the United States compared with other developed countries. Of particular concern is the rise in postpartum deaths, because many of the risk factors for complications associated with maternal morbidity and mortality may not be clearly identified before a woman's discharge after birth. Although nurses provide some form of postpartum discharge education to all women who give birth, the information women receive on common potential complications is not always consistent or evidence based. By improving postpartum education, nurses may be better poised to teach women how to recognize and respond to warning signs. This article describes a project intended to increase women's access to predischarge education about the risks for postbirth complications.&lt;/p&gt;","container-title":"Nursing for Women's Health","DOI":"10.1016/j.nwh.2016.10.009","ISSN":"1751-4851","issue":"6","journalAbbreviation":"Nursing for Women's Health","language":"English","note":"publisher: Elsevier","page":"552-567","source":"nwhjournal.org","title":"Improving Postpartum Education About Warning Signs Of Maternal Morbidity and Mortality","volume":"20","author":[{"family":"Suplee","given":"Patricia D."},{"family":"Kleppel","given":"Lisa"},{"family":"Santa-Donato","given":"Anne"},{"family":"Bingham","given":"Debra"}],"issued":{"date-parts":[["2016",12,1]]}}}],"schema":"https://github.com/citation-style-language/schema/raw/master/csl-citation.json"} </w:instrText>
      </w:r>
      <w:r w:rsidR="00B31468" w:rsidRPr="008F494B">
        <w:rPr>
          <w:rFonts w:ascii="Courier New" w:hAnsi="Courier New" w:cs="Courier New"/>
        </w:rPr>
        <w:fldChar w:fldCharType="separate"/>
      </w:r>
      <w:r w:rsidR="00A632B3" w:rsidRPr="008F494B">
        <w:rPr>
          <w:rFonts w:ascii="Courier New" w:hAnsi="Courier New" w:cs="Courier New"/>
          <w:vertAlign w:val="superscript"/>
        </w:rPr>
        <w:t>3</w:t>
      </w:r>
      <w:r w:rsidR="00B31468" w:rsidRPr="008F494B">
        <w:rPr>
          <w:rFonts w:ascii="Courier New" w:hAnsi="Courier New" w:cs="Courier New"/>
        </w:rPr>
        <w:fldChar w:fldCharType="end"/>
      </w:r>
      <w:r w:rsidR="00B31468" w:rsidRPr="008F494B">
        <w:rPr>
          <w:rFonts w:ascii="Courier New" w:hAnsi="Courier New" w:cs="Courier New"/>
        </w:rPr>
        <w:t xml:space="preserve"> </w:t>
      </w:r>
      <w:ins w:id="31" w:author="Gordon, Sarah H" w:date="2021-07-08T12:11:00Z">
        <w:r w:rsidR="00C456F0">
          <w:rPr>
            <w:rFonts w:ascii="Courier New" w:hAnsi="Courier New" w:cs="Courier New"/>
          </w:rPr>
          <w:t>Medicaid</w:t>
        </w:r>
      </w:ins>
      <w:ins w:id="32" w:author="Gordon, Sarah H" w:date="2021-07-08T12:10:00Z">
        <w:r w:rsidR="00C456F0" w:rsidRPr="00C456F0">
          <w:rPr>
            <w:rFonts w:ascii="Courier New" w:hAnsi="Courier New" w:cs="Courier New"/>
          </w:rPr>
          <w:t xml:space="preserve"> is a federal and state program that </w:t>
        </w:r>
        <w:r w:rsidR="00C456F0">
          <w:rPr>
            <w:rFonts w:ascii="Courier New" w:hAnsi="Courier New" w:cs="Courier New"/>
          </w:rPr>
          <w:t xml:space="preserve">provides health insurance to low-income </w:t>
        </w:r>
      </w:ins>
      <w:ins w:id="33" w:author="Gordon, Sarah H" w:date="2021-07-08T12:11:00Z">
        <w:r w:rsidR="00C456F0">
          <w:rPr>
            <w:rFonts w:ascii="Courier New" w:hAnsi="Courier New" w:cs="Courier New"/>
          </w:rPr>
          <w:t xml:space="preserve">Americans. </w:t>
        </w:r>
      </w:ins>
      <w:r w:rsidRPr="008F494B">
        <w:rPr>
          <w:rFonts w:ascii="Courier New" w:hAnsi="Courier New" w:cs="Courier New"/>
        </w:rPr>
        <w:t>As the primary payer for 42</w:t>
      </w:r>
      <w:ins w:id="34" w:author="Gordon, Sarah H" w:date="2021-07-09T12:01:00Z">
        <w:r w:rsidR="00D2757E">
          <w:rPr>
            <w:rFonts w:ascii="Courier New" w:hAnsi="Courier New" w:cs="Courier New"/>
          </w:rPr>
          <w:t xml:space="preserve"> percent</w:t>
        </w:r>
      </w:ins>
      <w:del w:id="35" w:author="Gordon, Sarah H" w:date="2021-07-09T12:01:00Z">
        <w:r w:rsidRPr="008F494B" w:rsidDel="00D2757E">
          <w:rPr>
            <w:rFonts w:ascii="Courier New" w:hAnsi="Courier New" w:cs="Courier New"/>
          </w:rPr>
          <w:delText>%</w:delText>
        </w:r>
      </w:del>
      <w:r w:rsidRPr="008F494B">
        <w:rPr>
          <w:rFonts w:ascii="Courier New" w:hAnsi="Courier New" w:cs="Courier New"/>
        </w:rPr>
        <w:t xml:space="preserve"> of all births and a disproportionate number of births to low-income women and women of color, Medicaid plays an important role in </w:t>
      </w:r>
      <w:r w:rsidR="003112B9" w:rsidRPr="008F494B">
        <w:rPr>
          <w:rFonts w:ascii="Courier New" w:hAnsi="Courier New" w:cs="Courier New"/>
        </w:rPr>
        <w:t>promoting access to care after childbirth</w:t>
      </w:r>
      <w:r w:rsidRPr="008F494B">
        <w:rPr>
          <w:rFonts w:ascii="Courier New" w:hAnsi="Courier New" w:cs="Courier New"/>
        </w:rPr>
        <w:t>.</w:t>
      </w:r>
      <w:r w:rsidRPr="008F494B">
        <w:rPr>
          <w:rFonts w:ascii="Courier New" w:hAnsi="Courier New" w:cs="Courier New"/>
        </w:rPr>
        <w:fldChar w:fldCharType="begin"/>
      </w:r>
      <w:r w:rsidR="00946703">
        <w:rPr>
          <w:rFonts w:ascii="Courier New" w:hAnsi="Courier New" w:cs="Courier New"/>
        </w:rPr>
        <w:instrText xml:space="preserve"> ADDIN ZOTERO_ITEM CSL_CITATION {"citationID":"Z1CZT2Qw","properties":{"formattedCitation":"\\super 4,5\\nosupersub{}","plainCitation":"4,5","noteIndex":0},"citationItems":[{"id":3088,"uris":["http://zotero.org/users/2141015/items/VHICRHGC"],"uri":["http://zotero.org/users/2141015/items/VHICRHGC"],"itemData":{"id":3088,"type":"webpage","title":"CDC WONDER","URL":"https://wonder.cdc.gov/","accessed":{"date-parts":[["2020",6,9]]}}},{"id":3755,"uris":["http://zotero.org/users/2141015/items/STRQV36W"],"uri":["http://zotero.org/users/2141015/items/STRQV36W"],"itemData":{"id":3755,"type":"post-weblog","title":"Though we refer to birthing people as “women” in this study, not all birthing people identify as female."}}],"schema":"https://github.com/citation-style-language/schema/raw/master/csl-citation.json"} </w:instrText>
      </w:r>
      <w:r w:rsidRPr="008F494B">
        <w:rPr>
          <w:rFonts w:ascii="Courier New" w:hAnsi="Courier New" w:cs="Courier New"/>
        </w:rPr>
        <w:fldChar w:fldCharType="separate"/>
      </w:r>
      <w:r w:rsidR="00946703" w:rsidRPr="00946703">
        <w:rPr>
          <w:rFonts w:ascii="Courier New" w:hAnsi="Courier New" w:cs="Courier New"/>
          <w:szCs w:val="24"/>
          <w:vertAlign w:val="superscript"/>
        </w:rPr>
        <w:t>4,5</w:t>
      </w:r>
      <w:r w:rsidRPr="008F494B">
        <w:rPr>
          <w:rFonts w:ascii="Courier New" w:hAnsi="Courier New" w:cs="Courier New"/>
        </w:rPr>
        <w:fldChar w:fldCharType="end"/>
      </w:r>
      <w:r w:rsidR="000961AF" w:rsidRPr="008F494B">
        <w:rPr>
          <w:rFonts w:ascii="Courier New" w:hAnsi="Courier New" w:cs="Courier New"/>
        </w:rPr>
        <w:t xml:space="preserve"> However, </w:t>
      </w:r>
      <w:r w:rsidR="00B2554C" w:rsidRPr="008F494B">
        <w:rPr>
          <w:rFonts w:ascii="Courier New" w:hAnsi="Courier New" w:cs="Courier New"/>
        </w:rPr>
        <w:t>pregnancy-related Medicaid eligibility is time-limited, beginning</w:t>
      </w:r>
      <w:r w:rsidRPr="008F494B">
        <w:rPr>
          <w:rFonts w:ascii="Courier New" w:hAnsi="Courier New" w:cs="Courier New"/>
        </w:rPr>
        <w:t xml:space="preserve"> at conception and end</w:t>
      </w:r>
      <w:r w:rsidR="00B2554C" w:rsidRPr="008F494B">
        <w:rPr>
          <w:rFonts w:ascii="Courier New" w:hAnsi="Courier New" w:cs="Courier New"/>
        </w:rPr>
        <w:t>ing</w:t>
      </w:r>
      <w:r w:rsidR="00CC51D5" w:rsidRPr="008F494B">
        <w:rPr>
          <w:rFonts w:ascii="Courier New" w:hAnsi="Courier New" w:cs="Courier New"/>
        </w:rPr>
        <w:t xml:space="preserve"> </w:t>
      </w:r>
      <w:r w:rsidR="00461923" w:rsidRPr="008F494B">
        <w:rPr>
          <w:rFonts w:ascii="Courier New" w:hAnsi="Courier New" w:cs="Courier New"/>
        </w:rPr>
        <w:t xml:space="preserve">at just </w:t>
      </w:r>
      <w:r w:rsidRPr="008F494B">
        <w:rPr>
          <w:rFonts w:ascii="Courier New" w:hAnsi="Courier New" w:cs="Courier New"/>
        </w:rPr>
        <w:t>60 days postpartum</w:t>
      </w:r>
      <w:r w:rsidR="003D6E9F" w:rsidRPr="008F494B">
        <w:rPr>
          <w:rFonts w:ascii="Courier New" w:hAnsi="Courier New" w:cs="Courier New"/>
        </w:rPr>
        <w:t>.</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1sd8TRRy","properties":{"formattedCitation":"\\super 6\\nosupersub{}","plainCitation":"6","noteIndex":0},"citationItems":[{"id":3734,"uris":["http://zotero.org/users/2141015/items/H3639BHB"],"uri":["http://zotero.org/users/2141015/items/H3639BHB"],"itemData":{"id":3734,"type":"webpage","container-title":"LII / Legal Information Institute","language":"en","title":"42 CFR § 435.170 - Pregnant women eligible for extended or continuous eligibility.","URL":"https://www.law.cornell.edu/cfr/text/42/435.170","accessed":{"date-parts":[["2021",4,15]]}}}],"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6</w:t>
      </w:r>
      <w:r w:rsidR="00A632B3" w:rsidRPr="008F494B">
        <w:rPr>
          <w:rFonts w:ascii="Courier New" w:hAnsi="Courier New" w:cs="Courier New"/>
        </w:rPr>
        <w:fldChar w:fldCharType="end"/>
      </w:r>
      <w:r w:rsidR="003D6E9F" w:rsidRPr="008F494B">
        <w:rPr>
          <w:rFonts w:ascii="Courier New" w:hAnsi="Courier New" w:cs="Courier New"/>
        </w:rPr>
        <w:t xml:space="preserve"> </w:t>
      </w:r>
      <w:r w:rsidR="003112B9" w:rsidRPr="008F494B">
        <w:rPr>
          <w:rFonts w:ascii="Courier New" w:hAnsi="Courier New" w:cs="Courier New"/>
        </w:rPr>
        <w:t>As a result, nearly 1 in 4 women with a Medicaid paid birth are uninsured two to six months postpartum.</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kPTXSoSj","properties":{"formattedCitation":"\\super 7\\nosupersub{}","plainCitation":"7","noteIndex":0},"citationItems":[{"id":3736,"uris":["http://zotero.org/users/2141015/items/R8BMPQAQ"],"uri":["http://zotero.org/users/2141015/items/R8BMPQAQ"],"itemData":{"id":3736,"type":"article-journal","abstract":"Medicaid has a long history of serving pregnant women, but many women are not eligible for Medicaid before pregnancy or after sixty days postpartum. We used data for new mothers with Medicaid-covered prenatal care in 2015–18 from forty-three states participating in the Pregnancy Risk Assessment Monitoring System (PRAMS) to describe patterns of perinatal uninsurance and health outcomes of women experiencing uninsurance. We found that 26.8 percent of new mothers with Medicaid-covered prenatal care were uninsured before pregnancy, 21.9 percent became uninsured two to six months postpartum, and 34.5 percent were uninsured in either period, with higher perinatal uninsurance rates in nonexpansion states and for Hispanic women who completed the PRAMS survey in Spanish. Together, our findings indicate that despite recent coverage gains, further policy change is needed to help women maintain health insurance coverage before and after pregnancy and to allow them to address ongoing health issues including obesity and depression.","archive_location":"world","container-title":"Health Affairs","language":"en","note":"publisher: Health Affairs","source":"www.healthaffairs.org","title":"Post-ACA, More Than One-Third Of Women With Prenatal Medicaid Remained Uninsured Before Or After Pregnancy","URL":"https://www.healthaffairs.org/doi/10.1377/hlthaff.2020.01678","author":[{"family":"Johnston","given":"Emily M."},{"family":"McMorrow","given":"Stacey"},{"family":"Caraveo","given":"Clara Alvarez"},{"family":"Dubay","given":"Lisa"}],"accessed":{"date-parts":[["2021",4,15]]},"issued":{"date-parts":[["2021",4,5]]}}}],"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7</w:t>
      </w:r>
      <w:r w:rsidR="00A632B3" w:rsidRPr="008F494B">
        <w:rPr>
          <w:rFonts w:ascii="Courier New" w:hAnsi="Courier New" w:cs="Courier New"/>
        </w:rPr>
        <w:fldChar w:fldCharType="end"/>
      </w:r>
      <w:r w:rsidR="003112B9" w:rsidRPr="008F494B">
        <w:rPr>
          <w:rFonts w:ascii="Courier New" w:hAnsi="Courier New" w:cs="Courier New"/>
        </w:rPr>
        <w:t xml:space="preserve"> </w:t>
      </w:r>
    </w:p>
    <w:p w14:paraId="4A96AE88" w14:textId="2E4ECB38" w:rsidR="00FC073D" w:rsidRPr="008F494B" w:rsidRDefault="00F53F60" w:rsidP="00BE028F">
      <w:pPr>
        <w:spacing w:after="0" w:line="480" w:lineRule="auto"/>
        <w:ind w:firstLine="720"/>
        <w:rPr>
          <w:rFonts w:ascii="Courier New" w:hAnsi="Courier New" w:cs="Courier New"/>
        </w:rPr>
      </w:pPr>
      <w:r w:rsidRPr="008F494B">
        <w:rPr>
          <w:rFonts w:ascii="Courier New" w:hAnsi="Courier New" w:cs="Courier New"/>
        </w:rPr>
        <w:t xml:space="preserve">To maintain </w:t>
      </w:r>
      <w:r w:rsidR="003259CF" w:rsidRPr="008F494B">
        <w:rPr>
          <w:rFonts w:ascii="Courier New" w:hAnsi="Courier New" w:cs="Courier New"/>
        </w:rPr>
        <w:t>Medicaid eligibility</w:t>
      </w:r>
      <w:r w:rsidRPr="008F494B">
        <w:rPr>
          <w:rFonts w:ascii="Courier New" w:hAnsi="Courier New" w:cs="Courier New"/>
        </w:rPr>
        <w:t xml:space="preserve"> beyond 60 days</w:t>
      </w:r>
      <w:r w:rsidR="003259CF" w:rsidRPr="008F494B">
        <w:rPr>
          <w:rFonts w:ascii="Courier New" w:hAnsi="Courier New" w:cs="Courier New"/>
        </w:rPr>
        <w:t xml:space="preserve"> </w:t>
      </w:r>
      <w:r w:rsidR="00446C9F" w:rsidRPr="008F494B">
        <w:rPr>
          <w:rFonts w:ascii="Courier New" w:hAnsi="Courier New" w:cs="Courier New"/>
        </w:rPr>
        <w:t>after birth</w:t>
      </w:r>
      <w:r w:rsidRPr="008F494B">
        <w:rPr>
          <w:rFonts w:ascii="Courier New" w:hAnsi="Courier New" w:cs="Courier New"/>
        </w:rPr>
        <w:t xml:space="preserve">, women must qualify for Medicaid </w:t>
      </w:r>
      <w:r w:rsidR="007D6984" w:rsidRPr="008F494B">
        <w:rPr>
          <w:rFonts w:ascii="Courier New" w:hAnsi="Courier New" w:cs="Courier New"/>
        </w:rPr>
        <w:t xml:space="preserve">as a parent, low-income adult, or other </w:t>
      </w:r>
      <w:r w:rsidR="00C968B5" w:rsidRPr="008F494B">
        <w:rPr>
          <w:rFonts w:ascii="Courier New" w:hAnsi="Courier New" w:cs="Courier New"/>
        </w:rPr>
        <w:t xml:space="preserve">Medicaid </w:t>
      </w:r>
      <w:r w:rsidR="007D6984" w:rsidRPr="008F494B">
        <w:rPr>
          <w:rFonts w:ascii="Courier New" w:hAnsi="Courier New" w:cs="Courier New"/>
        </w:rPr>
        <w:t xml:space="preserve">eligibility category in their state. </w:t>
      </w:r>
      <w:r w:rsidR="00697201" w:rsidRPr="008F494B">
        <w:rPr>
          <w:rFonts w:ascii="Courier New" w:hAnsi="Courier New" w:cs="Courier New"/>
        </w:rPr>
        <w:t xml:space="preserve">However, in all states, income eligibility limits for low-income parents and adults </w:t>
      </w:r>
      <w:r w:rsidR="00697201" w:rsidRPr="008F494B">
        <w:rPr>
          <w:rFonts w:ascii="Courier New" w:hAnsi="Courier New" w:cs="Courier New"/>
        </w:rPr>
        <w:lastRenderedPageBreak/>
        <w:t>are lower than income eligibility limits for pregnancy.</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wnQPm1Gc","properties":{"formattedCitation":"\\super 8\\nosupersub{}","plainCitation":"8","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8</w:t>
      </w:r>
      <w:r w:rsidR="00A632B3" w:rsidRPr="008F494B">
        <w:rPr>
          <w:rFonts w:ascii="Courier New" w:hAnsi="Courier New" w:cs="Courier New"/>
        </w:rPr>
        <w:fldChar w:fldCharType="end"/>
      </w:r>
      <w:r w:rsidR="00697201" w:rsidRPr="008F494B">
        <w:rPr>
          <w:rFonts w:ascii="Courier New" w:hAnsi="Courier New" w:cs="Courier New"/>
        </w:rPr>
        <w:t xml:space="preserve"> </w:t>
      </w:r>
      <w:r w:rsidR="003112B9" w:rsidRPr="008F494B">
        <w:rPr>
          <w:rFonts w:ascii="Courier New" w:hAnsi="Courier New" w:cs="Courier New"/>
        </w:rPr>
        <w:t xml:space="preserve">While this gap in eligibility is narrower in states that </w:t>
      </w:r>
      <w:r w:rsidR="00BE028F" w:rsidRPr="008F494B">
        <w:rPr>
          <w:rFonts w:ascii="Courier New" w:hAnsi="Courier New" w:cs="Courier New"/>
        </w:rPr>
        <w:t>expanded Medicaid under</w:t>
      </w:r>
      <w:r w:rsidR="003112B9" w:rsidRPr="008F494B">
        <w:rPr>
          <w:rFonts w:ascii="Courier New" w:hAnsi="Courier New" w:cs="Courier New"/>
        </w:rPr>
        <w:t xml:space="preserve"> the A</w:t>
      </w:r>
      <w:r w:rsidR="00035B9E" w:rsidRPr="008F494B">
        <w:rPr>
          <w:rFonts w:ascii="Courier New" w:hAnsi="Courier New" w:cs="Courier New"/>
        </w:rPr>
        <w:t>ffordable Care Act (A</w:t>
      </w:r>
      <w:r w:rsidR="003112B9" w:rsidRPr="008F494B">
        <w:rPr>
          <w:rFonts w:ascii="Courier New" w:hAnsi="Courier New" w:cs="Courier New"/>
        </w:rPr>
        <w:t>CA</w:t>
      </w:r>
      <w:r w:rsidR="00035B9E" w:rsidRPr="008F494B">
        <w:rPr>
          <w:rFonts w:ascii="Courier New" w:hAnsi="Courier New" w:cs="Courier New"/>
        </w:rPr>
        <w:t>)</w:t>
      </w:r>
      <w:r w:rsidR="00BF3AE0" w:rsidRPr="008F494B">
        <w:rPr>
          <w:rFonts w:ascii="Courier New" w:hAnsi="Courier New" w:cs="Courier New"/>
        </w:rPr>
        <w:t xml:space="preserve">, </w:t>
      </w:r>
      <w:r w:rsidR="00697201" w:rsidRPr="008F494B">
        <w:rPr>
          <w:rFonts w:ascii="Courier New" w:hAnsi="Courier New" w:cs="Courier New"/>
        </w:rPr>
        <w:t xml:space="preserve">postpartum </w:t>
      </w:r>
      <w:r w:rsidR="00E76D6A" w:rsidRPr="008F494B">
        <w:rPr>
          <w:rFonts w:ascii="Courier New" w:hAnsi="Courier New" w:cs="Courier New"/>
        </w:rPr>
        <w:t>Medicaid eligibility</w:t>
      </w:r>
      <w:r w:rsidR="00697201" w:rsidRPr="008F494B">
        <w:rPr>
          <w:rFonts w:ascii="Courier New" w:hAnsi="Courier New" w:cs="Courier New"/>
        </w:rPr>
        <w:t xml:space="preserve"> “cliffs” remain</w:t>
      </w:r>
      <w:r w:rsidR="00BF3AE0" w:rsidRPr="008F494B">
        <w:rPr>
          <w:rFonts w:ascii="Courier New" w:hAnsi="Courier New" w:cs="Courier New"/>
        </w:rPr>
        <w:t>: the median eligibility threshold is 205</w:t>
      </w:r>
      <w:ins w:id="36" w:author="Gordon, Sarah H" w:date="2021-07-09T12:02:00Z">
        <w:r w:rsidR="00D2757E">
          <w:rPr>
            <w:rFonts w:ascii="Courier New" w:hAnsi="Courier New" w:cs="Courier New"/>
          </w:rPr>
          <w:t xml:space="preserve"> percent</w:t>
        </w:r>
      </w:ins>
      <w:del w:id="37" w:author="Gordon, Sarah H" w:date="2021-07-09T12:02:00Z">
        <w:r w:rsidR="00BF3AE0" w:rsidRPr="008F494B" w:rsidDel="00D2757E">
          <w:rPr>
            <w:rFonts w:ascii="Courier New" w:hAnsi="Courier New" w:cs="Courier New"/>
          </w:rPr>
          <w:delText>%</w:delText>
        </w:r>
      </w:del>
      <w:r w:rsidR="00BF3AE0" w:rsidRPr="008F494B">
        <w:rPr>
          <w:rFonts w:ascii="Courier New" w:hAnsi="Courier New" w:cs="Courier New"/>
        </w:rPr>
        <w:t xml:space="preserve"> </w:t>
      </w:r>
      <w:r w:rsidR="00FC073D" w:rsidRPr="008F494B">
        <w:rPr>
          <w:rFonts w:ascii="Courier New" w:hAnsi="Courier New" w:cs="Courier New"/>
        </w:rPr>
        <w:t xml:space="preserve">of the federal poverty level (FPL) </w:t>
      </w:r>
      <w:r w:rsidR="00BF3AE0" w:rsidRPr="008F494B">
        <w:rPr>
          <w:rFonts w:ascii="Courier New" w:hAnsi="Courier New" w:cs="Courier New"/>
        </w:rPr>
        <w:t>for pregnant women and 138</w:t>
      </w:r>
      <w:ins w:id="38" w:author="Gordon, Sarah H" w:date="2021-07-09T12:02:00Z">
        <w:r w:rsidR="00D2757E">
          <w:rPr>
            <w:rFonts w:ascii="Courier New" w:hAnsi="Courier New" w:cs="Courier New"/>
          </w:rPr>
          <w:t xml:space="preserve"> percent</w:t>
        </w:r>
      </w:ins>
      <w:del w:id="39" w:author="Gordon, Sarah H" w:date="2021-07-09T12:02:00Z">
        <w:r w:rsidR="00BF3AE0" w:rsidRPr="008F494B" w:rsidDel="00D2757E">
          <w:rPr>
            <w:rFonts w:ascii="Courier New" w:hAnsi="Courier New" w:cs="Courier New"/>
          </w:rPr>
          <w:delText>%</w:delText>
        </w:r>
      </w:del>
      <w:r w:rsidR="00BF3AE0" w:rsidRPr="008F494B">
        <w:rPr>
          <w:rFonts w:ascii="Courier New" w:hAnsi="Courier New" w:cs="Courier New"/>
        </w:rPr>
        <w:t xml:space="preserve"> FPL for low-income adults/parents.</w:t>
      </w:r>
      <w:r w:rsidR="00116CC4" w:rsidRPr="008F494B">
        <w:rPr>
          <w:rFonts w:ascii="Courier New" w:hAnsi="Courier New" w:cs="Courier New"/>
        </w:rPr>
        <w:fldChar w:fldCharType="begin"/>
      </w:r>
      <w:r w:rsidR="00946703">
        <w:rPr>
          <w:rFonts w:ascii="Courier New" w:hAnsi="Courier New" w:cs="Courier New"/>
        </w:rPr>
        <w:instrText xml:space="preserve"> ADDIN ZOTERO_ITEM CSL_CITATION {"citationID":"Lu9Tu5bA","properties":{"formattedCitation":"\\super 8\\nosupersub{}","plainCitation":"8","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schema":"https://github.com/citation-style-language/schema/raw/master/csl-citation.json"} </w:instrText>
      </w:r>
      <w:r w:rsidR="00116CC4" w:rsidRPr="008F494B">
        <w:rPr>
          <w:rFonts w:ascii="Courier New" w:hAnsi="Courier New" w:cs="Courier New"/>
        </w:rPr>
        <w:fldChar w:fldCharType="separate"/>
      </w:r>
      <w:r w:rsidR="00946703" w:rsidRPr="00946703">
        <w:rPr>
          <w:rFonts w:ascii="Courier New" w:hAnsi="Courier New" w:cs="Courier New"/>
          <w:szCs w:val="24"/>
          <w:vertAlign w:val="superscript"/>
        </w:rPr>
        <w:t>8</w:t>
      </w:r>
      <w:r w:rsidR="00116CC4" w:rsidRPr="008F494B">
        <w:rPr>
          <w:rFonts w:ascii="Courier New" w:hAnsi="Courier New" w:cs="Courier New"/>
        </w:rPr>
        <w:fldChar w:fldCharType="end"/>
      </w:r>
      <w:r w:rsidR="00BF3AE0" w:rsidRPr="008F494B">
        <w:rPr>
          <w:rFonts w:ascii="Courier New" w:hAnsi="Courier New" w:cs="Courier New"/>
        </w:rPr>
        <w:t xml:space="preserve"> </w:t>
      </w:r>
      <w:r w:rsidR="000A7F41" w:rsidRPr="008F494B">
        <w:rPr>
          <w:rFonts w:ascii="Courier New" w:hAnsi="Courier New" w:cs="Courier New"/>
        </w:rPr>
        <w:t>Women who are not eligible for Medicaid after 60 days postpartum</w:t>
      </w:r>
      <w:r w:rsidR="007D6984" w:rsidRPr="008F494B">
        <w:rPr>
          <w:rFonts w:ascii="Courier New" w:hAnsi="Courier New" w:cs="Courier New"/>
        </w:rPr>
        <w:t xml:space="preserve"> must</w:t>
      </w:r>
      <w:r w:rsidR="00FC073D" w:rsidRPr="008F494B">
        <w:rPr>
          <w:rFonts w:ascii="Courier New" w:hAnsi="Courier New" w:cs="Courier New"/>
        </w:rPr>
        <w:t xml:space="preserve"> obtain</w:t>
      </w:r>
      <w:r w:rsidR="007D6984" w:rsidRPr="008F494B">
        <w:rPr>
          <w:rFonts w:ascii="Courier New" w:hAnsi="Courier New" w:cs="Courier New"/>
        </w:rPr>
        <w:t xml:space="preserve"> </w:t>
      </w:r>
      <w:r w:rsidR="00FC073D" w:rsidRPr="008F494B">
        <w:rPr>
          <w:rFonts w:ascii="Courier New" w:hAnsi="Courier New" w:cs="Courier New"/>
        </w:rPr>
        <w:t>commercial insurance through an employer, parent, spouse, or school,</w:t>
      </w:r>
      <w:r w:rsidR="007D6984" w:rsidRPr="008F494B">
        <w:rPr>
          <w:rFonts w:ascii="Courier New" w:hAnsi="Courier New" w:cs="Courier New"/>
        </w:rPr>
        <w:t xml:space="preserve"> or </w:t>
      </w:r>
      <w:r w:rsidR="00FC073D" w:rsidRPr="008F494B">
        <w:rPr>
          <w:rFonts w:ascii="Courier New" w:hAnsi="Courier New" w:cs="Courier New"/>
        </w:rPr>
        <w:t>purchase</w:t>
      </w:r>
      <w:r w:rsidR="007D6984" w:rsidRPr="008F494B">
        <w:rPr>
          <w:rFonts w:ascii="Courier New" w:hAnsi="Courier New" w:cs="Courier New"/>
        </w:rPr>
        <w:t xml:space="preserve"> individual health insurance </w:t>
      </w:r>
      <w:r w:rsidR="00FC073D" w:rsidRPr="008F494B">
        <w:rPr>
          <w:rFonts w:ascii="Courier New" w:hAnsi="Courier New" w:cs="Courier New"/>
        </w:rPr>
        <w:t xml:space="preserve">on the ACA </w:t>
      </w:r>
      <w:r w:rsidR="007D6984" w:rsidRPr="008F494B">
        <w:rPr>
          <w:rFonts w:ascii="Courier New" w:hAnsi="Courier New" w:cs="Courier New"/>
        </w:rPr>
        <w:t>Marketplace</w:t>
      </w:r>
      <w:r w:rsidR="00D55873" w:rsidRPr="008F494B">
        <w:rPr>
          <w:rFonts w:ascii="Courier New" w:hAnsi="Courier New" w:cs="Courier New"/>
        </w:rPr>
        <w:t>, for which they are</w:t>
      </w:r>
      <w:r w:rsidR="007D6984" w:rsidRPr="008F494B">
        <w:rPr>
          <w:rFonts w:ascii="Courier New" w:hAnsi="Courier New" w:cs="Courier New"/>
        </w:rPr>
        <w:t xml:space="preserve"> eligible </w:t>
      </w:r>
      <w:r w:rsidR="00B47A7B" w:rsidRPr="008F494B">
        <w:rPr>
          <w:rFonts w:ascii="Courier New" w:hAnsi="Courier New" w:cs="Courier New"/>
        </w:rPr>
        <w:t xml:space="preserve">for a </w:t>
      </w:r>
      <w:r w:rsidR="007D6984" w:rsidRPr="008F494B">
        <w:rPr>
          <w:rFonts w:ascii="Courier New" w:hAnsi="Courier New" w:cs="Courier New"/>
        </w:rPr>
        <w:t>special enrollment period spanning 60 days after the birth of their child.</w:t>
      </w:r>
      <w:r w:rsidR="00FC073D" w:rsidRPr="008F494B">
        <w:rPr>
          <w:rFonts w:ascii="Courier New" w:hAnsi="Courier New" w:cs="Courier New"/>
        </w:rPr>
        <w:t xml:space="preserve"> </w:t>
      </w:r>
    </w:p>
    <w:p w14:paraId="0B101201" w14:textId="3C714498" w:rsidR="00F53F60" w:rsidRPr="008F494B" w:rsidRDefault="00613396" w:rsidP="00FC073D">
      <w:pPr>
        <w:spacing w:after="0" w:line="480" w:lineRule="auto"/>
        <w:ind w:firstLine="720"/>
        <w:rPr>
          <w:rFonts w:ascii="Courier New" w:hAnsi="Courier New" w:cs="Courier New"/>
        </w:rPr>
      </w:pPr>
      <w:r w:rsidRPr="008F494B">
        <w:rPr>
          <w:rFonts w:ascii="Courier New" w:hAnsi="Courier New" w:cs="Courier New"/>
        </w:rPr>
        <w:t>Requiring women to successfully enroll in an affordable insurance plan within a short period after birth</w:t>
      </w:r>
      <w:r w:rsidR="004D5C73" w:rsidRPr="008F494B">
        <w:rPr>
          <w:rFonts w:ascii="Courier New" w:hAnsi="Courier New" w:cs="Courier New"/>
        </w:rPr>
        <w:t xml:space="preserve"> may </w:t>
      </w:r>
      <w:r w:rsidR="005C1BF7" w:rsidRPr="008F494B">
        <w:rPr>
          <w:rFonts w:ascii="Courier New" w:hAnsi="Courier New" w:cs="Courier New"/>
        </w:rPr>
        <w:t>result in</w:t>
      </w:r>
      <w:r w:rsidR="004D5C73" w:rsidRPr="008F494B">
        <w:rPr>
          <w:rFonts w:ascii="Courier New" w:hAnsi="Courier New" w:cs="Courier New"/>
        </w:rPr>
        <w:t xml:space="preserve"> lapses in coverage</w:t>
      </w:r>
      <w:r w:rsidRPr="008F494B">
        <w:rPr>
          <w:rFonts w:ascii="Courier New" w:hAnsi="Courier New" w:cs="Courier New"/>
        </w:rPr>
        <w:t xml:space="preserve"> and </w:t>
      </w:r>
      <w:r w:rsidR="001B742F" w:rsidRPr="008F494B">
        <w:rPr>
          <w:rFonts w:ascii="Courier New" w:hAnsi="Courier New" w:cs="Courier New"/>
        </w:rPr>
        <w:t xml:space="preserve">reduce </w:t>
      </w:r>
      <w:r w:rsidRPr="008F494B">
        <w:rPr>
          <w:rFonts w:ascii="Courier New" w:hAnsi="Courier New" w:cs="Courier New"/>
        </w:rPr>
        <w:t>access to care.</w:t>
      </w:r>
      <w:r w:rsidR="000A7F41" w:rsidRPr="008F494B">
        <w:rPr>
          <w:rFonts w:ascii="Courier New" w:hAnsi="Courier New" w:cs="Courier New"/>
        </w:rPr>
        <w:t xml:space="preserve"> </w:t>
      </w:r>
      <w:r w:rsidR="004B108D" w:rsidRPr="008F494B">
        <w:rPr>
          <w:rFonts w:ascii="Courier New" w:hAnsi="Courier New" w:cs="Courier New"/>
        </w:rPr>
        <w:t xml:space="preserve">Even </w:t>
      </w:r>
      <w:r w:rsidR="00A03CE5" w:rsidRPr="008F494B">
        <w:rPr>
          <w:rFonts w:ascii="Courier New" w:hAnsi="Courier New" w:cs="Courier New"/>
        </w:rPr>
        <w:t>if</w:t>
      </w:r>
      <w:r w:rsidR="004B108D" w:rsidRPr="008F494B">
        <w:rPr>
          <w:rFonts w:ascii="Courier New" w:hAnsi="Courier New" w:cs="Courier New"/>
        </w:rPr>
        <w:t xml:space="preserve"> women </w:t>
      </w:r>
      <w:r w:rsidR="00A03CE5" w:rsidRPr="008F494B">
        <w:rPr>
          <w:rFonts w:ascii="Courier New" w:hAnsi="Courier New" w:cs="Courier New"/>
        </w:rPr>
        <w:t xml:space="preserve">are able to transition to </w:t>
      </w:r>
      <w:r w:rsidR="004B108D" w:rsidRPr="008F494B">
        <w:rPr>
          <w:rFonts w:ascii="Courier New" w:hAnsi="Courier New" w:cs="Courier New"/>
        </w:rPr>
        <w:t>alternative coverage, s</w:t>
      </w:r>
      <w:r w:rsidR="00A2588D" w:rsidRPr="008F494B">
        <w:rPr>
          <w:rFonts w:ascii="Courier New" w:hAnsi="Courier New" w:cs="Courier New"/>
        </w:rPr>
        <w:t xml:space="preserve">witching insurance is associated with delays in </w:t>
      </w:r>
      <w:r w:rsidR="00664741" w:rsidRPr="008F494B">
        <w:rPr>
          <w:rFonts w:ascii="Courier New" w:hAnsi="Courier New" w:cs="Courier New"/>
        </w:rPr>
        <w:t>access</w:t>
      </w:r>
      <w:r w:rsidR="00A2588D" w:rsidRPr="008F494B">
        <w:rPr>
          <w:rFonts w:ascii="Courier New" w:hAnsi="Courier New" w:cs="Courier New"/>
        </w:rPr>
        <w:t>, increases in emergency department utilization, lower rates of filled prescriptions, and a lower likelihood of reporting a usual source of care.</w:t>
      </w:r>
      <w:r w:rsidR="00A2588D" w:rsidRPr="008F494B">
        <w:rPr>
          <w:rFonts w:ascii="Courier New" w:hAnsi="Courier New" w:cs="Courier New"/>
        </w:rPr>
        <w:fldChar w:fldCharType="begin"/>
      </w:r>
      <w:r w:rsidR="00946703">
        <w:rPr>
          <w:rFonts w:ascii="Courier New" w:hAnsi="Courier New" w:cs="Courier New"/>
        </w:rPr>
        <w:instrText xml:space="preserve"> ADDIN ZOTERO_ITEM CSL_CITATION {"citationID":"5CdbiTUD","properties":{"formattedCitation":"\\super 9\\uc0\\u8211{}11\\nosupersub{}","plainCitation":"9–11","noteIndex":0},"citationItems":[{"id":783,"uris":["http://zotero.org/users/2141015/items/I2PNDQSY"],"uri":["http://zotero.org/users/2141015/items/I2PNDQSY"],"itemData":{"id":783,"type":"article-journal","abstract":"BACKGROUND: This study sought to describe the incidence of transitions into and out of Medicaid, characterize the populations that transition and determine if health insurance instability is associated with changes in healthcare utilization.\nMETHODS: 2000-2004 Medical Expenditure Panel Survey (MEPS) was used to identify adults enrolled in Medicaid at any time during the survey period (n = 6,247). We estimate both static and dynamic panel data models to examine the effect of health insurance instability on health care resource utilization.\nRESULTS: We find that, after controlling for observed factors like employment and health status, and after specifying a dynamic model that attempts to capture time-dependent unobserved effects, individuals who have multiple transitions into and out of Medicaid have higher emergency room utilization, more office visits, more hospitalizations, and refill their prescriptions less often.\nCONCLUSIONS: Individuals with more than one transition in health insurance status over the study period were likely to have higher health care utilization than individuals with one or fewer transitions. If these effects are causal, in addition to individual benefits, there are potentially large benefits for Medicaid programs from reducing avoidable insurance instability. These results suggest the importance of including provisions to facilitate continuous enrollment in public programs as the United States pursues health reform.","container-title":"BMC health services research","DOI":"10.1186/1472-6963-10-195","ISSN":"1472-6963","journalAbbreviation":"BMC Health Serv Res","language":"eng","note":"PMID: 20604965\nPMCID: PMC2914034","page":"195","source":"PubMed","title":"Impact of discontinuity in health insurance on resource utilization","volume":"10","author":[{"family":"Banerjee","given":"Ritesh"},{"family":"Ziegenfuss","given":"Jeanette Y."},{"family":"Shah","given":"Nilay D."}],"issued":{"date-parts":[["2010",7,6]]}}},{"id":815,"uris":["http://zotero.org/users/2141015/items/JLDRK423"],"uri":["http://zotero.org/users/2141015/items/JLDRK423"],"itemData":{"id":815,"type":"article-journal","abstract":"BACKGROUND: Shopping for health insurance is encouraged as a way to find the most affordable coverage that best meets an enrollee’s needs. However, the extent to which individuals switch insurance and subsequent changes in health care utilization that might arise, particularly new physician visits, are not well understood.\nOBJECTIVE: To examine the relationship between insurance switching and new physician and emergency department visits around the time of a switch. DESIGN: Observational study using a difference-indifferences design to compare those switching insurance carriers with propensity score-matched controls who did not switch, stratified based on whether individuals initially had private or Medicaid insurance coverage. All analyses adjusted for individual and insurance characteristics. PARTICIPANTS: Continuously insured, non-elderly individuals with private or Medicaid insurance coverage in Massachusetts from 2010 to 2013. MAIN MEASURES: Rates of new primary care and specialist physician visits, as well as rates of emergency department visits. KEY RESULTS: Before matching, among 1,628,057 continuously insured individuals, 418,231 (26%) switched insurance carriers during a 2-year period. Characteristics of switchers and non-switchers were similar after matching (n = 316,343 in each group). After matching, switching plans was associated with a 203% and 47.5% increase in the rate of new primary care physician visits following switching for those initially with Medicaid or private coverage, respectively (both p &lt; 0.001), with a large shortterm increase, diminishing over time. Among those with Medicaid coverage, switching was associated with a 14.9% higher rate of ED visits during the month of switching (p &lt; 0.001), but otherwise decreased modestly after switching.\nCONCLUSIONS: Insurance switching is common, and is associated with increased new physician visits and temporarily increased ED use among the publicly insured. As","container-title":"Journal of General Internal Medicine","DOI":"10.1007/s11606-017-4072-4","ISSN":"0884-8734, 1525-1497","issue":"10","language":"en","page":"1146-1155","source":"Crossref","title":"Insurance Transitions and Changes in Physician and Emergency Department Utilization: An Observational Study","title-short":"Insurance Transitions and Changes in Physician and Emergency Department Utilization","volume":"32","author":[{"family":"Barnett","given":"Michael L."},{"family":"Song","given":"Zirui"},{"family":"Rose","given":"Sherri"},{"family":"Bitton","given":"Asaf"},{"family":"Chernew","given":"Michael E."},{"family":"Landon","given":"Bruce E."}],"issued":{"date-parts":[["2017",10]]}}},{"id":206,"uris":["http://zotero.org/users/2141015/items/EHX2I95D"],"uri":["http://zotero.org/users/2141015/items/EHX2I95D"],"itemData":{"id":206,"type":"article-journal","container-title":"Medical Care","DOI":"10.1097/MLR.0b013e318187d8db","ISSN":"0025-7079","issue":"10","language":"en","page":"1055-1063","source":"CrossRef","title":"Switching Health Insurance and Its Effects on Access to Physician Services:","title-short":"Switching Health Insurance and Its Effects on Access to Physician Services","volume":"46","author":[{"family":"Lavarreda","given":"Shana Alex"},{"family":"Gatchell","given":"Melissa"},{"family":"Ponce","given":"Ninez"},{"family":"Brown","given":"E Richard"},{"family":"Chia","given":"Y Jenny"}],"issued":{"date-parts":[["2008",10]]}}}],"schema":"https://github.com/citation-style-language/schema/raw/master/csl-citation.json"} </w:instrText>
      </w:r>
      <w:r w:rsidR="00A2588D" w:rsidRPr="008F494B">
        <w:rPr>
          <w:rFonts w:ascii="Courier New" w:hAnsi="Courier New" w:cs="Courier New"/>
        </w:rPr>
        <w:fldChar w:fldCharType="separate"/>
      </w:r>
      <w:r w:rsidR="00946703" w:rsidRPr="00946703">
        <w:rPr>
          <w:rFonts w:ascii="Courier New" w:hAnsi="Courier New" w:cs="Courier New"/>
          <w:szCs w:val="24"/>
          <w:vertAlign w:val="superscript"/>
        </w:rPr>
        <w:t>9–11</w:t>
      </w:r>
      <w:r w:rsidR="00A2588D" w:rsidRPr="008F494B">
        <w:rPr>
          <w:rFonts w:ascii="Courier New" w:hAnsi="Courier New" w:cs="Courier New"/>
        </w:rPr>
        <w:fldChar w:fldCharType="end"/>
      </w:r>
      <w:r w:rsidR="00F65C37" w:rsidRPr="008F494B">
        <w:rPr>
          <w:rFonts w:ascii="Courier New" w:hAnsi="Courier New" w:cs="Courier New"/>
        </w:rPr>
        <w:t xml:space="preserve"> </w:t>
      </w:r>
      <w:r w:rsidR="004B108D" w:rsidRPr="008F494B">
        <w:rPr>
          <w:rFonts w:ascii="Courier New" w:hAnsi="Courier New" w:cs="Courier New"/>
        </w:rPr>
        <w:t>Differences in provider networks, benefit design, and cost-sharing and premiums between Medicaid and commercial coverage may fur</w:t>
      </w:r>
      <w:r w:rsidR="00B31468" w:rsidRPr="008F494B">
        <w:rPr>
          <w:rFonts w:ascii="Courier New" w:hAnsi="Courier New" w:cs="Courier New"/>
        </w:rPr>
        <w:t>ther hinder continuity of care among women who switch insurance postpartum.</w:t>
      </w:r>
      <w:r w:rsidR="005C1BF7" w:rsidRPr="008F494B">
        <w:rPr>
          <w:rFonts w:ascii="Courier New" w:hAnsi="Courier New" w:cs="Courier New"/>
        </w:rPr>
        <w:fldChar w:fldCharType="begin"/>
      </w:r>
      <w:r w:rsidR="00946703">
        <w:rPr>
          <w:rFonts w:ascii="Courier New" w:hAnsi="Courier New" w:cs="Courier New"/>
        </w:rPr>
        <w:instrText xml:space="preserve"> ADDIN ZOTERO_ITEM CSL_CITATION {"citationID":"2Cyhoz0t","properties":{"formattedCitation":"\\super 12\\nosupersub{}","plainCitation":"12","noteIndex":0},"citationItems":[{"id":3684,"uris":["http://zotero.org/users/2141015/items/EKYNW58X"],"uri":["http://zotero.org/users/2141015/items/EKYNW58X"],"itemData":{"id":3684,"type":"webpage","title":"Comparison of Utilization, Costs, and Quality of Medicaid vs Subsidized Private Health Insurance for Low-Income Adults | Health Disparities | JAMA Network Open | JAMA Network","URL":"https://jamanetwork.com/journals/jamanetworkopen/fullarticle/2774583","accessed":{"date-parts":[["2021",3,9]]}}}],"schema":"https://github.com/citation-style-language/schema/raw/master/csl-citation.json"} </w:instrText>
      </w:r>
      <w:r w:rsidR="005C1BF7" w:rsidRPr="008F494B">
        <w:rPr>
          <w:rFonts w:ascii="Courier New" w:hAnsi="Courier New" w:cs="Courier New"/>
        </w:rPr>
        <w:fldChar w:fldCharType="separate"/>
      </w:r>
      <w:r w:rsidR="00946703" w:rsidRPr="00946703">
        <w:rPr>
          <w:rFonts w:ascii="Courier New" w:hAnsi="Courier New" w:cs="Courier New"/>
          <w:szCs w:val="24"/>
          <w:vertAlign w:val="superscript"/>
        </w:rPr>
        <w:t>12</w:t>
      </w:r>
      <w:r w:rsidR="005C1BF7" w:rsidRPr="008F494B">
        <w:rPr>
          <w:rFonts w:ascii="Courier New" w:hAnsi="Courier New" w:cs="Courier New"/>
        </w:rPr>
        <w:fldChar w:fldCharType="end"/>
      </w:r>
      <w:r w:rsidR="00B31468" w:rsidRPr="008F494B">
        <w:rPr>
          <w:rFonts w:ascii="Courier New" w:hAnsi="Courier New" w:cs="Courier New"/>
        </w:rPr>
        <w:t xml:space="preserve"> </w:t>
      </w:r>
    </w:p>
    <w:p w14:paraId="664D0509" w14:textId="7BF57A5C" w:rsidR="001B742F" w:rsidRPr="008F494B" w:rsidRDefault="00613396" w:rsidP="005A7445">
      <w:pPr>
        <w:spacing w:after="0" w:line="480" w:lineRule="auto"/>
        <w:ind w:firstLine="720"/>
        <w:rPr>
          <w:rFonts w:ascii="Courier New" w:hAnsi="Courier New" w:cs="Courier New"/>
        </w:rPr>
      </w:pPr>
      <w:r w:rsidRPr="008F494B">
        <w:rPr>
          <w:rFonts w:ascii="Courier New" w:hAnsi="Courier New" w:cs="Courier New"/>
        </w:rPr>
        <w:t xml:space="preserve">To promote continuity of postpartum coverage for Medicaid beneficiaries, </w:t>
      </w:r>
      <w:r w:rsidR="00B56DFF" w:rsidRPr="008F494B">
        <w:rPr>
          <w:rFonts w:ascii="Courier New" w:hAnsi="Courier New" w:cs="Courier New"/>
        </w:rPr>
        <w:t>Congress</w:t>
      </w:r>
      <w:ins w:id="40" w:author="Gordon, Sarah H" w:date="2021-07-08T12:12:00Z">
        <w:r w:rsidR="00C456F0">
          <w:rPr>
            <w:rFonts w:ascii="Courier New" w:hAnsi="Courier New" w:cs="Courier New"/>
          </w:rPr>
          <w:t xml:space="preserve"> (the </w:t>
        </w:r>
        <w:r w:rsidR="00C456F0" w:rsidRPr="00C456F0">
          <w:rPr>
            <w:rFonts w:ascii="Courier New" w:hAnsi="Courier New" w:cs="Courier New"/>
          </w:rPr>
          <w:t>House of Representatives and the Senate</w:t>
        </w:r>
        <w:r w:rsidR="00C456F0">
          <w:rPr>
            <w:rFonts w:ascii="Courier New" w:hAnsi="Courier New" w:cs="Courier New"/>
          </w:rPr>
          <w:t xml:space="preserve"> in the U.S.)</w:t>
        </w:r>
      </w:ins>
      <w:r w:rsidR="00B56DFF" w:rsidRPr="008F494B">
        <w:rPr>
          <w:rFonts w:ascii="Courier New" w:hAnsi="Courier New" w:cs="Courier New"/>
        </w:rPr>
        <w:t xml:space="preserve"> </w:t>
      </w:r>
      <w:del w:id="41" w:author="Gordon, Sarah H" w:date="2021-07-08T12:18:00Z">
        <w:r w:rsidRPr="008F494B" w:rsidDel="00973CE1">
          <w:rPr>
            <w:rFonts w:ascii="Courier New" w:hAnsi="Courier New" w:cs="Courier New"/>
          </w:rPr>
          <w:delText xml:space="preserve">recently </w:delText>
        </w:r>
      </w:del>
      <w:r w:rsidR="00B56DFF" w:rsidRPr="008F494B">
        <w:rPr>
          <w:rFonts w:ascii="Courier New" w:hAnsi="Courier New" w:cs="Courier New"/>
        </w:rPr>
        <w:t>passed the American Rescue Plan Act</w:t>
      </w:r>
      <w:ins w:id="42" w:author="Gordon, Sarah H" w:date="2021-07-08T12:18:00Z">
        <w:r w:rsidR="00973CE1">
          <w:rPr>
            <w:rFonts w:ascii="Courier New" w:hAnsi="Courier New" w:cs="Courier New"/>
          </w:rPr>
          <w:t xml:space="preserve"> on March 11, 2021.</w:t>
        </w:r>
      </w:ins>
      <w:r w:rsidR="00B56DFF" w:rsidRPr="008F494B">
        <w:rPr>
          <w:rFonts w:ascii="Courier New" w:hAnsi="Courier New" w:cs="Courier New"/>
        </w:rPr>
        <w:t xml:space="preserve">, </w:t>
      </w:r>
      <w:del w:id="43" w:author="Gordon, Sarah H" w:date="2021-07-08T12:18:00Z">
        <w:r w:rsidR="00B56DFF" w:rsidRPr="008F494B" w:rsidDel="00973CE1">
          <w:rPr>
            <w:rFonts w:ascii="Courier New" w:hAnsi="Courier New" w:cs="Courier New"/>
          </w:rPr>
          <w:delText xml:space="preserve">which </w:delText>
        </w:r>
      </w:del>
      <w:ins w:id="44" w:author="Gordon, Sarah H" w:date="2021-07-08T12:18:00Z">
        <w:r w:rsidR="00973CE1">
          <w:rPr>
            <w:rFonts w:ascii="Courier New" w:hAnsi="Courier New" w:cs="Courier New"/>
          </w:rPr>
          <w:t>The law</w:t>
        </w:r>
        <w:r w:rsidR="00973CE1" w:rsidRPr="008F494B">
          <w:rPr>
            <w:rFonts w:ascii="Courier New" w:hAnsi="Courier New" w:cs="Courier New"/>
          </w:rPr>
          <w:t xml:space="preserve"> </w:t>
        </w:r>
      </w:ins>
      <w:r w:rsidR="00B56DFF" w:rsidRPr="008F494B">
        <w:rPr>
          <w:rFonts w:ascii="Courier New" w:hAnsi="Courier New" w:cs="Courier New"/>
        </w:rPr>
        <w:t xml:space="preserve">included a </w:t>
      </w:r>
      <w:r w:rsidR="00042808" w:rsidRPr="008F494B">
        <w:rPr>
          <w:rFonts w:ascii="Courier New" w:hAnsi="Courier New" w:cs="Courier New"/>
        </w:rPr>
        <w:t xml:space="preserve">five-year </w:t>
      </w:r>
      <w:r w:rsidR="00B56DFF" w:rsidRPr="008F494B">
        <w:rPr>
          <w:rFonts w:ascii="Courier New" w:hAnsi="Courier New" w:cs="Courier New"/>
        </w:rPr>
        <w:t xml:space="preserve">state option </w:t>
      </w:r>
      <w:r w:rsidR="00AC45EE" w:rsidRPr="008F494B">
        <w:rPr>
          <w:rFonts w:ascii="Courier New" w:hAnsi="Courier New" w:cs="Courier New"/>
        </w:rPr>
        <w:t xml:space="preserve">for federal matching funds to be used </w:t>
      </w:r>
      <w:r w:rsidR="00B56DFF" w:rsidRPr="008F494B">
        <w:rPr>
          <w:rFonts w:ascii="Courier New" w:hAnsi="Courier New" w:cs="Courier New"/>
        </w:rPr>
        <w:t xml:space="preserve">to extend </w:t>
      </w:r>
      <w:r w:rsidR="00EB1602" w:rsidRPr="008F494B">
        <w:rPr>
          <w:rFonts w:ascii="Courier New" w:hAnsi="Courier New" w:cs="Courier New"/>
        </w:rPr>
        <w:t xml:space="preserve">full-benefit </w:t>
      </w:r>
      <w:r w:rsidR="00B56DFF" w:rsidRPr="008F494B">
        <w:rPr>
          <w:rFonts w:ascii="Courier New" w:hAnsi="Courier New" w:cs="Courier New"/>
        </w:rPr>
        <w:t>Medicaid</w:t>
      </w:r>
      <w:r w:rsidR="00EB1602" w:rsidRPr="008F494B">
        <w:rPr>
          <w:rFonts w:ascii="Courier New" w:hAnsi="Courier New" w:cs="Courier New"/>
        </w:rPr>
        <w:t xml:space="preserve"> or </w:t>
      </w:r>
      <w:r w:rsidR="00446C9F" w:rsidRPr="008F494B">
        <w:rPr>
          <w:rFonts w:ascii="Courier New" w:hAnsi="Courier New" w:cs="Courier New"/>
        </w:rPr>
        <w:t xml:space="preserve">Children’s Health </w:t>
      </w:r>
      <w:r w:rsidR="00446C9F" w:rsidRPr="008F494B">
        <w:rPr>
          <w:rFonts w:ascii="Courier New" w:hAnsi="Courier New" w:cs="Courier New"/>
        </w:rPr>
        <w:lastRenderedPageBreak/>
        <w:t>Insurance Program (CHIP)</w:t>
      </w:r>
      <w:r w:rsidR="00B56DFF" w:rsidRPr="008F494B">
        <w:rPr>
          <w:rFonts w:ascii="Courier New" w:hAnsi="Courier New" w:cs="Courier New"/>
        </w:rPr>
        <w:t xml:space="preserve"> coverage for up to one year </w:t>
      </w:r>
      <w:r w:rsidR="00AC45EE" w:rsidRPr="008F494B">
        <w:rPr>
          <w:rFonts w:ascii="Courier New" w:hAnsi="Courier New" w:cs="Courier New"/>
        </w:rPr>
        <w:t>after the end of pregnancy</w:t>
      </w:r>
      <w:r w:rsidR="00B56DFF" w:rsidRPr="008F494B">
        <w:rPr>
          <w:rFonts w:ascii="Courier New" w:hAnsi="Courier New" w:cs="Courier New"/>
        </w:rPr>
        <w:t xml:space="preserve">. </w:t>
      </w:r>
      <w:r w:rsidR="00CB4506" w:rsidRPr="008F494B">
        <w:rPr>
          <w:rFonts w:ascii="Courier New" w:hAnsi="Courier New" w:cs="Courier New"/>
        </w:rPr>
        <w:t>Further, n</w:t>
      </w:r>
      <w:r w:rsidR="00AC45EE" w:rsidRPr="008F494B">
        <w:rPr>
          <w:rFonts w:ascii="Courier New" w:hAnsi="Courier New" w:cs="Courier New"/>
        </w:rPr>
        <w:t>ineteen</w:t>
      </w:r>
      <w:r w:rsidR="00B56DFF" w:rsidRPr="008F494B">
        <w:rPr>
          <w:rFonts w:ascii="Courier New" w:hAnsi="Courier New" w:cs="Courier New"/>
        </w:rPr>
        <w:t xml:space="preserve"> state</w:t>
      </w:r>
      <w:r w:rsidR="00EB1602" w:rsidRPr="008F494B">
        <w:rPr>
          <w:rFonts w:ascii="Courier New" w:hAnsi="Courier New" w:cs="Courier New"/>
        </w:rPr>
        <w:t>s</w:t>
      </w:r>
      <w:r w:rsidR="00B56DFF" w:rsidRPr="008F494B">
        <w:rPr>
          <w:rFonts w:ascii="Courier New" w:hAnsi="Courier New" w:cs="Courier New"/>
        </w:rPr>
        <w:t xml:space="preserve"> and </w:t>
      </w:r>
      <w:r w:rsidR="00EB1602" w:rsidRPr="008F494B">
        <w:rPr>
          <w:rFonts w:ascii="Courier New" w:hAnsi="Courier New" w:cs="Courier New"/>
        </w:rPr>
        <w:t xml:space="preserve">Washington </w:t>
      </w:r>
      <w:r w:rsidR="00B56DFF" w:rsidRPr="008F494B">
        <w:rPr>
          <w:rFonts w:ascii="Courier New" w:hAnsi="Courier New" w:cs="Courier New"/>
        </w:rPr>
        <w:t>D.C.</w:t>
      </w:r>
      <w:r w:rsidR="00F53F60" w:rsidRPr="008F494B">
        <w:rPr>
          <w:rFonts w:ascii="Courier New" w:hAnsi="Courier New" w:cs="Courier New"/>
        </w:rPr>
        <w:t xml:space="preserve"> have </w:t>
      </w:r>
      <w:r w:rsidR="00611007" w:rsidRPr="008F494B">
        <w:rPr>
          <w:rFonts w:ascii="Courier New" w:hAnsi="Courier New" w:cs="Courier New"/>
        </w:rPr>
        <w:t>introduced</w:t>
      </w:r>
      <w:r w:rsidR="00AC45EE" w:rsidRPr="008F494B">
        <w:rPr>
          <w:rFonts w:ascii="Courier New" w:hAnsi="Courier New" w:cs="Courier New"/>
        </w:rPr>
        <w:t xml:space="preserve"> proposals to extend</w:t>
      </w:r>
      <w:r w:rsidR="00F53F60" w:rsidRPr="008F494B">
        <w:rPr>
          <w:rFonts w:ascii="Courier New" w:hAnsi="Courier New" w:cs="Courier New"/>
        </w:rPr>
        <w:t xml:space="preserve"> postpartum Medicaid eligibility </w:t>
      </w:r>
      <w:r w:rsidR="00AC45EE" w:rsidRPr="008F494B">
        <w:rPr>
          <w:rFonts w:ascii="Courier New" w:hAnsi="Courier New" w:cs="Courier New"/>
        </w:rPr>
        <w:t>beyond</w:t>
      </w:r>
      <w:r w:rsidR="00F53F60" w:rsidRPr="008F494B">
        <w:rPr>
          <w:rFonts w:ascii="Courier New" w:hAnsi="Courier New" w:cs="Courier New"/>
        </w:rPr>
        <w:t xml:space="preserve"> 60 days</w:t>
      </w:r>
      <w:r w:rsidR="00AC45EE" w:rsidRPr="008F494B">
        <w:rPr>
          <w:rFonts w:ascii="Courier New" w:hAnsi="Courier New" w:cs="Courier New"/>
        </w:rPr>
        <w:t>, indicating significant state interest in this policy option</w:t>
      </w:r>
      <w:r w:rsidR="00F53F60" w:rsidRPr="008F494B">
        <w:rPr>
          <w:rFonts w:ascii="Courier New" w:hAnsi="Courier New" w:cs="Courier New"/>
        </w:rPr>
        <w:t>.</w:t>
      </w:r>
      <w:r w:rsidR="00B56DFF" w:rsidRPr="008F494B">
        <w:rPr>
          <w:rFonts w:ascii="Courier New" w:hAnsi="Courier New" w:cs="Courier New"/>
        </w:rPr>
        <w:fldChar w:fldCharType="begin"/>
      </w:r>
      <w:r w:rsidR="00946703">
        <w:rPr>
          <w:rFonts w:ascii="Courier New" w:hAnsi="Courier New" w:cs="Courier New"/>
        </w:rPr>
        <w:instrText xml:space="preserve"> ADDIN ZOTERO_ITEM CSL_CITATION {"citationID":"XMboDAr3","properties":{"formattedCitation":"\\super 13\\nosupersub{}","plainCitation":"13","noteIndex":0},"citationItems":[{"id":3651,"uris":["http://zotero.org/users/2141015/items/MRMZMWIN"],"uri":["http://zotero.org/users/2141015/items/MRMZMWIN"],"itemData":{"id":3651,"type":"article-journal","abstract":"The United States is facing a maternal health crisis with rising rates of maternal mortality and morbidity and stark disparities in maternal outcomes by race and socioeconomic status. Among the efforts to address this issue, one policy proposal is gaining particular traction: extending the period of Medicaid eligibility for pregnant women beyond 60 days after childbirth. The authors examine the legislative and regulatory pathways most readily available for extending postpartum Medicaid, including their relative political, economic, and public health trade-offs. They also review the state and federal policy activity to date and discuss the impact of the COVID-19 pandemic on the prospects for policy change.","container-title":"Journal of Health Politics, Policy and Law","DOI":"10.1215/03616878-8893585","ISSN":"0361-6878","issue":"8893585","journalAbbreviation":"Journal of Health Politics, Policy and Law","source":"Silverchair","title":"Extending Postpartum Medicaid: State and Federal Policy Options during and after COVID-19","title-short":"Extending Postpartum Medicaid","URL":"https://doi.org/10.1215/03616878-8893585","author":[{"family":"Daw","given":"Jamie R."},{"family":"Eckert","given":"Emily"},{"family":"Allen","given":"Heidi L."},{"family":"Underhill","given":"Kristen"}],"accessed":{"date-parts":[["2021",3,2]]},"issued":{"date-parts":[["2021",2,22]]}}}],"schema":"https://github.com/citation-style-language/schema/raw/master/csl-citation.json"} </w:instrText>
      </w:r>
      <w:r w:rsidR="00B56DFF" w:rsidRPr="008F494B">
        <w:rPr>
          <w:rFonts w:ascii="Courier New" w:hAnsi="Courier New" w:cs="Courier New"/>
        </w:rPr>
        <w:fldChar w:fldCharType="separate"/>
      </w:r>
      <w:r w:rsidR="00946703" w:rsidRPr="00946703">
        <w:rPr>
          <w:rFonts w:ascii="Courier New" w:hAnsi="Courier New" w:cs="Courier New"/>
          <w:szCs w:val="24"/>
          <w:vertAlign w:val="superscript"/>
        </w:rPr>
        <w:t>13</w:t>
      </w:r>
      <w:r w:rsidR="00B56DFF" w:rsidRPr="008F494B">
        <w:rPr>
          <w:rFonts w:ascii="Courier New" w:hAnsi="Courier New" w:cs="Courier New"/>
        </w:rPr>
        <w:fldChar w:fldCharType="end"/>
      </w:r>
      <w:r w:rsidR="005C1BF7" w:rsidRPr="008F494B">
        <w:rPr>
          <w:rFonts w:ascii="Courier New" w:hAnsi="Courier New" w:cs="Courier New"/>
        </w:rPr>
        <w:t xml:space="preserve"> T</w:t>
      </w:r>
      <w:r w:rsidR="00EB1602" w:rsidRPr="008F494B">
        <w:rPr>
          <w:rFonts w:ascii="Courier New" w:hAnsi="Courier New" w:cs="Courier New"/>
        </w:rPr>
        <w:t xml:space="preserve">o date, </w:t>
      </w:r>
      <w:r w:rsidR="00BE028F" w:rsidRPr="008F494B">
        <w:rPr>
          <w:rFonts w:ascii="Courier New" w:hAnsi="Courier New" w:cs="Courier New"/>
        </w:rPr>
        <w:t>Illinois</w:t>
      </w:r>
      <w:r w:rsidR="00F53F60" w:rsidRPr="008F494B">
        <w:rPr>
          <w:rFonts w:ascii="Courier New" w:hAnsi="Courier New" w:cs="Courier New"/>
        </w:rPr>
        <w:t xml:space="preserve"> </w:t>
      </w:r>
      <w:r w:rsidR="00EB1602" w:rsidRPr="008F494B">
        <w:rPr>
          <w:rFonts w:ascii="Courier New" w:hAnsi="Courier New" w:cs="Courier New"/>
        </w:rPr>
        <w:t>is the only state to have</w:t>
      </w:r>
      <w:r w:rsidR="00BE028F" w:rsidRPr="008F494B">
        <w:rPr>
          <w:rFonts w:ascii="Courier New" w:hAnsi="Courier New" w:cs="Courier New"/>
        </w:rPr>
        <w:t xml:space="preserve"> extended</w:t>
      </w:r>
      <w:r w:rsidR="007C6713" w:rsidRPr="008F494B">
        <w:rPr>
          <w:rFonts w:ascii="Courier New" w:hAnsi="Courier New" w:cs="Courier New"/>
        </w:rPr>
        <w:t xml:space="preserve"> benefits </w:t>
      </w:r>
      <w:r w:rsidR="00BE028F" w:rsidRPr="008F494B">
        <w:rPr>
          <w:rFonts w:ascii="Courier New" w:hAnsi="Courier New" w:cs="Courier New"/>
        </w:rPr>
        <w:t xml:space="preserve">for all Medicaid-eligible pregnant women to 12 months postpartum as of April 12, 2021, though </w:t>
      </w:r>
      <w:r w:rsidR="00C51111">
        <w:rPr>
          <w:rFonts w:ascii="Courier New" w:hAnsi="Courier New" w:cs="Courier New"/>
        </w:rPr>
        <w:t>other states have implemented</w:t>
      </w:r>
      <w:r w:rsidR="00BE028F" w:rsidRPr="008F494B">
        <w:rPr>
          <w:rFonts w:ascii="Courier New" w:hAnsi="Courier New" w:cs="Courier New"/>
        </w:rPr>
        <w:t xml:space="preserve"> limited extension</w:t>
      </w:r>
      <w:r w:rsidR="00C51111">
        <w:rPr>
          <w:rFonts w:ascii="Courier New" w:hAnsi="Courier New" w:cs="Courier New"/>
        </w:rPr>
        <w:t>s</w:t>
      </w:r>
      <w:r w:rsidR="00BE028F" w:rsidRPr="008F494B">
        <w:rPr>
          <w:rFonts w:ascii="Courier New" w:hAnsi="Courier New" w:cs="Courier New"/>
        </w:rPr>
        <w:t xml:space="preserve"> for </w:t>
      </w:r>
      <w:r w:rsidR="00C51111">
        <w:rPr>
          <w:rFonts w:ascii="Courier New" w:hAnsi="Courier New" w:cs="Courier New"/>
        </w:rPr>
        <w:t>targeted populations.</w:t>
      </w:r>
      <w:r w:rsidR="00F53F60" w:rsidRPr="008F494B">
        <w:rPr>
          <w:rFonts w:ascii="Courier New" w:hAnsi="Courier New" w:cs="Courier New"/>
        </w:rPr>
        <w:fldChar w:fldCharType="begin"/>
      </w:r>
      <w:r w:rsidR="00946703">
        <w:rPr>
          <w:rFonts w:ascii="Courier New" w:hAnsi="Courier New" w:cs="Courier New"/>
        </w:rPr>
        <w:instrText xml:space="preserve"> ADDIN ZOTERO_ITEM CSL_CITATION {"citationID":"GbvcyZRG","properties":{"formattedCitation":"\\super 14,15\\nosupersub{}","plainCitation":"14,15","noteIndex":0},"citationItems":[{"id":3749,"uris":["http://zotero.org/users/2141015/items/WHZT2HWX"],"uri":["http://zotero.org/users/2141015/items/WHZT2HWX"],"itemData":{"id":3749,"type":"webpage","abstract":"Today, the U.S. Department of Health and Human Services (HHS) marked Black Maternal Health Week by announcing actions to expand access to continuous health care","container-title":"HHS.gov","genre":"Text","language":"en","note":"Last Modified: 2021-04-12T14:29:09-0400","title":"HHS Marks Black Maternal Health Week by Announcing Measures To Improve Maternal Health Outcomes","URL":"https://www.hhs.gov/about/news/2021/04/12/hhs-marks-black-maternal-health-week-announcing-measures-improve-maternal.html","author":[{"family":"Division","given":"News"}],"accessed":{"date-parts":[["2021",4,16]]},"issued":{"date-parts":[["2021",4,12]]}}},{"id":3448,"uris":["http://zotero.org/users/2141015/items/W2D3ADPP"],"uri":["http://zotero.org/users/2141015/items/W2D3ADPP"],"itemData":{"id":3448,"type":"webpage","title":"Medi-Cal NewsFlash: Provisional Postpartum Care Extension","URL":"https://files.medi-cal.ca.gov/pubsdoco/newsroom/newsroom_30223_01.aspx","accessed":{"date-parts":[["2020",9,7]]}}}],"schema":"https://github.com/citation-style-language/schema/raw/master/csl-citation.json"} </w:instrText>
      </w:r>
      <w:r w:rsidR="00F53F60" w:rsidRPr="008F494B">
        <w:rPr>
          <w:rFonts w:ascii="Courier New" w:hAnsi="Courier New" w:cs="Courier New"/>
        </w:rPr>
        <w:fldChar w:fldCharType="separate"/>
      </w:r>
      <w:r w:rsidR="00946703" w:rsidRPr="00946703">
        <w:rPr>
          <w:rFonts w:ascii="Courier New" w:hAnsi="Courier New" w:cs="Courier New"/>
          <w:szCs w:val="24"/>
          <w:vertAlign w:val="superscript"/>
        </w:rPr>
        <w:t>14,15</w:t>
      </w:r>
      <w:r w:rsidR="00F53F60" w:rsidRPr="008F494B">
        <w:rPr>
          <w:rFonts w:ascii="Courier New" w:hAnsi="Courier New" w:cs="Courier New"/>
        </w:rPr>
        <w:fldChar w:fldCharType="end"/>
      </w:r>
      <w:r w:rsidR="00F53F60" w:rsidRPr="008F494B">
        <w:rPr>
          <w:rFonts w:ascii="Courier New" w:hAnsi="Courier New" w:cs="Courier New"/>
        </w:rPr>
        <w:t xml:space="preserve"> </w:t>
      </w:r>
    </w:p>
    <w:p w14:paraId="37E4887E" w14:textId="4A3A39DE" w:rsidR="005A7445" w:rsidRPr="008F494B" w:rsidRDefault="00CB4506" w:rsidP="00C54B86">
      <w:pPr>
        <w:spacing w:after="0" w:line="480" w:lineRule="auto"/>
        <w:ind w:firstLine="720"/>
        <w:rPr>
          <w:rFonts w:ascii="Courier New" w:hAnsi="Courier New" w:cs="Courier New"/>
        </w:rPr>
      </w:pPr>
      <w:r w:rsidRPr="008F494B">
        <w:rPr>
          <w:rFonts w:ascii="Courier New" w:hAnsi="Courier New" w:cs="Courier New"/>
        </w:rPr>
        <w:t xml:space="preserve">Evidence </w:t>
      </w:r>
      <w:r w:rsidR="00042808" w:rsidRPr="008F494B">
        <w:rPr>
          <w:rFonts w:ascii="Courier New" w:hAnsi="Courier New" w:cs="Courier New"/>
        </w:rPr>
        <w:t xml:space="preserve">on the effect of </w:t>
      </w:r>
      <w:r w:rsidRPr="008F494B">
        <w:rPr>
          <w:rFonts w:ascii="Courier New" w:hAnsi="Courier New" w:cs="Courier New"/>
        </w:rPr>
        <w:t xml:space="preserve">extended </w:t>
      </w:r>
      <w:r w:rsidR="00042808" w:rsidRPr="008F494B">
        <w:rPr>
          <w:rFonts w:ascii="Courier New" w:hAnsi="Courier New" w:cs="Courier New"/>
        </w:rPr>
        <w:t xml:space="preserve">postpartum Medicaid eligibility is </w:t>
      </w:r>
      <w:r w:rsidR="00F653E1" w:rsidRPr="008F494B">
        <w:rPr>
          <w:rFonts w:ascii="Courier New" w:hAnsi="Courier New" w:cs="Courier New"/>
        </w:rPr>
        <w:t xml:space="preserve">crucial to help </w:t>
      </w:r>
      <w:r w:rsidR="008D304A">
        <w:rPr>
          <w:rFonts w:ascii="Courier New" w:hAnsi="Courier New" w:cs="Courier New"/>
        </w:rPr>
        <w:t xml:space="preserve">inform </w:t>
      </w:r>
      <w:r w:rsidR="00F653E1" w:rsidRPr="008F494B">
        <w:rPr>
          <w:rFonts w:ascii="Courier New" w:hAnsi="Courier New" w:cs="Courier New"/>
        </w:rPr>
        <w:t>st</w:t>
      </w:r>
      <w:r w:rsidR="008D304A">
        <w:rPr>
          <w:rFonts w:ascii="Courier New" w:hAnsi="Courier New" w:cs="Courier New"/>
        </w:rPr>
        <w:t xml:space="preserve">ate decisions on </w:t>
      </w:r>
      <w:r w:rsidR="00B31468" w:rsidRPr="008F494B">
        <w:rPr>
          <w:rFonts w:ascii="Courier New" w:hAnsi="Courier New" w:cs="Courier New"/>
        </w:rPr>
        <w:t xml:space="preserve">whether to </w:t>
      </w:r>
      <w:r w:rsidR="008D304A">
        <w:rPr>
          <w:rFonts w:ascii="Courier New" w:hAnsi="Courier New" w:cs="Courier New"/>
        </w:rPr>
        <w:t>adopt the extension and how best to design the</w:t>
      </w:r>
      <w:ins w:id="45" w:author="Gordon, Sarah H" w:date="2021-07-09T10:59:00Z">
        <w:r w:rsidR="00403F17">
          <w:rPr>
            <w:rFonts w:ascii="Courier New" w:hAnsi="Courier New" w:cs="Courier New"/>
          </w:rPr>
          <w:t>se</w:t>
        </w:r>
      </w:ins>
      <w:r w:rsidR="008D304A">
        <w:rPr>
          <w:rFonts w:ascii="Courier New" w:hAnsi="Courier New" w:cs="Courier New"/>
        </w:rPr>
        <w:t xml:space="preserve"> polic</w:t>
      </w:r>
      <w:ins w:id="46" w:author="Gordon, Sarah H" w:date="2021-07-09T10:59:00Z">
        <w:r w:rsidR="00403F17">
          <w:rPr>
            <w:rFonts w:ascii="Courier New" w:hAnsi="Courier New" w:cs="Courier New"/>
          </w:rPr>
          <w:t>ies</w:t>
        </w:r>
      </w:ins>
      <w:del w:id="47" w:author="Gordon, Sarah H" w:date="2021-07-09T10:59:00Z">
        <w:r w:rsidR="008D304A" w:rsidDel="00403F17">
          <w:rPr>
            <w:rFonts w:ascii="Courier New" w:hAnsi="Courier New" w:cs="Courier New"/>
          </w:rPr>
          <w:delText>y</w:delText>
        </w:r>
      </w:del>
      <w:r w:rsidR="008D304A">
        <w:rPr>
          <w:rFonts w:ascii="Courier New" w:hAnsi="Courier New" w:cs="Courier New"/>
        </w:rPr>
        <w:t>.</w:t>
      </w:r>
      <w:r w:rsidR="00C54B86" w:rsidRPr="008F494B">
        <w:rPr>
          <w:rFonts w:ascii="Courier New" w:hAnsi="Courier New" w:cs="Courier New"/>
        </w:rPr>
        <w:t xml:space="preserve"> </w:t>
      </w:r>
      <w:r w:rsidR="007C6713" w:rsidRPr="008F494B">
        <w:rPr>
          <w:rFonts w:ascii="Courier New" w:hAnsi="Courier New" w:cs="Courier New"/>
        </w:rPr>
        <w:t>The objective of this study was to evaluate the effect of postpartum Medicaid eligibility on continuity of insurance coverage in the year after birth.</w:t>
      </w:r>
      <w:r w:rsidR="00042808" w:rsidRPr="008F494B">
        <w:rPr>
          <w:rFonts w:ascii="Courier New" w:hAnsi="Courier New" w:cs="Courier New"/>
        </w:rPr>
        <w:t xml:space="preserve"> Using </w:t>
      </w:r>
      <w:r w:rsidR="002D78E9" w:rsidRPr="008F494B">
        <w:rPr>
          <w:rFonts w:ascii="Courier New" w:hAnsi="Courier New" w:cs="Courier New"/>
        </w:rPr>
        <w:t xml:space="preserve">a unique linked dataset of all payer claims, income, and birth records from Colorado from 2014-2019, we </w:t>
      </w:r>
      <w:ins w:id="48" w:author="Gordon, Sarah H" w:date="2021-07-07T11:08:00Z">
        <w:r w:rsidR="00C20AC5">
          <w:rPr>
            <w:rFonts w:ascii="Courier New" w:hAnsi="Courier New" w:cs="Courier New"/>
          </w:rPr>
          <w:t>compar</w:t>
        </w:r>
      </w:ins>
      <w:ins w:id="49" w:author="Gordon, Sarah H" w:date="2021-07-07T11:09:00Z">
        <w:r w:rsidR="00C20AC5">
          <w:rPr>
            <w:rFonts w:ascii="Courier New" w:hAnsi="Courier New" w:cs="Courier New"/>
          </w:rPr>
          <w:t>ed continuity of insurance enrollment in the postpartum year among</w:t>
        </w:r>
      </w:ins>
      <w:ins w:id="50" w:author="Gordon, Sarah H" w:date="2021-07-07T11:08:00Z">
        <w:r w:rsidR="00C20AC5">
          <w:rPr>
            <w:rFonts w:ascii="Courier New" w:hAnsi="Courier New" w:cs="Courier New"/>
          </w:rPr>
          <w:t xml:space="preserve"> those with </w:t>
        </w:r>
        <w:r w:rsidR="00403F17">
          <w:rPr>
            <w:rFonts w:ascii="Courier New" w:hAnsi="Courier New" w:cs="Courier New"/>
          </w:rPr>
          <w:t>in</w:t>
        </w:r>
        <w:r w:rsidR="00D2757E">
          <w:rPr>
            <w:rFonts w:ascii="Courier New" w:hAnsi="Courier New" w:cs="Courier New"/>
          </w:rPr>
          <w:t>comes below 138</w:t>
        </w:r>
      </w:ins>
      <w:ins w:id="51" w:author="Gordon, Sarah H" w:date="2021-07-09T12:02:00Z">
        <w:r w:rsidR="00D2757E">
          <w:rPr>
            <w:rFonts w:ascii="Courier New" w:hAnsi="Courier New" w:cs="Courier New"/>
          </w:rPr>
          <w:t xml:space="preserve"> percent</w:t>
        </w:r>
      </w:ins>
      <w:ins w:id="52" w:author="Gordon, Sarah H" w:date="2021-07-07T11:08:00Z">
        <w:r w:rsidR="00403F17">
          <w:rPr>
            <w:rFonts w:ascii="Courier New" w:hAnsi="Courier New" w:cs="Courier New"/>
          </w:rPr>
          <w:t xml:space="preserve"> FPL, who </w:t>
        </w:r>
        <w:r w:rsidR="00C20AC5">
          <w:rPr>
            <w:rFonts w:ascii="Courier New" w:hAnsi="Courier New" w:cs="Courier New"/>
          </w:rPr>
          <w:t xml:space="preserve">retain </w:t>
        </w:r>
      </w:ins>
      <w:ins w:id="53" w:author="Gordon, Sarah H" w:date="2021-07-07T11:09:00Z">
        <w:r w:rsidR="00C20AC5">
          <w:rPr>
            <w:rFonts w:ascii="Courier New" w:hAnsi="Courier New" w:cs="Courier New"/>
          </w:rPr>
          <w:t xml:space="preserve">Medicaid </w:t>
        </w:r>
      </w:ins>
      <w:ins w:id="54" w:author="Gordon, Sarah H" w:date="2021-07-09T11:00:00Z">
        <w:r w:rsidR="00403F17">
          <w:rPr>
            <w:rFonts w:ascii="Courier New" w:hAnsi="Courier New" w:cs="Courier New"/>
          </w:rPr>
          <w:t xml:space="preserve">eligibility </w:t>
        </w:r>
      </w:ins>
      <w:ins w:id="55" w:author="Gordon, Sarah H" w:date="2021-07-07T11:09:00Z">
        <w:r w:rsidR="00C20AC5">
          <w:rPr>
            <w:rFonts w:ascii="Courier New" w:hAnsi="Courier New" w:cs="Courier New"/>
          </w:rPr>
          <w:t>beyond 60 days postpartum, to those with incomes between 139-265</w:t>
        </w:r>
      </w:ins>
      <w:ins w:id="56" w:author="Gordon, Sarah H" w:date="2021-07-09T12:02:00Z">
        <w:r w:rsidR="00D2757E">
          <w:rPr>
            <w:rFonts w:ascii="Courier New" w:hAnsi="Courier New" w:cs="Courier New"/>
          </w:rPr>
          <w:t xml:space="preserve"> percent</w:t>
        </w:r>
      </w:ins>
      <w:ins w:id="57" w:author="Gordon, Sarah H" w:date="2021-07-07T11:09:00Z">
        <w:r w:rsidR="00C20AC5">
          <w:rPr>
            <w:rFonts w:ascii="Courier New" w:hAnsi="Courier New" w:cs="Courier New"/>
          </w:rPr>
          <w:t xml:space="preserve"> FPL, who </w:t>
        </w:r>
      </w:ins>
      <w:ins w:id="58" w:author="Gordon, Sarah H" w:date="2021-07-07T15:12:00Z">
        <w:r w:rsidR="00FF478B">
          <w:rPr>
            <w:rFonts w:ascii="Courier New" w:hAnsi="Courier New" w:cs="Courier New"/>
          </w:rPr>
          <w:t xml:space="preserve">lose Medicaid eligibility at </w:t>
        </w:r>
      </w:ins>
      <w:ins w:id="59" w:author="Gordon, Sarah H" w:date="2021-07-07T11:09:00Z">
        <w:r w:rsidR="00C20AC5">
          <w:rPr>
            <w:rFonts w:ascii="Courier New" w:hAnsi="Courier New" w:cs="Courier New"/>
          </w:rPr>
          <w:t>60 days postpartum</w:t>
        </w:r>
      </w:ins>
      <w:ins w:id="60" w:author="Gordon, Sarah H" w:date="2021-07-07T11:10:00Z">
        <w:r w:rsidR="00C20AC5">
          <w:rPr>
            <w:rFonts w:ascii="Courier New" w:hAnsi="Courier New" w:cs="Courier New"/>
          </w:rPr>
          <w:t xml:space="preserve">. </w:t>
        </w:r>
      </w:ins>
      <w:del w:id="61" w:author="Gordon, Sarah H" w:date="2021-07-07T11:08:00Z">
        <w:r w:rsidR="00353475" w:rsidRPr="008F494B" w:rsidDel="00C20AC5">
          <w:rPr>
            <w:rFonts w:ascii="Courier New" w:hAnsi="Courier New" w:cs="Courier New"/>
          </w:rPr>
          <w:delText xml:space="preserve">used a regression discontinuity design to </w:delText>
        </w:r>
        <w:r w:rsidR="005C1BF7" w:rsidRPr="008F494B" w:rsidDel="00C20AC5">
          <w:rPr>
            <w:rFonts w:ascii="Courier New" w:hAnsi="Courier New" w:cs="Courier New"/>
          </w:rPr>
          <w:delText>measure</w:delText>
        </w:r>
        <w:r w:rsidR="002D78E9" w:rsidRPr="008F494B" w:rsidDel="00C20AC5">
          <w:rPr>
            <w:rFonts w:ascii="Courier New" w:hAnsi="Courier New" w:cs="Courier New"/>
          </w:rPr>
          <w:delText xml:space="preserve"> the </w:delText>
        </w:r>
        <w:r w:rsidR="00613396" w:rsidRPr="008F494B" w:rsidDel="00C20AC5">
          <w:rPr>
            <w:rFonts w:ascii="Courier New" w:hAnsi="Courier New" w:cs="Courier New"/>
          </w:rPr>
          <w:delText xml:space="preserve">causal </w:delText>
        </w:r>
        <w:r w:rsidR="002D78E9" w:rsidRPr="008F494B" w:rsidDel="00C20AC5">
          <w:rPr>
            <w:rFonts w:ascii="Courier New" w:hAnsi="Courier New" w:cs="Courier New"/>
          </w:rPr>
          <w:delText>effect of postpartum Medicaid eligibility</w:delText>
        </w:r>
      </w:del>
      <w:del w:id="62" w:author="Gordon, Sarah H" w:date="2021-07-07T11:10:00Z">
        <w:r w:rsidR="002D78E9" w:rsidRPr="008F494B" w:rsidDel="00C20AC5">
          <w:rPr>
            <w:rFonts w:ascii="Courier New" w:hAnsi="Courier New" w:cs="Courier New"/>
          </w:rPr>
          <w:delText xml:space="preserve"> on stability of insurance enrollment in the postpartum year, examining type of insurance enrollment, switches, and gaps in coverage. </w:delText>
        </w:r>
      </w:del>
    </w:p>
    <w:p w14:paraId="6E6DD877" w14:textId="29AF811E" w:rsidR="009D4553" w:rsidRPr="008F494B" w:rsidRDefault="00905EA2" w:rsidP="00F53F60">
      <w:pPr>
        <w:spacing w:after="0" w:line="480" w:lineRule="auto"/>
        <w:rPr>
          <w:rFonts w:ascii="Courier New" w:hAnsi="Courier New" w:cs="Courier New"/>
          <w:b/>
        </w:rPr>
      </w:pPr>
      <w:r w:rsidRPr="008F494B">
        <w:rPr>
          <w:rFonts w:ascii="Courier New" w:hAnsi="Courier New" w:cs="Courier New"/>
          <w:b/>
        </w:rPr>
        <w:t>Methods</w:t>
      </w:r>
    </w:p>
    <w:p w14:paraId="670392DD" w14:textId="77777777" w:rsidR="00631541" w:rsidRPr="008F494B" w:rsidRDefault="00631541" w:rsidP="00F53F60">
      <w:pPr>
        <w:spacing w:after="0" w:line="480" w:lineRule="auto"/>
        <w:rPr>
          <w:rFonts w:ascii="Courier New" w:hAnsi="Courier New" w:cs="Courier New"/>
          <w:i/>
        </w:rPr>
      </w:pPr>
      <w:r w:rsidRPr="008F494B">
        <w:rPr>
          <w:rFonts w:ascii="Courier New" w:hAnsi="Courier New" w:cs="Courier New"/>
          <w:i/>
        </w:rPr>
        <w:t>Study Design</w:t>
      </w:r>
      <w:r w:rsidRPr="008F494B">
        <w:rPr>
          <w:rFonts w:ascii="Courier New" w:hAnsi="Courier New" w:cs="Courier New"/>
        </w:rPr>
        <w:t xml:space="preserve"> </w:t>
      </w:r>
      <w:r w:rsidRPr="008F494B">
        <w:rPr>
          <w:rFonts w:ascii="Courier New" w:hAnsi="Courier New" w:cs="Courier New"/>
          <w:i/>
        </w:rPr>
        <w:t>and Setting</w:t>
      </w:r>
    </w:p>
    <w:p w14:paraId="4109A454" w14:textId="61574F21" w:rsidR="00510AF2" w:rsidRDefault="00631541" w:rsidP="00F53F60">
      <w:pPr>
        <w:spacing w:after="0" w:line="480" w:lineRule="auto"/>
        <w:ind w:firstLine="720"/>
        <w:rPr>
          <w:ins w:id="63" w:author="Gordon, Sarah H" w:date="2021-07-09T11:55:00Z"/>
          <w:rFonts w:ascii="Courier New" w:hAnsi="Courier New" w:cs="Courier New"/>
        </w:rPr>
      </w:pPr>
      <w:r w:rsidRPr="008F494B">
        <w:rPr>
          <w:rFonts w:ascii="Courier New" w:hAnsi="Courier New" w:cs="Courier New"/>
        </w:rPr>
        <w:t>In Colorado, women with incomes up to 265</w:t>
      </w:r>
      <w:ins w:id="64" w:author="Gordon, Sarah H" w:date="2021-07-09T12:03:00Z">
        <w:r w:rsidR="00D2757E">
          <w:rPr>
            <w:rFonts w:ascii="Courier New" w:hAnsi="Courier New" w:cs="Courier New"/>
          </w:rPr>
          <w:t xml:space="preserve"> percent</w:t>
        </w:r>
      </w:ins>
      <w:del w:id="65"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are eligible for Medicaid or CHIP from conception through 60 days postpartum. After 60 day</w:t>
      </w:r>
      <w:r w:rsidR="00613396" w:rsidRPr="008F494B">
        <w:rPr>
          <w:rFonts w:ascii="Courier New" w:hAnsi="Courier New" w:cs="Courier New"/>
        </w:rPr>
        <w:t>s</w:t>
      </w:r>
      <w:r w:rsidRPr="008F494B">
        <w:rPr>
          <w:rFonts w:ascii="Courier New" w:hAnsi="Courier New" w:cs="Courier New"/>
        </w:rPr>
        <w:t>, only women with incomes at or below 138</w:t>
      </w:r>
      <w:ins w:id="66" w:author="Gordon, Sarah H" w:date="2021-07-09T12:03:00Z">
        <w:r w:rsidR="00D2757E">
          <w:rPr>
            <w:rFonts w:ascii="Courier New" w:hAnsi="Courier New" w:cs="Courier New"/>
          </w:rPr>
          <w:t xml:space="preserve"> percent</w:t>
        </w:r>
      </w:ins>
      <w:del w:id="67"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remain eligible for Medicaid under the state’s Medicaid expansion to low-income adults</w:t>
      </w:r>
      <w:r w:rsidR="00BE1601" w:rsidRPr="008F494B">
        <w:rPr>
          <w:rFonts w:ascii="Courier New" w:hAnsi="Courier New" w:cs="Courier New"/>
        </w:rPr>
        <w:t>. Those with incomes between 139</w:t>
      </w:r>
      <w:r w:rsidRPr="008F494B">
        <w:rPr>
          <w:rFonts w:ascii="Courier New" w:hAnsi="Courier New" w:cs="Courier New"/>
        </w:rPr>
        <w:t>-265</w:t>
      </w:r>
      <w:ins w:id="68" w:author="Gordon, Sarah H" w:date="2021-07-09T12:03:00Z">
        <w:r w:rsidR="00D2757E">
          <w:rPr>
            <w:rFonts w:ascii="Courier New" w:hAnsi="Courier New" w:cs="Courier New"/>
          </w:rPr>
          <w:t xml:space="preserve"> </w:t>
        </w:r>
        <w:r w:rsidR="00D2757E">
          <w:rPr>
            <w:rFonts w:ascii="Courier New" w:hAnsi="Courier New" w:cs="Courier New"/>
          </w:rPr>
          <w:lastRenderedPageBreak/>
          <w:t>percent</w:t>
        </w:r>
      </w:ins>
      <w:del w:id="69"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lose Medicaid eligibility and must find alternative health insurance coverage through an employer or the state Marketplace</w:t>
      </w:r>
      <w:r w:rsidR="00722B84" w:rsidRPr="008F494B">
        <w:rPr>
          <w:rFonts w:ascii="Courier New" w:hAnsi="Courier New" w:cs="Courier New"/>
        </w:rPr>
        <w:t xml:space="preserve"> or become uninsured.</w:t>
      </w:r>
      <w:ins w:id="70" w:author="Gordon, Sarah H" w:date="2021-07-09T11:55:00Z">
        <w:r w:rsidR="00510AF2">
          <w:rPr>
            <w:rFonts w:ascii="Courier New" w:hAnsi="Courier New" w:cs="Courier New"/>
          </w:rPr>
          <w:t xml:space="preserve"> </w:t>
        </w:r>
      </w:ins>
    </w:p>
    <w:p w14:paraId="45455C95" w14:textId="110C1858" w:rsidR="00631541" w:rsidRPr="008F494B" w:rsidRDefault="00510AF2" w:rsidP="00510AF2">
      <w:pPr>
        <w:spacing w:after="0" w:line="480" w:lineRule="auto"/>
        <w:ind w:firstLine="720"/>
        <w:rPr>
          <w:rFonts w:ascii="Courier New" w:hAnsi="Courier New" w:cs="Courier New"/>
          <w:i/>
        </w:rPr>
      </w:pPr>
      <w:ins w:id="71" w:author="Gordon, Sarah H" w:date="2021-07-09T11:55:00Z">
        <w:r>
          <w:rPr>
            <w:rFonts w:ascii="Courier New" w:hAnsi="Courier New" w:cs="Courier New"/>
          </w:rPr>
          <w:t xml:space="preserve">We take advantage of this quasi-random assignment of postpartum Medicaid eligibility based on income through </w:t>
        </w:r>
      </w:ins>
      <w:r w:rsidR="00631541" w:rsidRPr="008F494B">
        <w:rPr>
          <w:rFonts w:ascii="Courier New" w:hAnsi="Courier New" w:cs="Courier New"/>
        </w:rPr>
        <w:t xml:space="preserve">a regression discontinuity design </w:t>
      </w:r>
      <w:r w:rsidR="00612426" w:rsidRPr="008F494B">
        <w:rPr>
          <w:rFonts w:ascii="Courier New" w:hAnsi="Courier New" w:cs="Courier New"/>
        </w:rPr>
        <w:t>using</w:t>
      </w:r>
      <w:r w:rsidR="00631541" w:rsidRPr="008F494B">
        <w:rPr>
          <w:rFonts w:ascii="Courier New" w:hAnsi="Courier New" w:cs="Courier New"/>
        </w:rPr>
        <w:t xml:space="preserve"> the income eligibility threshold of 138</w:t>
      </w:r>
      <w:ins w:id="72" w:author="Gordon, Sarah H" w:date="2021-07-09T12:03:00Z">
        <w:r w:rsidR="00D2757E">
          <w:rPr>
            <w:rFonts w:ascii="Courier New" w:hAnsi="Courier New" w:cs="Courier New"/>
          </w:rPr>
          <w:t xml:space="preserve"> percent</w:t>
        </w:r>
      </w:ins>
      <w:del w:id="73" w:author="Gordon, Sarah H" w:date="2021-07-09T12:03:00Z">
        <w:r w:rsidR="00631541" w:rsidRPr="008F494B" w:rsidDel="00D2757E">
          <w:rPr>
            <w:rFonts w:ascii="Courier New" w:hAnsi="Courier New" w:cs="Courier New"/>
          </w:rPr>
          <w:delText>%</w:delText>
        </w:r>
      </w:del>
      <w:r w:rsidR="00631541" w:rsidRPr="008F494B">
        <w:rPr>
          <w:rFonts w:ascii="Courier New" w:hAnsi="Courier New" w:cs="Courier New"/>
        </w:rPr>
        <w:t xml:space="preserve"> FPL </w:t>
      </w:r>
      <w:ins w:id="74" w:author="Gordon, Sarah H" w:date="2021-07-07T15:15:00Z">
        <w:r w:rsidR="003E2CC3">
          <w:rPr>
            <w:rFonts w:ascii="Courier New" w:hAnsi="Courier New" w:cs="Courier New"/>
          </w:rPr>
          <w:t xml:space="preserve">($24,000 for a family of two) </w:t>
        </w:r>
      </w:ins>
      <w:r w:rsidR="00631541" w:rsidRPr="008F494B">
        <w:rPr>
          <w:rFonts w:ascii="Courier New" w:hAnsi="Courier New" w:cs="Courier New"/>
        </w:rPr>
        <w:t xml:space="preserve">as a </w:t>
      </w:r>
      <w:ins w:id="75" w:author="Gordon, Sarah H" w:date="2021-07-07T15:13:00Z">
        <w:r w:rsidR="003E2CC3">
          <w:rPr>
            <w:rFonts w:ascii="Courier New" w:hAnsi="Courier New" w:cs="Courier New"/>
          </w:rPr>
          <w:t xml:space="preserve">sharp cutoff </w:t>
        </w:r>
      </w:ins>
      <w:ins w:id="76" w:author="Gordon, Sarah H" w:date="2021-07-09T11:02:00Z">
        <w:r w:rsidR="00BC7336">
          <w:rPr>
            <w:rFonts w:ascii="Courier New" w:hAnsi="Courier New" w:cs="Courier New"/>
          </w:rPr>
          <w:t>dividing</w:t>
        </w:r>
      </w:ins>
      <w:ins w:id="77" w:author="Gordon, Sarah H" w:date="2021-07-07T15:14:00Z">
        <w:r w:rsidR="003E2CC3">
          <w:rPr>
            <w:rFonts w:ascii="Courier New" w:hAnsi="Courier New" w:cs="Courier New"/>
          </w:rPr>
          <w:t xml:space="preserve"> </w:t>
        </w:r>
      </w:ins>
      <w:del w:id="78" w:author="Gordon, Sarah H" w:date="2021-07-07T15:14:00Z">
        <w:r w:rsidR="00631541" w:rsidRPr="008F494B" w:rsidDel="003E2CC3">
          <w:rPr>
            <w:rFonts w:ascii="Courier New" w:hAnsi="Courier New" w:cs="Courier New"/>
          </w:rPr>
          <w:delText xml:space="preserve">form of </w:delText>
        </w:r>
      </w:del>
      <w:del w:id="79" w:author="Gordon, Sarah H" w:date="2021-07-07T15:13:00Z">
        <w:r w:rsidR="0081126E" w:rsidRPr="008F494B" w:rsidDel="003E2CC3">
          <w:rPr>
            <w:rFonts w:ascii="Courier New" w:hAnsi="Courier New" w:cs="Courier New"/>
          </w:rPr>
          <w:delText>quasi-</w:delText>
        </w:r>
      </w:del>
      <w:del w:id="80" w:author="Gordon, Sarah H" w:date="2021-07-07T15:14:00Z">
        <w:r w:rsidR="00631541" w:rsidRPr="008F494B" w:rsidDel="003E2CC3">
          <w:rPr>
            <w:rFonts w:ascii="Courier New" w:hAnsi="Courier New" w:cs="Courier New"/>
          </w:rPr>
          <w:delText>random assignment for</w:delText>
        </w:r>
      </w:del>
      <w:r w:rsidR="00631541" w:rsidRPr="008F494B">
        <w:rPr>
          <w:rFonts w:ascii="Courier New" w:hAnsi="Courier New" w:cs="Courier New"/>
        </w:rPr>
        <w:t xml:space="preserve"> postpartum Medicaid eligibility</w:t>
      </w:r>
      <w:ins w:id="81" w:author="Gordon, Sarah H" w:date="2021-07-09T11:03:00Z">
        <w:r w:rsidR="00BC7336">
          <w:rPr>
            <w:rFonts w:ascii="Courier New" w:hAnsi="Courier New" w:cs="Courier New"/>
          </w:rPr>
          <w:t xml:space="preserve"> versus ineligibility</w:t>
        </w:r>
      </w:ins>
      <w:r w:rsidR="00631541" w:rsidRPr="008F494B">
        <w:rPr>
          <w:rFonts w:ascii="Courier New" w:hAnsi="Courier New" w:cs="Courier New"/>
        </w:rPr>
        <w:t xml:space="preserve">. </w:t>
      </w:r>
      <w:ins w:id="82" w:author="Gordon, Sarah H" w:date="2021-07-07T15:14:00Z">
        <w:r w:rsidR="003E2CC3">
          <w:rPr>
            <w:rFonts w:ascii="Courier New" w:hAnsi="Courier New" w:cs="Courier New"/>
          </w:rPr>
          <w:t>We assessed the effect of losing Medicaid eligibility postpartum on continuity of coverage in the postpartum year b</w:t>
        </w:r>
      </w:ins>
      <w:del w:id="83" w:author="Gordon, Sarah H" w:date="2021-07-07T15:14:00Z">
        <w:r w:rsidR="00631541" w:rsidRPr="008F494B" w:rsidDel="003E2CC3">
          <w:rPr>
            <w:rFonts w:ascii="Courier New" w:hAnsi="Courier New" w:cs="Courier New"/>
          </w:rPr>
          <w:delText>B</w:delText>
        </w:r>
      </w:del>
      <w:r w:rsidR="00631541" w:rsidRPr="008F494B">
        <w:rPr>
          <w:rFonts w:ascii="Courier New" w:hAnsi="Courier New" w:cs="Courier New"/>
        </w:rPr>
        <w:t xml:space="preserve">y comparing </w:t>
      </w:r>
      <w:del w:id="84" w:author="Gordon, Sarah H" w:date="2021-07-07T15:14:00Z">
        <w:r w:rsidR="00631541" w:rsidRPr="008F494B" w:rsidDel="003E2CC3">
          <w:rPr>
            <w:rFonts w:ascii="Courier New" w:hAnsi="Courier New" w:cs="Courier New"/>
          </w:rPr>
          <w:delText xml:space="preserve">those </w:delText>
        </w:r>
      </w:del>
      <w:ins w:id="85" w:author="Gordon, Sarah H" w:date="2021-07-07T15:14:00Z">
        <w:r w:rsidR="003E2CC3">
          <w:rPr>
            <w:rFonts w:ascii="Courier New" w:hAnsi="Courier New" w:cs="Courier New"/>
          </w:rPr>
          <w:t>births to mothers</w:t>
        </w:r>
        <w:r w:rsidR="003E2CC3" w:rsidRPr="008F494B">
          <w:rPr>
            <w:rFonts w:ascii="Courier New" w:hAnsi="Courier New" w:cs="Courier New"/>
          </w:rPr>
          <w:t xml:space="preserve"> </w:t>
        </w:r>
      </w:ins>
      <w:r w:rsidR="00631541" w:rsidRPr="008F494B">
        <w:rPr>
          <w:rFonts w:ascii="Courier New" w:hAnsi="Courier New" w:cs="Courier New"/>
        </w:rPr>
        <w:t xml:space="preserve">with incomes </w:t>
      </w:r>
      <w:del w:id="86" w:author="Gordon, Sarah H" w:date="2021-07-07T15:13:00Z">
        <w:r w:rsidR="00631541" w:rsidRPr="008F494B" w:rsidDel="003E2CC3">
          <w:rPr>
            <w:rFonts w:ascii="Courier New" w:hAnsi="Courier New" w:cs="Courier New"/>
          </w:rPr>
          <w:delText xml:space="preserve">in a narrow band </w:delText>
        </w:r>
      </w:del>
      <w:del w:id="87" w:author="Gordon, Sarah H" w:date="2021-07-09T11:09:00Z">
        <w:r w:rsidR="00631541" w:rsidRPr="008F494B" w:rsidDel="00F1037E">
          <w:rPr>
            <w:rFonts w:ascii="Courier New" w:hAnsi="Courier New" w:cs="Courier New"/>
          </w:rPr>
          <w:delText xml:space="preserve">above </w:delText>
        </w:r>
      </w:del>
      <w:ins w:id="88" w:author="Gordon, Sarah H" w:date="2021-07-09T11:09:00Z">
        <w:r w:rsidR="00F1037E">
          <w:rPr>
            <w:rFonts w:ascii="Courier New" w:hAnsi="Courier New" w:cs="Courier New"/>
          </w:rPr>
          <w:t>below 138</w:t>
        </w:r>
      </w:ins>
      <w:ins w:id="89" w:author="Gordon, Sarah H" w:date="2021-07-09T12:03:00Z">
        <w:r w:rsidR="00D2757E">
          <w:rPr>
            <w:rFonts w:ascii="Courier New" w:hAnsi="Courier New" w:cs="Courier New"/>
          </w:rPr>
          <w:t xml:space="preserve"> percent</w:t>
        </w:r>
      </w:ins>
      <w:ins w:id="90" w:author="Gordon, Sarah H" w:date="2021-07-09T11:09:00Z">
        <w:r w:rsidR="00F1037E">
          <w:rPr>
            <w:rFonts w:ascii="Courier New" w:hAnsi="Courier New" w:cs="Courier New"/>
          </w:rPr>
          <w:t xml:space="preserve"> FPL, who were eligible for Medicaid after 60 days</w:t>
        </w:r>
      </w:ins>
      <w:ins w:id="91" w:author="Gordon, Sarah H" w:date="2021-07-09T11:10:00Z">
        <w:r w:rsidR="00F1037E">
          <w:rPr>
            <w:rFonts w:ascii="Courier New" w:hAnsi="Courier New" w:cs="Courier New"/>
          </w:rPr>
          <w:t xml:space="preserve"> postpartum,</w:t>
        </w:r>
      </w:ins>
      <w:ins w:id="92" w:author="Gordon, Sarah H" w:date="2021-07-09T11:09:00Z">
        <w:r w:rsidR="00F1037E">
          <w:rPr>
            <w:rFonts w:ascii="Courier New" w:hAnsi="Courier New" w:cs="Courier New"/>
          </w:rPr>
          <w:t xml:space="preserve"> to those with incomes between 139-265</w:t>
        </w:r>
      </w:ins>
      <w:ins w:id="93" w:author="Gordon, Sarah H" w:date="2021-07-09T12:03:00Z">
        <w:r w:rsidR="00D2757E">
          <w:rPr>
            <w:rFonts w:ascii="Courier New" w:hAnsi="Courier New" w:cs="Courier New"/>
          </w:rPr>
          <w:t xml:space="preserve"> percent</w:t>
        </w:r>
      </w:ins>
      <w:ins w:id="94" w:author="Gordon, Sarah H" w:date="2021-07-09T11:09:00Z">
        <w:r w:rsidR="00F1037E">
          <w:rPr>
            <w:rFonts w:ascii="Courier New" w:hAnsi="Courier New" w:cs="Courier New"/>
          </w:rPr>
          <w:t xml:space="preserve"> FPL, who were ineligible for Medicaid after 60 days</w:t>
        </w:r>
      </w:ins>
      <w:ins w:id="95" w:author="Gordon, Sarah H" w:date="2021-07-09T11:10:00Z">
        <w:r w:rsidR="00F1037E">
          <w:rPr>
            <w:rFonts w:ascii="Courier New" w:hAnsi="Courier New" w:cs="Courier New"/>
          </w:rPr>
          <w:t xml:space="preserve"> postpartum</w:t>
        </w:r>
      </w:ins>
      <w:ins w:id="96" w:author="Gordon, Sarah H" w:date="2021-07-09T11:09:00Z">
        <w:r w:rsidR="00F1037E">
          <w:rPr>
            <w:rFonts w:ascii="Courier New" w:hAnsi="Courier New" w:cs="Courier New"/>
          </w:rPr>
          <w:t>.</w:t>
        </w:r>
      </w:ins>
      <w:del w:id="97" w:author="Gordon, Sarah H" w:date="2021-07-07T15:14:00Z">
        <w:r w:rsidR="00631541" w:rsidRPr="008F494B" w:rsidDel="003E2CC3">
          <w:rPr>
            <w:rFonts w:ascii="Courier New" w:hAnsi="Courier New" w:cs="Courier New"/>
          </w:rPr>
          <w:delText xml:space="preserve">and </w:delText>
        </w:r>
      </w:del>
      <w:del w:id="98" w:author="Gordon, Sarah H" w:date="2021-07-09T11:09:00Z">
        <w:r w:rsidR="00631541" w:rsidRPr="008F494B" w:rsidDel="00F1037E">
          <w:rPr>
            <w:rFonts w:ascii="Courier New" w:hAnsi="Courier New" w:cs="Courier New"/>
          </w:rPr>
          <w:delText>below 138% FPL</w:delText>
        </w:r>
      </w:del>
      <w:del w:id="99" w:author="Gordon, Sarah H" w:date="2021-07-07T15:15:00Z">
        <w:r w:rsidR="00631541" w:rsidRPr="008F494B" w:rsidDel="003E2CC3">
          <w:rPr>
            <w:rFonts w:ascii="Courier New" w:hAnsi="Courier New" w:cs="Courier New"/>
          </w:rPr>
          <w:delText>, we assessed the causal effect of postpartum Medicaid eligibility on continuity of insurance enrollment in the postpartum year</w:delText>
        </w:r>
        <w:r w:rsidR="00507FDC" w:rsidRPr="008F494B" w:rsidDel="003E2CC3">
          <w:rPr>
            <w:rFonts w:ascii="Courier New" w:hAnsi="Courier New" w:cs="Courier New"/>
          </w:rPr>
          <w:delText xml:space="preserve"> using an intention-to-treat (ITT) approach</w:delText>
        </w:r>
      </w:del>
      <w:r w:rsidR="00631541" w:rsidRPr="008F494B">
        <w:rPr>
          <w:rFonts w:ascii="Courier New" w:hAnsi="Courier New" w:cs="Courier New"/>
        </w:rPr>
        <w:t xml:space="preserve">. </w:t>
      </w:r>
      <w:del w:id="100" w:author="Gordon, Sarah H" w:date="2021-07-07T15:16:00Z">
        <w:r w:rsidR="00631541" w:rsidRPr="008F494B" w:rsidDel="003E2CC3">
          <w:rPr>
            <w:rFonts w:ascii="Courier New" w:hAnsi="Courier New" w:cs="Courier New"/>
          </w:rPr>
          <w:delText xml:space="preserve">The </w:delText>
        </w:r>
        <w:r w:rsidR="00BE1601" w:rsidRPr="008F494B" w:rsidDel="003E2CC3">
          <w:rPr>
            <w:rFonts w:ascii="Courier New" w:hAnsi="Courier New" w:cs="Courier New"/>
          </w:rPr>
          <w:delText>key assumption of</w:delText>
        </w:r>
        <w:r w:rsidR="00631541" w:rsidRPr="008F494B" w:rsidDel="003E2CC3">
          <w:rPr>
            <w:rFonts w:ascii="Courier New" w:hAnsi="Courier New" w:cs="Courier New"/>
          </w:rPr>
          <w:delText xml:space="preserve"> the regression discontinuity </w:delText>
        </w:r>
        <w:r w:rsidR="00BC0A05" w:rsidRPr="008F494B" w:rsidDel="003E2CC3">
          <w:rPr>
            <w:rFonts w:ascii="Courier New" w:hAnsi="Courier New" w:cs="Courier New"/>
          </w:rPr>
          <w:delText xml:space="preserve">design </w:delText>
        </w:r>
        <w:r w:rsidR="00631541" w:rsidRPr="008F494B" w:rsidDel="003E2CC3">
          <w:rPr>
            <w:rFonts w:ascii="Courier New" w:hAnsi="Courier New" w:cs="Courier New"/>
          </w:rPr>
          <w:delText>is that the income limit of 138% FPL, or an annual income of approximately $24,000 for a family of</w:delText>
        </w:r>
        <w:r w:rsidR="00BE1601" w:rsidRPr="008F494B" w:rsidDel="003E2CC3">
          <w:rPr>
            <w:rFonts w:ascii="Courier New" w:hAnsi="Courier New" w:cs="Courier New"/>
          </w:rPr>
          <w:delText xml:space="preserve"> two, is an arbitrary threshold. </w:delText>
        </w:r>
      </w:del>
      <w:r w:rsidR="00BE1601" w:rsidRPr="008F494B">
        <w:rPr>
          <w:rFonts w:ascii="Courier New" w:hAnsi="Courier New" w:cs="Courier New"/>
        </w:rPr>
        <w:t>Th</w:t>
      </w:r>
      <w:ins w:id="101" w:author="Gordon, Sarah H" w:date="2021-07-07T15:16:00Z">
        <w:r w:rsidR="003E2CC3">
          <w:rPr>
            <w:rFonts w:ascii="Courier New" w:hAnsi="Courier New" w:cs="Courier New"/>
          </w:rPr>
          <w:t>e regression discontinuity design assumes that</w:t>
        </w:r>
      </w:ins>
      <w:del w:id="102" w:author="Gordon, Sarah H" w:date="2021-07-07T15:16:00Z">
        <w:r w:rsidR="00BE1601" w:rsidRPr="008F494B" w:rsidDel="003E2CC3">
          <w:rPr>
            <w:rFonts w:ascii="Courier New" w:hAnsi="Courier New" w:cs="Courier New"/>
          </w:rPr>
          <w:delText>e</w:delText>
        </w:r>
      </w:del>
      <w:r w:rsidR="00631541" w:rsidRPr="008F494B">
        <w:rPr>
          <w:rFonts w:ascii="Courier New" w:hAnsi="Courier New" w:cs="Courier New"/>
        </w:rPr>
        <w:t xml:space="preserve"> characteristics of </w:t>
      </w:r>
      <w:r w:rsidR="00611007" w:rsidRPr="008F494B">
        <w:rPr>
          <w:rFonts w:ascii="Courier New" w:hAnsi="Courier New" w:cs="Courier New"/>
        </w:rPr>
        <w:t>those with incomes close to this</w:t>
      </w:r>
      <w:ins w:id="103" w:author="Gordon, Sarah H" w:date="2021-07-09T12:59:00Z">
        <w:r w:rsidR="00F32CF0">
          <w:rPr>
            <w:rFonts w:ascii="Courier New" w:hAnsi="Courier New" w:cs="Courier New"/>
          </w:rPr>
          <w:t xml:space="preserve"> arbitrary</w:t>
        </w:r>
      </w:ins>
      <w:r w:rsidR="00611007" w:rsidRPr="008F494B">
        <w:rPr>
          <w:rFonts w:ascii="Courier New" w:hAnsi="Courier New" w:cs="Courier New"/>
        </w:rPr>
        <w:t xml:space="preserve"> cutoff </w:t>
      </w:r>
      <w:r w:rsidR="00631541" w:rsidRPr="008F494B">
        <w:rPr>
          <w:rFonts w:ascii="Courier New" w:hAnsi="Courier New" w:cs="Courier New"/>
        </w:rPr>
        <w:t>are</w:t>
      </w:r>
      <w:r w:rsidR="00BE1601" w:rsidRPr="008F494B">
        <w:rPr>
          <w:rFonts w:ascii="Courier New" w:hAnsi="Courier New" w:cs="Courier New"/>
        </w:rPr>
        <w:t xml:space="preserve"> </w:t>
      </w:r>
      <w:del w:id="104" w:author="Gordon, Sarah H" w:date="2021-07-07T15:16:00Z">
        <w:r w:rsidR="00BE1601" w:rsidRPr="008F494B" w:rsidDel="003E2CC3">
          <w:rPr>
            <w:rFonts w:ascii="Courier New" w:hAnsi="Courier New" w:cs="Courier New"/>
          </w:rPr>
          <w:delText>therefore</w:delText>
        </w:r>
        <w:r w:rsidR="00631541" w:rsidRPr="008F494B" w:rsidDel="003E2CC3">
          <w:rPr>
            <w:rFonts w:ascii="Courier New" w:hAnsi="Courier New" w:cs="Courier New"/>
          </w:rPr>
          <w:delText xml:space="preserve"> </w:delText>
        </w:r>
        <w:r w:rsidR="00BC0A05" w:rsidRPr="008F494B" w:rsidDel="003E2CC3">
          <w:rPr>
            <w:rFonts w:ascii="Courier New" w:hAnsi="Courier New" w:cs="Courier New"/>
          </w:rPr>
          <w:delText>likely</w:delText>
        </w:r>
        <w:r w:rsidR="00BE1601" w:rsidRPr="008F494B" w:rsidDel="003E2CC3">
          <w:rPr>
            <w:rFonts w:ascii="Courier New" w:hAnsi="Courier New" w:cs="Courier New"/>
          </w:rPr>
          <w:delText xml:space="preserve"> to be very</w:delText>
        </w:r>
        <w:r w:rsidR="00BC0A05" w:rsidRPr="008F494B" w:rsidDel="003E2CC3">
          <w:rPr>
            <w:rFonts w:ascii="Courier New" w:hAnsi="Courier New" w:cs="Courier New"/>
          </w:rPr>
          <w:delText xml:space="preserve"> </w:delText>
        </w:r>
      </w:del>
      <w:r w:rsidR="00631541" w:rsidRPr="008F494B">
        <w:rPr>
          <w:rFonts w:ascii="Courier New" w:hAnsi="Courier New" w:cs="Courier New"/>
        </w:rPr>
        <w:t>similar</w:t>
      </w:r>
      <w:r w:rsidR="0081126E" w:rsidRPr="008F494B">
        <w:rPr>
          <w:rFonts w:ascii="Courier New" w:hAnsi="Courier New" w:cs="Courier New"/>
        </w:rPr>
        <w:t xml:space="preserve">, reducing </w:t>
      </w:r>
      <w:del w:id="105" w:author="Gordon, Sarah H" w:date="2021-07-09T13:00:00Z">
        <w:r w:rsidR="001B742F" w:rsidRPr="008F494B" w:rsidDel="003E7408">
          <w:rPr>
            <w:rFonts w:ascii="Courier New" w:hAnsi="Courier New" w:cs="Courier New"/>
          </w:rPr>
          <w:delText xml:space="preserve">unobserved </w:delText>
        </w:r>
      </w:del>
      <w:r w:rsidR="001B742F" w:rsidRPr="008F494B">
        <w:rPr>
          <w:rFonts w:ascii="Courier New" w:hAnsi="Courier New" w:cs="Courier New"/>
        </w:rPr>
        <w:t xml:space="preserve">differences </w:t>
      </w:r>
      <w:r w:rsidR="00AF5156" w:rsidRPr="008F494B">
        <w:rPr>
          <w:rFonts w:ascii="Courier New" w:hAnsi="Courier New" w:cs="Courier New"/>
        </w:rPr>
        <w:t xml:space="preserve">across eligibility categories </w:t>
      </w:r>
      <w:r w:rsidR="000F5762" w:rsidRPr="008F494B">
        <w:rPr>
          <w:rFonts w:ascii="Courier New" w:hAnsi="Courier New" w:cs="Courier New"/>
        </w:rPr>
        <w:t xml:space="preserve">that could </w:t>
      </w:r>
      <w:del w:id="106" w:author="Gordon, Sarah H" w:date="2021-07-07T15:17:00Z">
        <w:r w:rsidR="0081126E" w:rsidRPr="008F494B" w:rsidDel="003E2CC3">
          <w:rPr>
            <w:rFonts w:ascii="Courier New" w:hAnsi="Courier New" w:cs="Courier New"/>
          </w:rPr>
          <w:delText xml:space="preserve">confound </w:delText>
        </w:r>
      </w:del>
      <w:ins w:id="107" w:author="Gordon, Sarah H" w:date="2021-07-07T15:17:00Z">
        <w:r w:rsidR="003E2CC3">
          <w:rPr>
            <w:rFonts w:ascii="Courier New" w:hAnsi="Courier New" w:cs="Courier New"/>
          </w:rPr>
          <w:t>bias</w:t>
        </w:r>
        <w:r w:rsidR="003E2CC3" w:rsidRPr="008F494B">
          <w:rPr>
            <w:rFonts w:ascii="Courier New" w:hAnsi="Courier New" w:cs="Courier New"/>
          </w:rPr>
          <w:t xml:space="preserve"> </w:t>
        </w:r>
      </w:ins>
      <w:r w:rsidR="00BE1601" w:rsidRPr="008F494B">
        <w:rPr>
          <w:rFonts w:ascii="Courier New" w:hAnsi="Courier New" w:cs="Courier New"/>
        </w:rPr>
        <w:t>the eff</w:t>
      </w:r>
      <w:r w:rsidR="009E7E41" w:rsidRPr="008F494B">
        <w:rPr>
          <w:rFonts w:ascii="Courier New" w:hAnsi="Courier New" w:cs="Courier New"/>
        </w:rPr>
        <w:t xml:space="preserve">ect </w:t>
      </w:r>
      <w:ins w:id="108" w:author="Gordon, Sarah H" w:date="2021-07-07T15:17:00Z">
        <w:r w:rsidR="003E2CC3">
          <w:rPr>
            <w:rFonts w:ascii="Courier New" w:hAnsi="Courier New" w:cs="Courier New"/>
          </w:rPr>
          <w:t xml:space="preserve">of eligibility </w:t>
        </w:r>
      </w:ins>
      <w:r w:rsidR="00A62708" w:rsidRPr="008F494B">
        <w:rPr>
          <w:rFonts w:ascii="Courier New" w:hAnsi="Courier New" w:cs="Courier New"/>
        </w:rPr>
        <w:t>on insurance outcomes</w:t>
      </w:r>
      <w:r w:rsidR="00631541" w:rsidRPr="008F494B">
        <w:rPr>
          <w:rFonts w:ascii="Courier New" w:hAnsi="Courier New" w:cs="Courier New"/>
        </w:rPr>
        <w:t xml:space="preserve">. </w:t>
      </w:r>
    </w:p>
    <w:p w14:paraId="0716354F" w14:textId="03032D9F" w:rsidR="00905EA2" w:rsidRPr="008F494B" w:rsidRDefault="00863734" w:rsidP="00F53F60">
      <w:pPr>
        <w:spacing w:after="0" w:line="480" w:lineRule="auto"/>
        <w:rPr>
          <w:rFonts w:ascii="Courier New" w:hAnsi="Courier New" w:cs="Courier New"/>
          <w:i/>
        </w:rPr>
      </w:pPr>
      <w:r w:rsidRPr="008F494B">
        <w:rPr>
          <w:rFonts w:ascii="Courier New" w:hAnsi="Courier New" w:cs="Courier New"/>
          <w:i/>
        </w:rPr>
        <w:t>Data and Sample</w:t>
      </w:r>
    </w:p>
    <w:p w14:paraId="4EFAE747" w14:textId="43A654C6" w:rsidR="0020168B" w:rsidRPr="008F494B" w:rsidRDefault="00863734" w:rsidP="00F53F60">
      <w:pPr>
        <w:spacing w:after="0" w:line="480" w:lineRule="auto"/>
        <w:ind w:firstLine="720"/>
        <w:rPr>
          <w:rFonts w:ascii="Courier New" w:hAnsi="Courier New" w:cs="Courier New"/>
        </w:rPr>
      </w:pPr>
      <w:r w:rsidRPr="008F494B">
        <w:rPr>
          <w:rFonts w:ascii="Courier New" w:hAnsi="Courier New" w:cs="Courier New"/>
        </w:rPr>
        <w:t>We used a linked database containing the Colorado all payer claims database (APCD), state-wide birth records, and individual-level income</w:t>
      </w:r>
      <w:r w:rsidR="005E0667" w:rsidRPr="008F494B">
        <w:rPr>
          <w:rFonts w:ascii="Courier New" w:hAnsi="Courier New" w:cs="Courier New"/>
        </w:rPr>
        <w:t xml:space="preserve"> for calendar years 2014-2019</w:t>
      </w:r>
      <w:r w:rsidRPr="008F494B">
        <w:rPr>
          <w:rFonts w:ascii="Courier New" w:hAnsi="Courier New" w:cs="Courier New"/>
        </w:rPr>
        <w:t xml:space="preserve">. </w:t>
      </w:r>
      <w:r w:rsidR="00525F5B" w:rsidRPr="008F494B">
        <w:rPr>
          <w:rFonts w:ascii="Courier New" w:hAnsi="Courier New" w:cs="Courier New"/>
        </w:rPr>
        <w:t xml:space="preserve">The APCD was obtained from the Center for Improving Value in Health Care </w:t>
      </w:r>
      <w:del w:id="109" w:author="Gordon, Sarah H" w:date="2021-07-08T12:26:00Z">
        <w:r w:rsidR="00525F5B" w:rsidRPr="008F494B" w:rsidDel="00E922CA">
          <w:rPr>
            <w:rFonts w:ascii="Courier New" w:hAnsi="Courier New" w:cs="Courier New"/>
          </w:rPr>
          <w:delText>(CIVHC)</w:delText>
        </w:r>
      </w:del>
      <w:r w:rsidR="00525F5B" w:rsidRPr="008F494B">
        <w:rPr>
          <w:rFonts w:ascii="Courier New" w:hAnsi="Courier New" w:cs="Courier New"/>
        </w:rPr>
        <w:t xml:space="preserve">, birth records were obtained from the Colorado Department of Public Health and Environment </w:t>
      </w:r>
      <w:del w:id="110" w:author="Gordon, Sarah H" w:date="2021-07-08T12:26:00Z">
        <w:r w:rsidR="00525F5B" w:rsidRPr="008F494B" w:rsidDel="00E922CA">
          <w:rPr>
            <w:rFonts w:ascii="Courier New" w:hAnsi="Courier New" w:cs="Courier New"/>
          </w:rPr>
          <w:delText>(CDPHE)</w:delText>
        </w:r>
      </w:del>
      <w:r w:rsidR="0020168B" w:rsidRPr="008F494B">
        <w:rPr>
          <w:rFonts w:ascii="Courier New" w:hAnsi="Courier New" w:cs="Courier New"/>
        </w:rPr>
        <w:t>,</w:t>
      </w:r>
      <w:r w:rsidR="00525F5B" w:rsidRPr="008F494B">
        <w:rPr>
          <w:rFonts w:ascii="Courier New" w:hAnsi="Courier New" w:cs="Courier New"/>
        </w:rPr>
        <w:t xml:space="preserve"> and income</w:t>
      </w:r>
      <w:r w:rsidR="0020168B" w:rsidRPr="008F494B">
        <w:rPr>
          <w:rFonts w:ascii="Courier New" w:hAnsi="Courier New" w:cs="Courier New"/>
        </w:rPr>
        <w:t xml:space="preserve"> and Medicaid eligibility</w:t>
      </w:r>
      <w:r w:rsidR="00525F5B" w:rsidRPr="008F494B">
        <w:rPr>
          <w:rFonts w:ascii="Courier New" w:hAnsi="Courier New" w:cs="Courier New"/>
        </w:rPr>
        <w:t xml:space="preserve"> data were provided by the Department of Health Care Policy and Financing</w:t>
      </w:r>
      <w:r w:rsidR="00534849">
        <w:rPr>
          <w:rFonts w:ascii="Courier New" w:hAnsi="Courier New" w:cs="Courier New"/>
        </w:rPr>
        <w:t xml:space="preserve"> </w:t>
      </w:r>
      <w:del w:id="111" w:author="Gordon, Sarah H" w:date="2021-07-08T12:26:00Z">
        <w:r w:rsidR="00534849" w:rsidDel="00E922CA">
          <w:rPr>
            <w:rFonts w:ascii="Courier New" w:hAnsi="Courier New" w:cs="Courier New"/>
          </w:rPr>
          <w:delText>(HCPF)</w:delText>
        </w:r>
      </w:del>
      <w:r w:rsidR="00525F5B" w:rsidRPr="008F494B">
        <w:rPr>
          <w:rFonts w:ascii="Courier New" w:hAnsi="Courier New" w:cs="Courier New"/>
        </w:rPr>
        <w:t xml:space="preserve">, which oversees Health First Colorado, the state’s Medicaid program. Birth records, income </w:t>
      </w:r>
      <w:r w:rsidR="00525F5B" w:rsidRPr="008F494B">
        <w:rPr>
          <w:rFonts w:ascii="Courier New" w:hAnsi="Courier New" w:cs="Courier New"/>
        </w:rPr>
        <w:lastRenderedPageBreak/>
        <w:t>data, and claims were</w:t>
      </w:r>
      <w:r w:rsidR="00085A66" w:rsidRPr="008F494B">
        <w:rPr>
          <w:rFonts w:ascii="Courier New" w:hAnsi="Courier New" w:cs="Courier New"/>
        </w:rPr>
        <w:t xml:space="preserve"> linked </w:t>
      </w:r>
      <w:r w:rsidR="00EF03F7" w:rsidRPr="008F494B">
        <w:rPr>
          <w:rFonts w:ascii="Courier New" w:hAnsi="Courier New" w:cs="Courier New"/>
        </w:rPr>
        <w:t>deterministically using social security numbers, dates of birth, and first and last names.</w:t>
      </w:r>
      <w:r w:rsidR="00525F5B" w:rsidRPr="008F494B">
        <w:rPr>
          <w:rFonts w:ascii="Courier New" w:hAnsi="Courier New" w:cs="Courier New"/>
        </w:rPr>
        <w:t xml:space="preserve"> </w:t>
      </w:r>
      <w:r w:rsidR="00EF03F7" w:rsidRPr="008F494B">
        <w:rPr>
          <w:rFonts w:ascii="Courier New" w:hAnsi="Courier New" w:cs="Courier New"/>
        </w:rPr>
        <w:t xml:space="preserve"> </w:t>
      </w:r>
    </w:p>
    <w:p w14:paraId="1E695E79" w14:textId="44AFDA24" w:rsidR="00874C67" w:rsidRPr="008F494B" w:rsidRDefault="0020168B" w:rsidP="00F53F60">
      <w:pPr>
        <w:spacing w:after="0" w:line="480" w:lineRule="auto"/>
        <w:ind w:firstLine="720"/>
        <w:rPr>
          <w:rFonts w:ascii="Courier New" w:hAnsi="Courier New" w:cs="Courier New"/>
        </w:rPr>
      </w:pPr>
      <w:r w:rsidRPr="008F494B">
        <w:rPr>
          <w:rFonts w:ascii="Courier New" w:hAnsi="Courier New" w:cs="Courier New"/>
        </w:rPr>
        <w:t xml:space="preserve">We </w:t>
      </w:r>
      <w:del w:id="112" w:author="Gordon, Sarah H" w:date="2021-07-07T15:17:00Z">
        <w:r w:rsidR="00B46D72" w:rsidRPr="008F494B" w:rsidDel="003E2CC3">
          <w:rPr>
            <w:rFonts w:ascii="Courier New" w:hAnsi="Courier New" w:cs="Courier New"/>
          </w:rPr>
          <w:delText xml:space="preserve">first </w:delText>
        </w:r>
      </w:del>
      <w:r w:rsidR="00B46D72" w:rsidRPr="008F494B">
        <w:rPr>
          <w:rFonts w:ascii="Courier New" w:hAnsi="Courier New" w:cs="Courier New"/>
        </w:rPr>
        <w:t>limited</w:t>
      </w:r>
      <w:r w:rsidRPr="008F494B">
        <w:rPr>
          <w:rFonts w:ascii="Courier New" w:hAnsi="Courier New" w:cs="Courier New"/>
        </w:rPr>
        <w:t xml:space="preserve"> our sample to Medicaid-financed births to women over 19 years of age </w:t>
      </w:r>
      <w:r w:rsidR="005E0667" w:rsidRPr="008F494B">
        <w:rPr>
          <w:rFonts w:ascii="Courier New" w:hAnsi="Courier New" w:cs="Courier New"/>
        </w:rPr>
        <w:t>between 2014-2018</w:t>
      </w:r>
      <w:r w:rsidR="00AF5156" w:rsidRPr="008F494B">
        <w:rPr>
          <w:rFonts w:ascii="Courier New" w:hAnsi="Courier New" w:cs="Courier New"/>
        </w:rPr>
        <w:t xml:space="preserve"> to allow for one year of follow-up </w:t>
      </w:r>
      <w:r w:rsidR="00D249EF" w:rsidRPr="008F494B">
        <w:rPr>
          <w:rFonts w:ascii="Courier New" w:hAnsi="Courier New" w:cs="Courier New"/>
        </w:rPr>
        <w:t>for all births</w:t>
      </w:r>
      <w:r w:rsidR="005A0AB2" w:rsidRPr="008F494B">
        <w:rPr>
          <w:rFonts w:ascii="Courier New" w:hAnsi="Courier New" w:cs="Courier New"/>
        </w:rPr>
        <w:t xml:space="preserve"> (N=159,390)</w:t>
      </w:r>
      <w:r w:rsidRPr="008F494B">
        <w:rPr>
          <w:rFonts w:ascii="Courier New" w:hAnsi="Courier New" w:cs="Courier New"/>
        </w:rPr>
        <w:t>.</w:t>
      </w:r>
      <w:r w:rsidR="005E0667" w:rsidRPr="008F494B">
        <w:rPr>
          <w:rFonts w:ascii="Courier New" w:hAnsi="Courier New" w:cs="Courier New"/>
        </w:rPr>
        <w:t xml:space="preserve"> </w:t>
      </w:r>
      <w:r w:rsidRPr="008F494B">
        <w:rPr>
          <w:rFonts w:ascii="Courier New" w:hAnsi="Courier New" w:cs="Courier New"/>
        </w:rPr>
        <w:t xml:space="preserve">We then merged </w:t>
      </w:r>
      <w:r w:rsidR="00612426" w:rsidRPr="008F494B">
        <w:rPr>
          <w:rFonts w:ascii="Courier New" w:hAnsi="Courier New" w:cs="Courier New"/>
        </w:rPr>
        <w:t xml:space="preserve">this sample of births with the </w:t>
      </w:r>
      <w:r w:rsidRPr="008F494B">
        <w:rPr>
          <w:rFonts w:ascii="Courier New" w:hAnsi="Courier New" w:cs="Courier New"/>
        </w:rPr>
        <w:t xml:space="preserve">income </w:t>
      </w:r>
      <w:r w:rsidR="00612426" w:rsidRPr="008F494B">
        <w:rPr>
          <w:rFonts w:ascii="Courier New" w:hAnsi="Courier New" w:cs="Courier New"/>
        </w:rPr>
        <w:t>file and the birth records</w:t>
      </w:r>
      <w:ins w:id="113" w:author="Gordon, Sarah H" w:date="2021-07-08T12:27:00Z">
        <w:r w:rsidR="0039179B">
          <w:rPr>
            <w:rFonts w:ascii="Courier New" w:hAnsi="Courier New" w:cs="Courier New"/>
          </w:rPr>
          <w:t xml:space="preserve"> based on maternal social security numbers, dates of birth, and names</w:t>
        </w:r>
      </w:ins>
      <w:r w:rsidR="00612426" w:rsidRPr="008F494B">
        <w:rPr>
          <w:rFonts w:ascii="Courier New" w:hAnsi="Courier New" w:cs="Courier New"/>
        </w:rPr>
        <w:t>; match rates were 98.9</w:t>
      </w:r>
      <w:ins w:id="114" w:author="Gordon, Sarah H" w:date="2021-07-09T12:04:00Z">
        <w:r w:rsidR="00D2757E">
          <w:rPr>
            <w:rFonts w:ascii="Courier New" w:hAnsi="Courier New" w:cs="Courier New"/>
          </w:rPr>
          <w:t xml:space="preserve"> percent</w:t>
        </w:r>
      </w:ins>
      <w:del w:id="115"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for the income linkage and 96.1</w:t>
      </w:r>
      <w:ins w:id="116" w:author="Gordon, Sarah H" w:date="2021-07-09T12:04:00Z">
        <w:r w:rsidR="00D2757E">
          <w:rPr>
            <w:rFonts w:ascii="Courier New" w:hAnsi="Courier New" w:cs="Courier New"/>
          </w:rPr>
          <w:t xml:space="preserve"> percent</w:t>
        </w:r>
      </w:ins>
      <w:del w:id="117"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for the birth record linkage. We excluded</w:t>
      </w:r>
      <w:r w:rsidRPr="008F494B">
        <w:rPr>
          <w:rFonts w:ascii="Courier New" w:hAnsi="Courier New" w:cs="Courier New"/>
        </w:rPr>
        <w:t xml:space="preserve"> </w:t>
      </w:r>
      <w:r w:rsidR="00612426" w:rsidRPr="008F494B">
        <w:rPr>
          <w:rFonts w:ascii="Courier New" w:hAnsi="Courier New" w:cs="Courier New"/>
        </w:rPr>
        <w:t>9,382</w:t>
      </w:r>
      <w:r w:rsidRPr="008F494B">
        <w:rPr>
          <w:rFonts w:ascii="Courier New" w:hAnsi="Courier New" w:cs="Courier New"/>
        </w:rPr>
        <w:t xml:space="preserve"> records due to </w:t>
      </w:r>
      <w:r w:rsidR="00612426" w:rsidRPr="008F494B">
        <w:rPr>
          <w:rFonts w:ascii="Courier New" w:hAnsi="Courier New" w:cs="Courier New"/>
        </w:rPr>
        <w:t xml:space="preserve">lack of a corresponding birth record, missing income, or </w:t>
      </w:r>
      <w:r w:rsidRPr="008F494B">
        <w:rPr>
          <w:rFonts w:ascii="Courier New" w:hAnsi="Courier New" w:cs="Courier New"/>
        </w:rPr>
        <w:t>because the date of delivery fell outside of the period that the state Medicaid agency indicated the mother was enrolled in Medicaid</w:t>
      </w:r>
      <w:r w:rsidR="00100563" w:rsidRPr="008F494B">
        <w:rPr>
          <w:rFonts w:ascii="Courier New" w:hAnsi="Courier New" w:cs="Courier New"/>
        </w:rPr>
        <w:t xml:space="preserve">. </w:t>
      </w:r>
      <w:r w:rsidR="001B116A" w:rsidRPr="008F494B">
        <w:rPr>
          <w:rFonts w:ascii="Courier New" w:hAnsi="Courier New" w:cs="Courier New"/>
        </w:rPr>
        <w:t xml:space="preserve">Finally, we excluded 908 births to women </w:t>
      </w:r>
      <w:r w:rsidR="008106D8" w:rsidRPr="008F494B">
        <w:rPr>
          <w:rFonts w:ascii="Courier New" w:hAnsi="Courier New" w:cs="Courier New"/>
        </w:rPr>
        <w:t>who had</w:t>
      </w:r>
      <w:r w:rsidR="001B116A" w:rsidRPr="008F494B">
        <w:rPr>
          <w:rFonts w:ascii="Courier New" w:hAnsi="Courier New" w:cs="Courier New"/>
        </w:rPr>
        <w:t xml:space="preserve"> incomes between 13</w:t>
      </w:r>
      <w:r w:rsidR="00612426" w:rsidRPr="008F494B">
        <w:rPr>
          <w:rFonts w:ascii="Courier New" w:hAnsi="Courier New" w:cs="Courier New"/>
        </w:rPr>
        <w:t>3-138</w:t>
      </w:r>
      <w:ins w:id="118" w:author="Gordon, Sarah H" w:date="2021-07-09T12:04:00Z">
        <w:r w:rsidR="00D2757E">
          <w:rPr>
            <w:rFonts w:ascii="Courier New" w:hAnsi="Courier New" w:cs="Courier New"/>
          </w:rPr>
          <w:t xml:space="preserve"> percent</w:t>
        </w:r>
      </w:ins>
      <w:del w:id="119"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FPL (0.6</w:t>
      </w:r>
      <w:ins w:id="120" w:author="Gordon, Sarah H" w:date="2021-07-09T12:04:00Z">
        <w:r w:rsidR="00D2757E">
          <w:rPr>
            <w:rFonts w:ascii="Courier New" w:hAnsi="Courier New" w:cs="Courier New"/>
          </w:rPr>
          <w:t xml:space="preserve"> percent</w:t>
        </w:r>
      </w:ins>
      <w:del w:id="121"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of the sample</w:t>
      </w:r>
      <w:r w:rsidR="00100563" w:rsidRPr="008F494B">
        <w:rPr>
          <w:rFonts w:ascii="Courier New" w:hAnsi="Courier New" w:cs="Courier New"/>
        </w:rPr>
        <w:t xml:space="preserve">) as </w:t>
      </w:r>
      <w:r w:rsidR="00A5220E" w:rsidRPr="008F494B">
        <w:rPr>
          <w:rFonts w:ascii="Courier New" w:hAnsi="Courier New" w:cs="Courier New"/>
        </w:rPr>
        <w:t>Medicaid administrators underreported incomes within this range</w:t>
      </w:r>
      <w:r w:rsidR="00534849">
        <w:rPr>
          <w:rFonts w:ascii="Courier New" w:hAnsi="Courier New" w:cs="Courier New"/>
        </w:rPr>
        <w:t xml:space="preserve"> likely</w:t>
      </w:r>
      <w:r w:rsidR="00AE663A" w:rsidRPr="008F494B">
        <w:rPr>
          <w:rFonts w:ascii="Courier New" w:hAnsi="Courier New" w:cs="Courier New"/>
        </w:rPr>
        <w:t xml:space="preserve"> as a result of the </w:t>
      </w:r>
      <w:r w:rsidR="008106D8" w:rsidRPr="008F494B">
        <w:rPr>
          <w:rFonts w:ascii="Courier New" w:hAnsi="Courier New" w:cs="Courier New"/>
        </w:rPr>
        <w:t xml:space="preserve">five percentage point income disregard </w:t>
      </w:r>
      <w:r w:rsidR="00AE663A" w:rsidRPr="008F494B">
        <w:rPr>
          <w:rFonts w:ascii="Courier New" w:hAnsi="Courier New" w:cs="Courier New"/>
        </w:rPr>
        <w:t>used in calculating income eligibility for the Medicaid expansion population</w:t>
      </w:r>
      <w:r w:rsidR="00612426" w:rsidRPr="008F494B">
        <w:rPr>
          <w:rFonts w:ascii="Courier New" w:hAnsi="Courier New" w:cs="Courier New"/>
        </w:rPr>
        <w:t xml:space="preserve">. </w:t>
      </w:r>
      <w:r w:rsidR="00874C67" w:rsidRPr="008F494B">
        <w:rPr>
          <w:rFonts w:ascii="Courier New" w:hAnsi="Courier New" w:cs="Courier New"/>
        </w:rPr>
        <w:t xml:space="preserve">Additional details on the data linkage and sample exclusions are provided in </w:t>
      </w:r>
      <w:del w:id="122" w:author="Gordon, Sarah H" w:date="2021-07-09T12:49:00Z">
        <w:r w:rsidR="00874C67" w:rsidRPr="008F494B" w:rsidDel="008F09CD">
          <w:rPr>
            <w:rFonts w:ascii="Courier New" w:hAnsi="Courier New" w:cs="Courier New"/>
          </w:rPr>
          <w:delText xml:space="preserve">the </w:delText>
        </w:r>
      </w:del>
      <w:r w:rsidR="00874C67" w:rsidRPr="008F494B">
        <w:rPr>
          <w:rFonts w:ascii="Courier New" w:hAnsi="Courier New" w:cs="Courier New"/>
        </w:rPr>
        <w:t>Appendi</w:t>
      </w:r>
      <w:ins w:id="123" w:author="Gordon, Sarah H" w:date="2021-07-09T12:49:00Z">
        <w:r w:rsidR="008F09CD">
          <w:rPr>
            <w:rFonts w:ascii="Courier New" w:hAnsi="Courier New" w:cs="Courier New"/>
          </w:rPr>
          <w:t>ces 1-2</w:t>
        </w:r>
      </w:ins>
      <w:del w:id="124" w:author="Gordon, Sarah H" w:date="2021-07-09T12:49:00Z">
        <w:r w:rsidR="00874C67" w:rsidRPr="008F494B" w:rsidDel="008F09CD">
          <w:rPr>
            <w:rFonts w:ascii="Courier New" w:hAnsi="Courier New" w:cs="Courier New"/>
          </w:rPr>
          <w:delText>x</w:delText>
        </w:r>
      </w:del>
      <w:r w:rsidR="00874C67" w:rsidRPr="008F494B">
        <w:rPr>
          <w:rFonts w:ascii="Courier New" w:hAnsi="Courier New" w:cs="Courier New"/>
        </w:rPr>
        <w:t>.</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itFv04Ua","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r w:rsidR="00874C67" w:rsidRPr="008F494B">
        <w:rPr>
          <w:rFonts w:ascii="Courier New" w:hAnsi="Courier New" w:cs="Courier New"/>
        </w:rPr>
        <w:t xml:space="preserve"> </w:t>
      </w:r>
      <w:r w:rsidR="00831298" w:rsidRPr="008F494B">
        <w:rPr>
          <w:rFonts w:ascii="Courier New" w:hAnsi="Courier New" w:cs="Courier New"/>
        </w:rPr>
        <w:t xml:space="preserve">Our final analytic sample included </w:t>
      </w:r>
      <w:r w:rsidR="00190BEB" w:rsidRPr="008F494B">
        <w:rPr>
          <w:rFonts w:ascii="Courier New" w:hAnsi="Courier New" w:cs="Courier New"/>
        </w:rPr>
        <w:t>157,666</w:t>
      </w:r>
      <w:r w:rsidR="00831298" w:rsidRPr="008F494B">
        <w:rPr>
          <w:rFonts w:ascii="Courier New" w:hAnsi="Courier New" w:cs="Courier New"/>
        </w:rPr>
        <w:t xml:space="preserve"> births to women with incomes </w:t>
      </w:r>
      <w:r w:rsidR="00190BEB" w:rsidRPr="008F494B">
        <w:rPr>
          <w:rFonts w:ascii="Courier New" w:hAnsi="Courier New" w:cs="Courier New"/>
        </w:rPr>
        <w:t>below 265</w:t>
      </w:r>
      <w:ins w:id="125" w:author="Gordon, Sarah H" w:date="2021-07-09T12:04:00Z">
        <w:r w:rsidR="00D2757E">
          <w:rPr>
            <w:rFonts w:ascii="Courier New" w:hAnsi="Courier New" w:cs="Courier New"/>
          </w:rPr>
          <w:t xml:space="preserve"> percent</w:t>
        </w:r>
      </w:ins>
      <w:del w:id="126" w:author="Gordon, Sarah H" w:date="2021-07-09T12:04:00Z">
        <w:r w:rsidR="00190BEB" w:rsidRPr="008F494B" w:rsidDel="00D2757E">
          <w:rPr>
            <w:rFonts w:ascii="Courier New" w:hAnsi="Courier New" w:cs="Courier New"/>
          </w:rPr>
          <w:delText>%</w:delText>
        </w:r>
      </w:del>
      <w:r w:rsidR="00190BEB" w:rsidRPr="008F494B">
        <w:rPr>
          <w:rFonts w:ascii="Courier New" w:hAnsi="Courier New" w:cs="Courier New"/>
        </w:rPr>
        <w:t xml:space="preserve"> FPL. </w:t>
      </w:r>
    </w:p>
    <w:p w14:paraId="72967FA7" w14:textId="6ACADE37" w:rsidR="00831298" w:rsidRPr="008F494B" w:rsidRDefault="00C3616F" w:rsidP="00F53F60">
      <w:pPr>
        <w:spacing w:after="0" w:line="480" w:lineRule="auto"/>
        <w:rPr>
          <w:rFonts w:ascii="Courier New" w:hAnsi="Courier New" w:cs="Courier New"/>
          <w:i/>
        </w:rPr>
      </w:pPr>
      <w:r w:rsidRPr="008F494B">
        <w:rPr>
          <w:rFonts w:ascii="Courier New" w:hAnsi="Courier New" w:cs="Courier New"/>
          <w:i/>
        </w:rPr>
        <w:t>Measures</w:t>
      </w:r>
    </w:p>
    <w:p w14:paraId="0AEF5B9B" w14:textId="2FF86D56" w:rsidR="00D21743" w:rsidRPr="008F494B" w:rsidRDefault="00973CE1" w:rsidP="00CF0DBB">
      <w:pPr>
        <w:spacing w:after="0" w:line="480" w:lineRule="auto"/>
        <w:ind w:firstLine="720"/>
        <w:rPr>
          <w:rFonts w:ascii="Courier New" w:hAnsi="Courier New" w:cs="Courier New"/>
        </w:rPr>
      </w:pPr>
      <w:ins w:id="127" w:author="Gordon, Sarah H" w:date="2021-07-08T12:23:00Z">
        <w:r>
          <w:rPr>
            <w:rFonts w:ascii="Courier New" w:hAnsi="Courier New" w:cs="Courier New"/>
          </w:rPr>
          <w:t>Income was assessed at the hous</w:t>
        </w:r>
        <w:r w:rsidR="001B3AC7">
          <w:rPr>
            <w:rFonts w:ascii="Courier New" w:hAnsi="Courier New" w:cs="Courier New"/>
          </w:rPr>
          <w:t>ehold level as a percen</w:t>
        </w:r>
      </w:ins>
      <w:ins w:id="128" w:author="Gordon, Sarah H" w:date="2021-07-09T13:33:00Z">
        <w:r w:rsidR="001B3AC7">
          <w:rPr>
            <w:rFonts w:ascii="Courier New" w:hAnsi="Courier New" w:cs="Courier New"/>
          </w:rPr>
          <w:t>t</w:t>
        </w:r>
      </w:ins>
      <w:ins w:id="129" w:author="Gordon, Sarah H" w:date="2021-07-08T12:23:00Z">
        <w:r>
          <w:rPr>
            <w:rFonts w:ascii="Courier New" w:hAnsi="Courier New" w:cs="Courier New"/>
          </w:rPr>
          <w:t xml:space="preserve"> of FPL. </w:t>
        </w:r>
      </w:ins>
      <w:r w:rsidR="00932881" w:rsidRPr="008F494B">
        <w:rPr>
          <w:rFonts w:ascii="Courier New" w:hAnsi="Courier New" w:cs="Courier New"/>
        </w:rPr>
        <w:t>We defined postpartum Medicaid eligibility using an indicator variable for income less than or equal to 138</w:t>
      </w:r>
      <w:ins w:id="130" w:author="Gordon, Sarah H" w:date="2021-07-09T12:04:00Z">
        <w:r w:rsidR="00D2757E">
          <w:rPr>
            <w:rFonts w:ascii="Courier New" w:hAnsi="Courier New" w:cs="Courier New"/>
          </w:rPr>
          <w:t xml:space="preserve"> percent</w:t>
        </w:r>
      </w:ins>
      <w:del w:id="131" w:author="Gordon, Sarah H" w:date="2021-07-09T12:04:00Z">
        <w:r w:rsidR="00932881" w:rsidRPr="008F494B" w:rsidDel="00D2757E">
          <w:rPr>
            <w:rFonts w:ascii="Courier New" w:hAnsi="Courier New" w:cs="Courier New"/>
          </w:rPr>
          <w:delText>%</w:delText>
        </w:r>
      </w:del>
      <w:r w:rsidR="00932881" w:rsidRPr="008F494B">
        <w:rPr>
          <w:rFonts w:ascii="Courier New" w:hAnsi="Courier New" w:cs="Courier New"/>
        </w:rPr>
        <w:t xml:space="preserve"> FPL; those with incomes between 13</w:t>
      </w:r>
      <w:r w:rsidR="004222E1" w:rsidRPr="008F494B">
        <w:rPr>
          <w:rFonts w:ascii="Courier New" w:hAnsi="Courier New" w:cs="Courier New"/>
        </w:rPr>
        <w:t>9</w:t>
      </w:r>
      <w:r w:rsidR="00932881" w:rsidRPr="008F494B">
        <w:rPr>
          <w:rFonts w:ascii="Courier New" w:hAnsi="Courier New" w:cs="Courier New"/>
        </w:rPr>
        <w:t>-265</w:t>
      </w:r>
      <w:ins w:id="132" w:author="Gordon, Sarah H" w:date="2021-07-09T12:05:00Z">
        <w:r w:rsidR="00D2757E">
          <w:rPr>
            <w:rFonts w:ascii="Courier New" w:hAnsi="Courier New" w:cs="Courier New"/>
          </w:rPr>
          <w:t xml:space="preserve"> percent</w:t>
        </w:r>
      </w:ins>
      <w:del w:id="133" w:author="Gordon, Sarah H" w:date="2021-07-09T12:05:00Z">
        <w:r w:rsidR="00932881" w:rsidRPr="008F494B" w:rsidDel="00D2757E">
          <w:rPr>
            <w:rFonts w:ascii="Courier New" w:hAnsi="Courier New" w:cs="Courier New"/>
          </w:rPr>
          <w:delText>%</w:delText>
        </w:r>
      </w:del>
      <w:r w:rsidR="00932881" w:rsidRPr="008F494B">
        <w:rPr>
          <w:rFonts w:ascii="Courier New" w:hAnsi="Courier New" w:cs="Courier New"/>
        </w:rPr>
        <w:t xml:space="preserve"> FPL were </w:t>
      </w:r>
      <w:r w:rsidR="00631541" w:rsidRPr="008F494B">
        <w:rPr>
          <w:rFonts w:ascii="Courier New" w:hAnsi="Courier New" w:cs="Courier New"/>
        </w:rPr>
        <w:t>classified as</w:t>
      </w:r>
      <w:r w:rsidR="00932881" w:rsidRPr="008F494B">
        <w:rPr>
          <w:rFonts w:ascii="Courier New" w:hAnsi="Courier New" w:cs="Courier New"/>
        </w:rPr>
        <w:t xml:space="preserve"> Medicaid-ineligible</w:t>
      </w:r>
      <w:r w:rsidR="0050525F" w:rsidRPr="008F494B">
        <w:rPr>
          <w:rFonts w:ascii="Courier New" w:hAnsi="Courier New" w:cs="Courier New"/>
        </w:rPr>
        <w:t xml:space="preserve"> beyond 60 days postpartum</w:t>
      </w:r>
      <w:r w:rsidR="00932881" w:rsidRPr="008F494B">
        <w:rPr>
          <w:rFonts w:ascii="Courier New" w:hAnsi="Courier New" w:cs="Courier New"/>
        </w:rPr>
        <w:t xml:space="preserve">. </w:t>
      </w:r>
      <w:r w:rsidR="002352B2" w:rsidRPr="008F494B">
        <w:rPr>
          <w:rFonts w:ascii="Courier New" w:hAnsi="Courier New" w:cs="Courier New"/>
        </w:rPr>
        <w:t>Because income can fluctuat</w:t>
      </w:r>
      <w:r w:rsidR="00C464E4" w:rsidRPr="008F494B">
        <w:rPr>
          <w:rFonts w:ascii="Courier New" w:hAnsi="Courier New" w:cs="Courier New"/>
        </w:rPr>
        <w:t>e over time</w:t>
      </w:r>
      <w:r w:rsidR="004222E1" w:rsidRPr="008F494B">
        <w:rPr>
          <w:rFonts w:ascii="Courier New" w:hAnsi="Courier New" w:cs="Courier New"/>
        </w:rPr>
        <w:t xml:space="preserve"> and </w:t>
      </w:r>
      <w:r w:rsidR="00432FA6">
        <w:rPr>
          <w:rFonts w:ascii="Courier New" w:hAnsi="Courier New" w:cs="Courier New"/>
        </w:rPr>
        <w:t>pregnancy-related</w:t>
      </w:r>
      <w:r w:rsidR="004222E1" w:rsidRPr="008F494B">
        <w:rPr>
          <w:rFonts w:ascii="Courier New" w:hAnsi="Courier New" w:cs="Courier New"/>
        </w:rPr>
        <w:t xml:space="preserve"> Medicaid eligibility </w:t>
      </w:r>
      <w:r w:rsidR="00534849">
        <w:rPr>
          <w:rFonts w:ascii="Courier New" w:hAnsi="Courier New" w:cs="Courier New"/>
        </w:rPr>
        <w:t>lasts until</w:t>
      </w:r>
      <w:r w:rsidR="00FE1872" w:rsidRPr="008F494B">
        <w:rPr>
          <w:rFonts w:ascii="Courier New" w:hAnsi="Courier New" w:cs="Courier New"/>
        </w:rPr>
        <w:t xml:space="preserve"> the end of the</w:t>
      </w:r>
      <w:r w:rsidR="004222E1" w:rsidRPr="008F494B">
        <w:rPr>
          <w:rFonts w:ascii="Courier New" w:hAnsi="Courier New" w:cs="Courier New"/>
        </w:rPr>
        <w:t xml:space="preserve"> </w:t>
      </w:r>
      <w:r w:rsidR="004222E1" w:rsidRPr="008F494B">
        <w:rPr>
          <w:rFonts w:ascii="Courier New" w:hAnsi="Courier New" w:cs="Courier New"/>
        </w:rPr>
        <w:lastRenderedPageBreak/>
        <w:t xml:space="preserve">month </w:t>
      </w:r>
      <w:r w:rsidR="00432FA6">
        <w:rPr>
          <w:rFonts w:ascii="Courier New" w:hAnsi="Courier New" w:cs="Courier New"/>
        </w:rPr>
        <w:t>that the 60-day postpartum limit falls</w:t>
      </w:r>
      <w:r w:rsidR="00534849">
        <w:rPr>
          <w:rFonts w:ascii="Courier New" w:hAnsi="Courier New" w:cs="Courier New"/>
        </w:rPr>
        <w:t>,</w:t>
      </w:r>
      <w:r w:rsidR="002D2514" w:rsidRPr="008F494B">
        <w:rPr>
          <w:rFonts w:ascii="Courier New" w:hAnsi="Courier New" w:cs="Courier New"/>
        </w:rPr>
        <w:t xml:space="preserve"> </w:t>
      </w:r>
      <w:r w:rsidR="00C464E4" w:rsidRPr="008F494B">
        <w:rPr>
          <w:rFonts w:ascii="Courier New" w:hAnsi="Courier New" w:cs="Courier New"/>
        </w:rPr>
        <w:t>we</w:t>
      </w:r>
      <w:r w:rsidR="002D2514" w:rsidRPr="008F494B">
        <w:rPr>
          <w:rFonts w:ascii="Courier New" w:hAnsi="Courier New" w:cs="Courier New"/>
        </w:rPr>
        <w:t xml:space="preserve"> used the income </w:t>
      </w:r>
      <w:r w:rsidR="00915FBF" w:rsidRPr="008F494B">
        <w:rPr>
          <w:rFonts w:ascii="Courier New" w:hAnsi="Courier New" w:cs="Courier New"/>
        </w:rPr>
        <w:t>recorded</w:t>
      </w:r>
      <w:r w:rsidR="002D2514" w:rsidRPr="008F494B">
        <w:rPr>
          <w:rFonts w:ascii="Courier New" w:hAnsi="Courier New" w:cs="Courier New"/>
        </w:rPr>
        <w:t xml:space="preserve"> </w:t>
      </w:r>
      <w:r w:rsidR="00D21743" w:rsidRPr="008F494B">
        <w:rPr>
          <w:rFonts w:ascii="Courier New" w:hAnsi="Courier New" w:cs="Courier New"/>
        </w:rPr>
        <w:t xml:space="preserve">in the Medicaid eligibility file </w:t>
      </w:r>
      <w:r w:rsidR="00AE663A" w:rsidRPr="008F494B">
        <w:rPr>
          <w:rFonts w:ascii="Courier New" w:hAnsi="Courier New" w:cs="Courier New"/>
        </w:rPr>
        <w:t xml:space="preserve">in </w:t>
      </w:r>
      <w:r w:rsidR="002D2514" w:rsidRPr="008F494B">
        <w:rPr>
          <w:rFonts w:ascii="Courier New" w:hAnsi="Courier New" w:cs="Courier New"/>
        </w:rPr>
        <w:t>the month following 60 days postpartum</w:t>
      </w:r>
      <w:r w:rsidR="00EC635F" w:rsidRPr="008F494B">
        <w:rPr>
          <w:rFonts w:ascii="Courier New" w:hAnsi="Courier New" w:cs="Courier New"/>
        </w:rPr>
        <w:t>.</w:t>
      </w:r>
      <w:r w:rsidR="00CF0DBB" w:rsidRPr="008F494B">
        <w:rPr>
          <w:rFonts w:ascii="Courier New" w:hAnsi="Courier New" w:cs="Courier New"/>
        </w:rPr>
        <w:fldChar w:fldCharType="begin"/>
      </w:r>
      <w:r w:rsidR="00946703">
        <w:rPr>
          <w:rFonts w:ascii="Courier New" w:hAnsi="Courier New" w:cs="Courier New"/>
        </w:rPr>
        <w:instrText xml:space="preserve"> ADDIN ZOTERO_ITEM CSL_CITATION {"citationID":"0Hkt41XT","properties":{"formattedCitation":"\\super 6\\nosupersub{}","plainCitation":"6","noteIndex":0},"citationItems":[{"id":3734,"uris":["http://zotero.org/users/2141015/items/H3639BHB"],"uri":["http://zotero.org/users/2141015/items/H3639BHB"],"itemData":{"id":3734,"type":"webpage","container-title":"LII / Legal Information Institute","language":"en","title":"42 CFR § 435.170 - Pregnant women eligible for extended or continuous eligibility.","URL":"https://www.law.cornell.edu/cfr/text/42/435.170","accessed":{"date-parts":[["2021",4,15]]}}}],"schema":"https://github.com/citation-style-language/schema/raw/master/csl-citation.json"} </w:instrText>
      </w:r>
      <w:r w:rsidR="00CF0DBB" w:rsidRPr="008F494B">
        <w:rPr>
          <w:rFonts w:ascii="Courier New" w:hAnsi="Courier New" w:cs="Courier New"/>
        </w:rPr>
        <w:fldChar w:fldCharType="separate"/>
      </w:r>
      <w:r w:rsidR="00946703" w:rsidRPr="00946703">
        <w:rPr>
          <w:rFonts w:ascii="Courier New" w:hAnsi="Courier New" w:cs="Courier New"/>
          <w:szCs w:val="24"/>
          <w:vertAlign w:val="superscript"/>
        </w:rPr>
        <w:t>6</w:t>
      </w:r>
      <w:r w:rsidR="00CF0DBB" w:rsidRPr="008F494B">
        <w:rPr>
          <w:rFonts w:ascii="Courier New" w:hAnsi="Courier New" w:cs="Courier New"/>
        </w:rPr>
        <w:fldChar w:fldCharType="end"/>
      </w:r>
      <w:r w:rsidR="00EC635F" w:rsidRPr="008F494B">
        <w:rPr>
          <w:rFonts w:ascii="Courier New" w:hAnsi="Courier New" w:cs="Courier New"/>
        </w:rPr>
        <w:t xml:space="preserve"> </w:t>
      </w:r>
      <w:r w:rsidR="00D21743" w:rsidRPr="008F494B">
        <w:rPr>
          <w:rFonts w:ascii="Courier New" w:hAnsi="Courier New" w:cs="Courier New"/>
        </w:rPr>
        <w:t xml:space="preserve">Fifty-eight percent of the sample had an updated income reported </w:t>
      </w:r>
      <w:r w:rsidR="00C464E4" w:rsidRPr="008F494B">
        <w:rPr>
          <w:rFonts w:ascii="Courier New" w:hAnsi="Courier New" w:cs="Courier New"/>
        </w:rPr>
        <w:t>exactly at this time point</w:t>
      </w:r>
      <w:r w:rsidR="00D21743" w:rsidRPr="008F494B">
        <w:rPr>
          <w:rFonts w:ascii="Courier New" w:hAnsi="Courier New" w:cs="Courier New"/>
        </w:rPr>
        <w:t>. For the remainder of the sample</w:t>
      </w:r>
      <w:ins w:id="134" w:author="Gordon, Sarah H" w:date="2021-07-08T12:54:00Z">
        <w:r w:rsidR="00F76AA6">
          <w:rPr>
            <w:rFonts w:ascii="Courier New" w:hAnsi="Courier New" w:cs="Courier New"/>
          </w:rPr>
          <w:t xml:space="preserve"> who may have had their incomes updated or verified earlier than </w:t>
        </w:r>
      </w:ins>
      <w:ins w:id="135" w:author="Gordon, Sarah H" w:date="2021-07-08T12:55:00Z">
        <w:r w:rsidR="00F76AA6">
          <w:rPr>
            <w:rFonts w:ascii="Courier New" w:hAnsi="Courier New" w:cs="Courier New"/>
          </w:rPr>
          <w:t>60 days postpartum</w:t>
        </w:r>
      </w:ins>
      <w:r w:rsidR="00D21743" w:rsidRPr="008F494B">
        <w:rPr>
          <w:rFonts w:ascii="Courier New" w:hAnsi="Courier New" w:cs="Courier New"/>
        </w:rPr>
        <w:t xml:space="preserve">, we </w:t>
      </w:r>
      <w:r w:rsidR="00C464E4" w:rsidRPr="008F494B">
        <w:rPr>
          <w:rFonts w:ascii="Courier New" w:hAnsi="Courier New" w:cs="Courier New"/>
        </w:rPr>
        <w:t xml:space="preserve">looked backwards from the target assignment date (month following 60 days postpartum) and </w:t>
      </w:r>
      <w:r w:rsidR="00D21743" w:rsidRPr="008F494B">
        <w:rPr>
          <w:rFonts w:ascii="Courier New" w:hAnsi="Courier New" w:cs="Courier New"/>
        </w:rPr>
        <w:t xml:space="preserve">assigned the </w:t>
      </w:r>
      <w:r w:rsidR="008D5039" w:rsidRPr="008F494B">
        <w:rPr>
          <w:rFonts w:ascii="Courier New" w:hAnsi="Courier New" w:cs="Courier New"/>
        </w:rPr>
        <w:t>closest</w:t>
      </w:r>
      <w:r w:rsidR="00A0303B" w:rsidRPr="008F494B">
        <w:rPr>
          <w:rFonts w:ascii="Courier New" w:hAnsi="Courier New" w:cs="Courier New"/>
        </w:rPr>
        <w:t xml:space="preserve"> recorded</w:t>
      </w:r>
      <w:r w:rsidR="00C464E4" w:rsidRPr="008F494B">
        <w:rPr>
          <w:rFonts w:ascii="Courier New" w:hAnsi="Courier New" w:cs="Courier New"/>
        </w:rPr>
        <w:t xml:space="preserve"> income </w:t>
      </w:r>
      <w:r w:rsidR="008D5039" w:rsidRPr="008F494B">
        <w:rPr>
          <w:rFonts w:ascii="Courier New" w:hAnsi="Courier New" w:cs="Courier New"/>
        </w:rPr>
        <w:t>to the target date</w:t>
      </w:r>
      <w:r w:rsidR="00A67170">
        <w:rPr>
          <w:rFonts w:ascii="Courier New" w:hAnsi="Courier New" w:cs="Courier New"/>
        </w:rPr>
        <w:t xml:space="preserve">, which </w:t>
      </w:r>
      <w:del w:id="136" w:author="Gordon, Sarah H" w:date="2021-07-08T12:55:00Z">
        <w:r w:rsidR="00A67170" w:rsidDel="00F76AA6">
          <w:rPr>
            <w:rFonts w:ascii="Courier New" w:hAnsi="Courier New" w:cs="Courier New"/>
          </w:rPr>
          <w:delText xml:space="preserve">was </w:delText>
        </w:r>
      </w:del>
      <w:ins w:id="137" w:author="Gordon, Sarah H" w:date="2021-07-08T12:55:00Z">
        <w:r w:rsidR="00F76AA6">
          <w:rPr>
            <w:rFonts w:ascii="Courier New" w:hAnsi="Courier New" w:cs="Courier New"/>
          </w:rPr>
          <w:t>had been updated</w:t>
        </w:r>
      </w:ins>
      <w:del w:id="138" w:author="Gordon, Sarah H" w:date="2021-07-08T12:56:00Z">
        <w:r w:rsidR="00A67170" w:rsidDel="00F76AA6">
          <w:rPr>
            <w:rFonts w:ascii="Courier New" w:hAnsi="Courier New" w:cs="Courier New"/>
          </w:rPr>
          <w:delText>populated</w:delText>
        </w:r>
      </w:del>
      <w:r w:rsidR="00A67170">
        <w:rPr>
          <w:rFonts w:ascii="Courier New" w:hAnsi="Courier New" w:cs="Courier New"/>
        </w:rPr>
        <w:t xml:space="preserve"> within the </w:t>
      </w:r>
      <w:r w:rsidR="00A41E3A" w:rsidRPr="008F494B">
        <w:rPr>
          <w:rFonts w:ascii="Courier New" w:hAnsi="Courier New" w:cs="Courier New"/>
        </w:rPr>
        <w:t>preceding three months for the majority of births</w:t>
      </w:r>
      <w:r w:rsidR="003F0000" w:rsidRPr="008F494B">
        <w:rPr>
          <w:rFonts w:ascii="Courier New" w:hAnsi="Courier New" w:cs="Courier New"/>
        </w:rPr>
        <w:t>.</w:t>
      </w:r>
      <w:r w:rsidR="008D5039" w:rsidRPr="008F494B">
        <w:rPr>
          <w:rFonts w:ascii="Courier New" w:hAnsi="Courier New" w:cs="Courier New"/>
        </w:rPr>
        <w:t xml:space="preserve"> </w:t>
      </w:r>
    </w:p>
    <w:p w14:paraId="3ED0FE17" w14:textId="5BF8A20C" w:rsidR="00FA25E1" w:rsidRPr="008F494B" w:rsidRDefault="00F76AA6" w:rsidP="00CF0DBB">
      <w:pPr>
        <w:spacing w:after="0" w:line="480" w:lineRule="auto"/>
        <w:ind w:firstLine="720"/>
        <w:rPr>
          <w:rFonts w:ascii="Courier New" w:hAnsi="Courier New" w:cs="Courier New"/>
        </w:rPr>
      </w:pPr>
      <w:ins w:id="139" w:author="Gordon, Sarah H" w:date="2021-07-08T12:49:00Z">
        <w:r>
          <w:rPr>
            <w:rFonts w:ascii="Courier New" w:hAnsi="Courier New" w:cs="Courier New"/>
          </w:rPr>
          <w:t xml:space="preserve">All continuity of coverage outcomes were computed </w:t>
        </w:r>
      </w:ins>
      <w:ins w:id="140" w:author="Gordon, Sarah H" w:date="2021-07-08T12:50:00Z">
        <w:r>
          <w:rPr>
            <w:rFonts w:ascii="Courier New" w:hAnsi="Courier New" w:cs="Courier New"/>
          </w:rPr>
          <w:t>in months</w:t>
        </w:r>
      </w:ins>
      <w:ins w:id="141" w:author="Gordon, Sarah H" w:date="2021-07-08T12:49:00Z">
        <w:r>
          <w:rPr>
            <w:rFonts w:ascii="Courier New" w:hAnsi="Courier New" w:cs="Courier New"/>
          </w:rPr>
          <w:t xml:space="preserve"> as Medicaid eligibility</w:t>
        </w:r>
      </w:ins>
      <w:ins w:id="142" w:author="Gordon, Sarah H" w:date="2021-07-08T12:50:00Z">
        <w:r>
          <w:rPr>
            <w:rFonts w:ascii="Courier New" w:hAnsi="Courier New" w:cs="Courier New"/>
          </w:rPr>
          <w:t xml:space="preserve"> is determined on a monthly basis. </w:t>
        </w:r>
      </w:ins>
      <w:r w:rsidR="008D5039" w:rsidRPr="008F494B">
        <w:rPr>
          <w:rFonts w:ascii="Courier New" w:hAnsi="Courier New" w:cs="Courier New"/>
        </w:rPr>
        <w:t xml:space="preserve">Our primary measures of </w:t>
      </w:r>
      <w:r w:rsidR="00FA25E1" w:rsidRPr="008F494B">
        <w:rPr>
          <w:rFonts w:ascii="Courier New" w:hAnsi="Courier New" w:cs="Courier New"/>
        </w:rPr>
        <w:t xml:space="preserve">continuity of postpartum Medicaid coverage </w:t>
      </w:r>
      <w:r w:rsidR="008D5039" w:rsidRPr="008F494B">
        <w:rPr>
          <w:rFonts w:ascii="Courier New" w:hAnsi="Courier New" w:cs="Courier New"/>
        </w:rPr>
        <w:t xml:space="preserve">were the </w:t>
      </w:r>
      <w:r w:rsidR="00FA25E1" w:rsidRPr="008F494B">
        <w:rPr>
          <w:rFonts w:ascii="Courier New" w:hAnsi="Courier New" w:cs="Courier New"/>
        </w:rPr>
        <w:t xml:space="preserve">mean </w:t>
      </w:r>
      <w:r w:rsidR="008D5039" w:rsidRPr="008F494B">
        <w:rPr>
          <w:rFonts w:ascii="Courier New" w:hAnsi="Courier New" w:cs="Courier New"/>
        </w:rPr>
        <w:t>number of months in coverage a</w:t>
      </w:r>
      <w:r w:rsidR="00F74A10" w:rsidRPr="008F494B">
        <w:rPr>
          <w:rFonts w:ascii="Courier New" w:hAnsi="Courier New" w:cs="Courier New"/>
        </w:rPr>
        <w:t xml:space="preserve">nd </w:t>
      </w:r>
      <w:r w:rsidR="00FA25E1" w:rsidRPr="008F494B">
        <w:rPr>
          <w:rFonts w:ascii="Courier New" w:hAnsi="Courier New" w:cs="Courier New"/>
        </w:rPr>
        <w:t xml:space="preserve">the probability of a coverage disruption, defined as a gap between </w:t>
      </w:r>
      <w:r w:rsidR="00F74A10" w:rsidRPr="008F494B">
        <w:rPr>
          <w:rFonts w:ascii="Courier New" w:hAnsi="Courier New" w:cs="Courier New"/>
        </w:rPr>
        <w:t xml:space="preserve">periods of </w:t>
      </w:r>
      <w:r w:rsidR="00FA25E1" w:rsidRPr="008F494B">
        <w:rPr>
          <w:rFonts w:ascii="Courier New" w:hAnsi="Courier New" w:cs="Courier New"/>
        </w:rPr>
        <w:t xml:space="preserve">insurance enrollment or a </w:t>
      </w:r>
      <w:r w:rsidR="00F74A10" w:rsidRPr="008F494B">
        <w:rPr>
          <w:rFonts w:ascii="Courier New" w:hAnsi="Courier New" w:cs="Courier New"/>
        </w:rPr>
        <w:t>switch</w:t>
      </w:r>
      <w:r w:rsidR="00FA25E1" w:rsidRPr="008F494B">
        <w:rPr>
          <w:rFonts w:ascii="Courier New" w:hAnsi="Courier New" w:cs="Courier New"/>
        </w:rPr>
        <w:t xml:space="preserve"> in insurance type (</w:t>
      </w:r>
      <w:r w:rsidR="00F74A10" w:rsidRPr="008F494B">
        <w:rPr>
          <w:rFonts w:ascii="Courier New" w:hAnsi="Courier New" w:cs="Courier New"/>
        </w:rPr>
        <w:t>Medicaid, Marketplace, or commercial)</w:t>
      </w:r>
      <w:r w:rsidR="00AF3CDE" w:rsidRPr="008F494B">
        <w:rPr>
          <w:rFonts w:ascii="Courier New" w:hAnsi="Courier New" w:cs="Courier New"/>
        </w:rPr>
        <w:t>,</w:t>
      </w:r>
      <w:r w:rsidR="008D5039" w:rsidRPr="008F494B">
        <w:rPr>
          <w:rFonts w:ascii="Courier New" w:hAnsi="Courier New" w:cs="Courier New"/>
        </w:rPr>
        <w:t xml:space="preserve"> </w:t>
      </w:r>
      <w:r w:rsidR="00AF3CDE" w:rsidRPr="008F494B">
        <w:rPr>
          <w:rFonts w:ascii="Courier New" w:hAnsi="Courier New" w:cs="Courier New"/>
        </w:rPr>
        <w:t xml:space="preserve">both </w:t>
      </w:r>
      <w:r w:rsidR="008D5039" w:rsidRPr="008F494B">
        <w:rPr>
          <w:rFonts w:ascii="Courier New" w:hAnsi="Courier New" w:cs="Courier New"/>
        </w:rPr>
        <w:t xml:space="preserve">assessed over the 12 months </w:t>
      </w:r>
      <w:r w:rsidR="00AF3CDE" w:rsidRPr="008F494B">
        <w:rPr>
          <w:rFonts w:ascii="Courier New" w:hAnsi="Courier New" w:cs="Courier New"/>
        </w:rPr>
        <w:t xml:space="preserve">following </w:t>
      </w:r>
      <w:r w:rsidR="00660578" w:rsidRPr="008F494B">
        <w:rPr>
          <w:rFonts w:ascii="Courier New" w:hAnsi="Courier New" w:cs="Courier New"/>
        </w:rPr>
        <w:t>the date of delivery</w:t>
      </w:r>
      <w:r w:rsidR="00F74A10" w:rsidRPr="008F494B">
        <w:rPr>
          <w:rFonts w:ascii="Courier New" w:hAnsi="Courier New" w:cs="Courier New"/>
        </w:rPr>
        <w:t xml:space="preserve">. </w:t>
      </w:r>
      <w:ins w:id="143" w:author="Gordon, Sarah H" w:date="2021-07-08T13:40:00Z">
        <w:r w:rsidR="007E569A">
          <w:rPr>
            <w:rFonts w:ascii="Courier New" w:hAnsi="Courier New" w:cs="Courier New"/>
          </w:rPr>
          <w:t xml:space="preserve">As secondary outcomes, </w:t>
        </w:r>
      </w:ins>
      <w:del w:id="144" w:author="Gordon, Sarah H" w:date="2021-07-08T13:40:00Z">
        <w:r w:rsidR="00F74A10" w:rsidRPr="008F494B" w:rsidDel="007E569A">
          <w:rPr>
            <w:rFonts w:ascii="Courier New" w:hAnsi="Courier New" w:cs="Courier New"/>
          </w:rPr>
          <w:delText>W</w:delText>
        </w:r>
      </w:del>
      <w:ins w:id="145" w:author="Gordon, Sarah H" w:date="2021-07-08T13:40:00Z">
        <w:r w:rsidR="007E569A">
          <w:rPr>
            <w:rFonts w:ascii="Courier New" w:hAnsi="Courier New" w:cs="Courier New"/>
          </w:rPr>
          <w:t>w</w:t>
        </w:r>
      </w:ins>
      <w:r w:rsidR="00F74A10" w:rsidRPr="008F494B">
        <w:rPr>
          <w:rFonts w:ascii="Courier New" w:hAnsi="Courier New" w:cs="Courier New"/>
        </w:rPr>
        <w:t xml:space="preserve">e </w:t>
      </w:r>
      <w:del w:id="146" w:author="Gordon, Sarah H" w:date="2021-07-08T13:40:00Z">
        <w:r w:rsidR="00F74A10" w:rsidRPr="008F494B" w:rsidDel="007E569A">
          <w:rPr>
            <w:rFonts w:ascii="Courier New" w:hAnsi="Courier New" w:cs="Courier New"/>
          </w:rPr>
          <w:delText xml:space="preserve">also </w:delText>
        </w:r>
      </w:del>
      <w:r w:rsidR="00F74A10" w:rsidRPr="008F494B">
        <w:rPr>
          <w:rFonts w:ascii="Courier New" w:hAnsi="Courier New" w:cs="Courier New"/>
        </w:rPr>
        <w:t>examined the probability of a gap between insurance types</w:t>
      </w:r>
      <w:r w:rsidR="00446C9F" w:rsidRPr="008F494B">
        <w:rPr>
          <w:rFonts w:ascii="Courier New" w:hAnsi="Courier New" w:cs="Courier New"/>
        </w:rPr>
        <w:t>,</w:t>
      </w:r>
      <w:r w:rsidR="00F74A10" w:rsidRPr="008F494B">
        <w:rPr>
          <w:rFonts w:ascii="Courier New" w:hAnsi="Courier New" w:cs="Courier New"/>
        </w:rPr>
        <w:t xml:space="preserve"> the mean duration of the gap, the probability of an insurance switch, and the mean number of insurance switches. </w:t>
      </w:r>
      <w:r w:rsidR="0063477F" w:rsidRPr="008F494B">
        <w:rPr>
          <w:rFonts w:ascii="Courier New" w:hAnsi="Courier New" w:cs="Courier New"/>
        </w:rPr>
        <w:t xml:space="preserve">To determine </w:t>
      </w:r>
      <w:r w:rsidR="00446C9F" w:rsidRPr="008F494B">
        <w:rPr>
          <w:rFonts w:ascii="Courier New" w:hAnsi="Courier New" w:cs="Courier New"/>
        </w:rPr>
        <w:t>which</w:t>
      </w:r>
      <w:r w:rsidR="0063477F" w:rsidRPr="008F494B">
        <w:rPr>
          <w:rFonts w:ascii="Courier New" w:hAnsi="Courier New" w:cs="Courier New"/>
        </w:rPr>
        <w:t xml:space="preserve"> type of insurance women were enrolled in during the postpartum year, w</w:t>
      </w:r>
      <w:r w:rsidR="009E7577" w:rsidRPr="008F494B">
        <w:rPr>
          <w:rFonts w:ascii="Courier New" w:hAnsi="Courier New" w:cs="Courier New"/>
        </w:rPr>
        <w:t>e measured the probability of any enrollment in commercial insuranc</w:t>
      </w:r>
      <w:r w:rsidR="008D5039" w:rsidRPr="008F494B">
        <w:rPr>
          <w:rFonts w:ascii="Courier New" w:hAnsi="Courier New" w:cs="Courier New"/>
        </w:rPr>
        <w:t>e or Marketplace insurance, as well as</w:t>
      </w:r>
      <w:r w:rsidR="009E7577" w:rsidRPr="008F494B">
        <w:rPr>
          <w:rFonts w:ascii="Courier New" w:hAnsi="Courier New" w:cs="Courier New"/>
        </w:rPr>
        <w:t xml:space="preserve"> the probability of being exc</w:t>
      </w:r>
      <w:r w:rsidR="0063477F" w:rsidRPr="008F494B">
        <w:rPr>
          <w:rFonts w:ascii="Courier New" w:hAnsi="Courier New" w:cs="Courier New"/>
        </w:rPr>
        <w:t xml:space="preserve">lusively insured </w:t>
      </w:r>
      <w:r w:rsidR="00446C9F" w:rsidRPr="008F494B">
        <w:rPr>
          <w:rFonts w:ascii="Courier New" w:hAnsi="Courier New" w:cs="Courier New"/>
        </w:rPr>
        <w:t>by</w:t>
      </w:r>
      <w:r w:rsidR="0063477F" w:rsidRPr="008F494B">
        <w:rPr>
          <w:rFonts w:ascii="Courier New" w:hAnsi="Courier New" w:cs="Courier New"/>
        </w:rPr>
        <w:t xml:space="preserve"> Medicaid</w:t>
      </w:r>
      <w:r w:rsidR="009E7577" w:rsidRPr="008F494B">
        <w:rPr>
          <w:rFonts w:ascii="Courier New" w:hAnsi="Courier New" w:cs="Courier New"/>
        </w:rPr>
        <w:t xml:space="preserve">. </w:t>
      </w:r>
    </w:p>
    <w:p w14:paraId="11A268C9" w14:textId="07FAA6CE" w:rsidR="006063A4" w:rsidRPr="008F494B" w:rsidRDefault="006063A4" w:rsidP="00F53F60">
      <w:pPr>
        <w:spacing w:after="0" w:line="480" w:lineRule="auto"/>
        <w:ind w:firstLine="720"/>
        <w:rPr>
          <w:rFonts w:ascii="Courier New" w:hAnsi="Courier New" w:cs="Courier New"/>
        </w:rPr>
      </w:pPr>
      <w:r w:rsidRPr="008F494B">
        <w:rPr>
          <w:rFonts w:ascii="Courier New" w:hAnsi="Courier New" w:cs="Courier New"/>
        </w:rPr>
        <w:t>We used the birth record to measure maternal health and demographic characteristics, including age, race, ethnicity, education, marital status, maternal country of birth (U.S. versus non-</w:t>
      </w:r>
      <w:r w:rsidRPr="008F494B">
        <w:rPr>
          <w:rFonts w:ascii="Courier New" w:hAnsi="Courier New" w:cs="Courier New"/>
        </w:rPr>
        <w:lastRenderedPageBreak/>
        <w:t xml:space="preserve">U.S), and chronic disease status prior to pregnancy. We also assessed complications </w:t>
      </w:r>
      <w:r w:rsidR="002C0ACA" w:rsidRPr="008F494B">
        <w:rPr>
          <w:rFonts w:ascii="Courier New" w:hAnsi="Courier New" w:cs="Courier New"/>
        </w:rPr>
        <w:t xml:space="preserve">during </w:t>
      </w:r>
      <w:r w:rsidRPr="008F494B">
        <w:rPr>
          <w:rFonts w:ascii="Courier New" w:hAnsi="Courier New" w:cs="Courier New"/>
        </w:rPr>
        <w:t>pregnancy (gestational hypertension and diabetes) and delivery (</w:t>
      </w:r>
      <w:r w:rsidR="002A3DE3" w:rsidRPr="008F494B">
        <w:rPr>
          <w:rFonts w:ascii="Courier New" w:hAnsi="Courier New" w:cs="Courier New"/>
        </w:rPr>
        <w:t xml:space="preserve">preterm birth, </w:t>
      </w:r>
      <w:r w:rsidRPr="008F494B">
        <w:rPr>
          <w:rFonts w:ascii="Courier New" w:hAnsi="Courier New" w:cs="Courier New"/>
        </w:rPr>
        <w:t>eclampsia, HELLP, multiple births, admission to the ICU, blood transfusion, 3</w:t>
      </w:r>
      <w:r w:rsidRPr="008F494B">
        <w:rPr>
          <w:rFonts w:ascii="Courier New" w:hAnsi="Courier New" w:cs="Courier New"/>
          <w:vertAlign w:val="superscript"/>
        </w:rPr>
        <w:t>rd</w:t>
      </w:r>
      <w:r w:rsidRPr="008F494B">
        <w:rPr>
          <w:rFonts w:ascii="Courier New" w:hAnsi="Courier New" w:cs="Courier New"/>
        </w:rPr>
        <w:t xml:space="preserve"> or 4</w:t>
      </w:r>
      <w:r w:rsidRPr="008F494B">
        <w:rPr>
          <w:rFonts w:ascii="Courier New" w:hAnsi="Courier New" w:cs="Courier New"/>
          <w:vertAlign w:val="superscript"/>
        </w:rPr>
        <w:t>th</w:t>
      </w:r>
      <w:r w:rsidRPr="008F494B">
        <w:rPr>
          <w:rFonts w:ascii="Courier New" w:hAnsi="Courier New" w:cs="Courier New"/>
        </w:rPr>
        <w:t xml:space="preserve"> degree perineal laceration, ruptured uterus, or unplanned hysterectomy), and whether the infant was delivered via </w:t>
      </w:r>
      <w:r w:rsidR="008F40BB" w:rsidRPr="008F494B">
        <w:rPr>
          <w:rFonts w:ascii="Courier New" w:hAnsi="Courier New" w:cs="Courier New"/>
        </w:rPr>
        <w:t>cesarean</w:t>
      </w:r>
      <w:r w:rsidRPr="008F494B">
        <w:rPr>
          <w:rFonts w:ascii="Courier New" w:hAnsi="Courier New" w:cs="Courier New"/>
        </w:rPr>
        <w:t xml:space="preserve"> section. </w:t>
      </w:r>
    </w:p>
    <w:p w14:paraId="03BBE2C3" w14:textId="59C7ABBC" w:rsidR="00C3616F" w:rsidRPr="008F494B" w:rsidRDefault="00F611DD" w:rsidP="00F53F60">
      <w:pPr>
        <w:spacing w:after="0" w:line="480" w:lineRule="auto"/>
        <w:rPr>
          <w:rFonts w:ascii="Courier New" w:hAnsi="Courier New" w:cs="Courier New"/>
          <w:i/>
        </w:rPr>
      </w:pPr>
      <w:r w:rsidRPr="008F494B">
        <w:rPr>
          <w:rFonts w:ascii="Courier New" w:hAnsi="Courier New" w:cs="Courier New"/>
          <w:i/>
        </w:rPr>
        <w:t>Statistical Analysis</w:t>
      </w:r>
    </w:p>
    <w:p w14:paraId="4CAFA741" w14:textId="7A26364F" w:rsidR="00285872" w:rsidRPr="008F494B" w:rsidRDefault="002C0ACA" w:rsidP="00F53F60">
      <w:pPr>
        <w:spacing w:after="0" w:line="480" w:lineRule="auto"/>
        <w:ind w:firstLine="720"/>
        <w:rPr>
          <w:rFonts w:ascii="Courier New" w:hAnsi="Courier New" w:cs="Courier New"/>
        </w:rPr>
      </w:pPr>
      <w:del w:id="147" w:author="Gordon, Sarah H" w:date="2021-07-09T11:33:00Z">
        <w:r w:rsidRPr="008F494B" w:rsidDel="009C516D">
          <w:rPr>
            <w:rFonts w:ascii="Courier New" w:hAnsi="Courier New" w:cs="Courier New"/>
          </w:rPr>
          <w:delText>To assess the internal validity of the regression discontinuity design, w</w:delText>
        </w:r>
      </w:del>
      <w:ins w:id="148" w:author="Gordon, Sarah H" w:date="2021-07-09T11:33:00Z">
        <w:r w:rsidR="009C516D">
          <w:rPr>
            <w:rFonts w:ascii="Courier New" w:hAnsi="Courier New" w:cs="Courier New"/>
          </w:rPr>
          <w:t>W</w:t>
        </w:r>
      </w:ins>
      <w:r w:rsidR="001B3698" w:rsidRPr="008F494B">
        <w:rPr>
          <w:rFonts w:ascii="Courier New" w:hAnsi="Courier New" w:cs="Courier New"/>
        </w:rPr>
        <w:t xml:space="preserve">e </w:t>
      </w:r>
      <w:ins w:id="149" w:author="Gordon, Sarah H" w:date="2021-07-09T11:33:00Z">
        <w:r w:rsidR="009C516D">
          <w:rPr>
            <w:rFonts w:ascii="Courier New" w:hAnsi="Courier New" w:cs="Courier New"/>
          </w:rPr>
          <w:t xml:space="preserve">first </w:t>
        </w:r>
      </w:ins>
      <w:del w:id="150" w:author="Gordon, Sarah H" w:date="2021-07-08T13:46:00Z">
        <w:r w:rsidRPr="008F494B" w:rsidDel="007E569A">
          <w:rPr>
            <w:rFonts w:ascii="Courier New" w:hAnsi="Courier New" w:cs="Courier New"/>
          </w:rPr>
          <w:delText xml:space="preserve">assessed </w:delText>
        </w:r>
      </w:del>
      <w:ins w:id="151" w:author="Gordon, Sarah H" w:date="2021-07-09T11:16:00Z">
        <w:r w:rsidR="000F1236">
          <w:rPr>
            <w:rFonts w:ascii="Courier New" w:hAnsi="Courier New" w:cs="Courier New"/>
          </w:rPr>
          <w:t>measured</w:t>
        </w:r>
      </w:ins>
      <w:ins w:id="152" w:author="Gordon, Sarah H" w:date="2021-07-08T13:46:00Z">
        <w:r w:rsidR="007E569A" w:rsidRPr="008F494B">
          <w:rPr>
            <w:rFonts w:ascii="Courier New" w:hAnsi="Courier New" w:cs="Courier New"/>
          </w:rPr>
          <w:t xml:space="preserve"> </w:t>
        </w:r>
      </w:ins>
      <w:del w:id="153" w:author="Gordon, Sarah H" w:date="2021-07-08T13:46:00Z">
        <w:r w:rsidRPr="008F494B" w:rsidDel="007E569A">
          <w:rPr>
            <w:rFonts w:ascii="Courier New" w:hAnsi="Courier New" w:cs="Courier New"/>
          </w:rPr>
          <w:delText xml:space="preserve">whether </w:delText>
        </w:r>
      </w:del>
      <w:r w:rsidRPr="008F494B">
        <w:rPr>
          <w:rFonts w:ascii="Courier New" w:hAnsi="Courier New" w:cs="Courier New"/>
        </w:rPr>
        <w:t>covariates</w:t>
      </w:r>
      <w:ins w:id="154" w:author="Gordon, Sarah H" w:date="2021-07-08T13:46:00Z">
        <w:r w:rsidR="007E569A">
          <w:rPr>
            <w:rFonts w:ascii="Courier New" w:hAnsi="Courier New" w:cs="Courier New"/>
          </w:rPr>
          <w:t xml:space="preserve"> means</w:t>
        </w:r>
      </w:ins>
      <w:r w:rsidRPr="008F494B">
        <w:rPr>
          <w:rFonts w:ascii="Courier New" w:hAnsi="Courier New" w:cs="Courier New"/>
        </w:rPr>
        <w:t xml:space="preserve"> </w:t>
      </w:r>
      <w:del w:id="155" w:author="Gordon, Sarah H" w:date="2021-07-08T13:46:00Z">
        <w:r w:rsidRPr="008F494B" w:rsidDel="007E569A">
          <w:rPr>
            <w:rFonts w:ascii="Courier New" w:hAnsi="Courier New" w:cs="Courier New"/>
          </w:rPr>
          <w:delText xml:space="preserve">were similar </w:delText>
        </w:r>
      </w:del>
      <w:r w:rsidRPr="008F494B">
        <w:rPr>
          <w:rFonts w:ascii="Courier New" w:hAnsi="Courier New" w:cs="Courier New"/>
        </w:rPr>
        <w:t xml:space="preserve">among </w:t>
      </w:r>
      <w:ins w:id="156" w:author="Gordon, Sarah H" w:date="2021-07-07T15:18:00Z">
        <w:r w:rsidR="001403E0">
          <w:rPr>
            <w:rFonts w:ascii="Courier New" w:hAnsi="Courier New" w:cs="Courier New"/>
          </w:rPr>
          <w:t xml:space="preserve">births to </w:t>
        </w:r>
      </w:ins>
      <w:r w:rsidRPr="008F494B">
        <w:rPr>
          <w:rFonts w:ascii="Courier New" w:hAnsi="Courier New" w:cs="Courier New"/>
        </w:rPr>
        <w:t xml:space="preserve">women </w:t>
      </w:r>
      <w:ins w:id="157" w:author="Gordon, Sarah H" w:date="2021-07-07T15:18:00Z">
        <w:r w:rsidR="001403E0">
          <w:rPr>
            <w:rFonts w:ascii="Courier New" w:hAnsi="Courier New" w:cs="Courier New"/>
          </w:rPr>
          <w:t xml:space="preserve">with incomes </w:t>
        </w:r>
      </w:ins>
      <w:del w:id="158" w:author="Gordon, Sarah H" w:date="2021-07-07T15:18:00Z">
        <w:r w:rsidRPr="008F494B" w:rsidDel="001403E0">
          <w:rPr>
            <w:rFonts w:ascii="Courier New" w:hAnsi="Courier New" w:cs="Courier New"/>
          </w:rPr>
          <w:delText xml:space="preserve">above and </w:delText>
        </w:r>
      </w:del>
      <w:del w:id="159" w:author="Gordon, Sarah H" w:date="2021-07-09T11:34:00Z">
        <w:r w:rsidRPr="008F494B" w:rsidDel="009C516D">
          <w:rPr>
            <w:rFonts w:ascii="Courier New" w:hAnsi="Courier New" w:cs="Courier New"/>
          </w:rPr>
          <w:delText xml:space="preserve">below </w:delText>
        </w:r>
      </w:del>
      <w:ins w:id="160" w:author="Gordon, Sarah H" w:date="2021-07-09T11:34:00Z">
        <w:r w:rsidR="009C516D">
          <w:rPr>
            <w:rFonts w:ascii="Courier New" w:hAnsi="Courier New" w:cs="Courier New"/>
          </w:rPr>
          <w:t>0-</w:t>
        </w:r>
      </w:ins>
      <w:r w:rsidRPr="008F494B">
        <w:rPr>
          <w:rFonts w:ascii="Courier New" w:hAnsi="Courier New" w:cs="Courier New"/>
        </w:rPr>
        <w:t>138</w:t>
      </w:r>
      <w:ins w:id="161" w:author="Gordon, Sarah H" w:date="2021-07-09T12:05:00Z">
        <w:r w:rsidR="00D2757E">
          <w:rPr>
            <w:rFonts w:ascii="Courier New" w:hAnsi="Courier New" w:cs="Courier New"/>
          </w:rPr>
          <w:t xml:space="preserve"> percent</w:t>
        </w:r>
      </w:ins>
      <w:del w:id="162" w:author="Gordon, Sarah H" w:date="2021-07-09T12:05:00Z">
        <w:r w:rsidRPr="008F494B" w:rsidDel="00D2757E">
          <w:rPr>
            <w:rFonts w:ascii="Courier New" w:hAnsi="Courier New" w:cs="Courier New"/>
          </w:rPr>
          <w:delText>%</w:delText>
        </w:r>
      </w:del>
      <w:r w:rsidRPr="008F494B">
        <w:rPr>
          <w:rFonts w:ascii="Courier New" w:hAnsi="Courier New" w:cs="Courier New"/>
        </w:rPr>
        <w:t xml:space="preserve"> FPL </w:t>
      </w:r>
      <w:ins w:id="163" w:author="Gordon, Sarah H" w:date="2021-07-07T15:18:00Z">
        <w:r w:rsidR="00D2757E">
          <w:rPr>
            <w:rFonts w:ascii="Courier New" w:hAnsi="Courier New" w:cs="Courier New"/>
          </w:rPr>
          <w:t>versus 139-265</w:t>
        </w:r>
      </w:ins>
      <w:ins w:id="164" w:author="Gordon, Sarah H" w:date="2021-07-09T12:05:00Z">
        <w:r w:rsidR="00D2757E">
          <w:rPr>
            <w:rFonts w:ascii="Courier New" w:hAnsi="Courier New" w:cs="Courier New"/>
          </w:rPr>
          <w:t xml:space="preserve"> percent</w:t>
        </w:r>
      </w:ins>
      <w:ins w:id="165" w:author="Gordon, Sarah H" w:date="2021-07-07T15:18:00Z">
        <w:r w:rsidR="001403E0">
          <w:rPr>
            <w:rFonts w:ascii="Courier New" w:hAnsi="Courier New" w:cs="Courier New"/>
          </w:rPr>
          <w:t xml:space="preserve"> FPL</w:t>
        </w:r>
      </w:ins>
      <w:ins w:id="166" w:author="Gordon, Sarah H" w:date="2021-07-09T11:34:00Z">
        <w:r w:rsidR="009C516D">
          <w:rPr>
            <w:rFonts w:ascii="Courier New" w:hAnsi="Courier New" w:cs="Courier New"/>
          </w:rPr>
          <w:t xml:space="preserve"> and tested for significant differences in slope at the 138</w:t>
        </w:r>
      </w:ins>
      <w:ins w:id="167" w:author="Gordon, Sarah H" w:date="2021-07-09T12:05:00Z">
        <w:r w:rsidR="00D2757E">
          <w:rPr>
            <w:rFonts w:ascii="Courier New" w:hAnsi="Courier New" w:cs="Courier New"/>
          </w:rPr>
          <w:t xml:space="preserve"> percent</w:t>
        </w:r>
      </w:ins>
      <w:ins w:id="168" w:author="Gordon, Sarah H" w:date="2021-07-09T11:34:00Z">
        <w:r w:rsidR="009C516D">
          <w:rPr>
            <w:rFonts w:ascii="Courier New" w:hAnsi="Courier New" w:cs="Courier New"/>
          </w:rPr>
          <w:t xml:space="preserve"> FPL cutoff</w:t>
        </w:r>
      </w:ins>
      <w:ins w:id="169" w:author="Gordon, Sarah H" w:date="2021-07-08T13:46:00Z">
        <w:r w:rsidR="007E569A">
          <w:rPr>
            <w:rFonts w:ascii="Courier New" w:hAnsi="Courier New" w:cs="Courier New"/>
          </w:rPr>
          <w:t>.</w:t>
        </w:r>
      </w:ins>
      <w:ins w:id="170" w:author="Gordon, Sarah H" w:date="2021-07-07T15:18:00Z">
        <w:r w:rsidR="001403E0">
          <w:rPr>
            <w:rFonts w:ascii="Courier New" w:hAnsi="Courier New" w:cs="Courier New"/>
          </w:rPr>
          <w:t xml:space="preserve"> </w:t>
        </w:r>
      </w:ins>
      <w:del w:id="171" w:author="Gordon, Sarah H" w:date="2021-07-08T13:46:00Z">
        <w:r w:rsidRPr="008F494B" w:rsidDel="007E569A">
          <w:rPr>
            <w:rFonts w:ascii="Courier New" w:hAnsi="Courier New" w:cs="Courier New"/>
          </w:rPr>
          <w:delText xml:space="preserve">using graphical and statistical tests. </w:delText>
        </w:r>
      </w:del>
      <w:del w:id="172" w:author="Gordon, Sarah H" w:date="2021-07-09T11:34:00Z">
        <w:r w:rsidR="001B3698" w:rsidRPr="008F494B" w:rsidDel="009C516D">
          <w:rPr>
            <w:rFonts w:ascii="Courier New" w:hAnsi="Courier New" w:cs="Courier New"/>
          </w:rPr>
          <w:delText>W</w:delText>
        </w:r>
        <w:r w:rsidR="00EB77F7" w:rsidRPr="008F494B" w:rsidDel="009C516D">
          <w:rPr>
            <w:rFonts w:ascii="Courier New" w:hAnsi="Courier New" w:cs="Courier New"/>
          </w:rPr>
          <w:delText>e plotted the relationship be</w:delText>
        </w:r>
        <w:r w:rsidR="001B3698" w:rsidRPr="008F494B" w:rsidDel="009C516D">
          <w:rPr>
            <w:rFonts w:ascii="Courier New" w:hAnsi="Courier New" w:cs="Courier New"/>
          </w:rPr>
          <w:delText xml:space="preserve">tween each covariate and income </w:delText>
        </w:r>
      </w:del>
      <w:del w:id="173" w:author="Gordon, Sarah H" w:date="2021-07-09T11:35:00Z">
        <w:r w:rsidR="001B3698" w:rsidRPr="008F494B" w:rsidDel="009C516D">
          <w:rPr>
            <w:rFonts w:ascii="Courier New" w:hAnsi="Courier New" w:cs="Courier New"/>
          </w:rPr>
          <w:delText xml:space="preserve">to </w:delText>
        </w:r>
        <w:r w:rsidR="00837EB6" w:rsidRPr="008F494B" w:rsidDel="009C516D">
          <w:rPr>
            <w:rFonts w:ascii="Courier New" w:hAnsi="Courier New" w:cs="Courier New"/>
          </w:rPr>
          <w:delText>ascertain</w:delText>
        </w:r>
        <w:r w:rsidR="001B3698" w:rsidRPr="008F494B" w:rsidDel="009C516D">
          <w:rPr>
            <w:rFonts w:ascii="Courier New" w:hAnsi="Courier New" w:cs="Courier New"/>
          </w:rPr>
          <w:delText xml:space="preserve"> whether the </w:delText>
        </w:r>
      </w:del>
      <w:del w:id="174" w:author="Gordon, Sarah H" w:date="2021-07-07T15:20:00Z">
        <w:r w:rsidR="001B3698" w:rsidRPr="008F494B" w:rsidDel="001403E0">
          <w:rPr>
            <w:rFonts w:ascii="Courier New" w:hAnsi="Courier New" w:cs="Courier New"/>
          </w:rPr>
          <w:delText xml:space="preserve">covariate </w:delText>
        </w:r>
      </w:del>
      <w:del w:id="175" w:author="Gordon, Sarah H" w:date="2021-07-09T11:35:00Z">
        <w:r w:rsidR="001B3698" w:rsidRPr="008F494B" w:rsidDel="009C516D">
          <w:rPr>
            <w:rFonts w:ascii="Courier New" w:hAnsi="Courier New" w:cs="Courier New"/>
          </w:rPr>
          <w:delText xml:space="preserve">distribution </w:delText>
        </w:r>
      </w:del>
      <w:del w:id="176" w:author="Gordon, Sarah H" w:date="2021-07-07T15:20:00Z">
        <w:r w:rsidR="003678EC" w:rsidDel="001403E0">
          <w:rPr>
            <w:rFonts w:ascii="Courier New" w:hAnsi="Courier New" w:cs="Courier New"/>
          </w:rPr>
          <w:delText>exhibited</w:delText>
        </w:r>
        <w:r w:rsidR="001B3698" w:rsidRPr="008F494B" w:rsidDel="001403E0">
          <w:rPr>
            <w:rFonts w:ascii="Courier New" w:hAnsi="Courier New" w:cs="Courier New"/>
          </w:rPr>
          <w:delText xml:space="preserve"> a </w:delText>
        </w:r>
        <w:r w:rsidRPr="008F494B" w:rsidDel="001403E0">
          <w:rPr>
            <w:rFonts w:ascii="Courier New" w:hAnsi="Courier New" w:cs="Courier New"/>
          </w:rPr>
          <w:delText>discontinuity</w:delText>
        </w:r>
      </w:del>
      <w:del w:id="177" w:author="Gordon, Sarah H" w:date="2021-07-09T11:35:00Z">
        <w:r w:rsidRPr="008F494B" w:rsidDel="009C516D">
          <w:rPr>
            <w:rFonts w:ascii="Courier New" w:hAnsi="Courier New" w:cs="Courier New"/>
          </w:rPr>
          <w:delText xml:space="preserve"> </w:delText>
        </w:r>
        <w:r w:rsidR="001B3698" w:rsidRPr="008F494B" w:rsidDel="009C516D">
          <w:rPr>
            <w:rFonts w:ascii="Courier New" w:hAnsi="Courier New" w:cs="Courier New"/>
          </w:rPr>
          <w:delText>at the 138% threshold</w:delText>
        </w:r>
      </w:del>
      <w:del w:id="178" w:author="Gordon, Sarah H" w:date="2021-07-07T15:21:00Z">
        <w:r w:rsidRPr="008F494B" w:rsidDel="001403E0">
          <w:rPr>
            <w:rFonts w:ascii="Courier New" w:hAnsi="Courier New" w:cs="Courier New"/>
          </w:rPr>
          <w:delText>.</w:delText>
        </w:r>
      </w:del>
      <w:del w:id="179" w:author="Gordon, Sarah H" w:date="2021-07-09T11:35:00Z">
        <w:r w:rsidRPr="008F494B" w:rsidDel="009C516D">
          <w:rPr>
            <w:rFonts w:ascii="Courier New" w:hAnsi="Courier New" w:cs="Courier New"/>
          </w:rPr>
          <w:delText xml:space="preserve"> </w:delText>
        </w:r>
      </w:del>
      <w:del w:id="180" w:author="Gordon, Sarah H" w:date="2021-07-07T15:19:00Z">
        <w:r w:rsidR="00660578" w:rsidRPr="008F494B" w:rsidDel="001403E0">
          <w:rPr>
            <w:rFonts w:ascii="Courier New" w:hAnsi="Courier New" w:cs="Courier New"/>
          </w:rPr>
          <w:delText xml:space="preserve">We also computed the difference in slope for each covariate on either side of the 138% FPL threshold to assess whether </w:delText>
        </w:r>
        <w:r w:rsidR="003678EC" w:rsidDel="001403E0">
          <w:rPr>
            <w:rFonts w:ascii="Courier New" w:hAnsi="Courier New" w:cs="Courier New"/>
          </w:rPr>
          <w:delText xml:space="preserve">any </w:delText>
        </w:r>
        <w:r w:rsidR="00837EB6" w:rsidRPr="008F494B" w:rsidDel="001403E0">
          <w:rPr>
            <w:rFonts w:ascii="Courier New" w:hAnsi="Courier New" w:cs="Courier New"/>
          </w:rPr>
          <w:delText>discontinuities</w:delText>
        </w:r>
        <w:r w:rsidR="00660578" w:rsidRPr="008F494B" w:rsidDel="001403E0">
          <w:rPr>
            <w:rFonts w:ascii="Courier New" w:hAnsi="Courier New" w:cs="Courier New"/>
          </w:rPr>
          <w:delText xml:space="preserve"> at the cutoff</w:delText>
        </w:r>
        <w:r w:rsidR="003678EC" w:rsidDel="001403E0">
          <w:rPr>
            <w:rFonts w:ascii="Courier New" w:hAnsi="Courier New" w:cs="Courier New"/>
          </w:rPr>
          <w:delText xml:space="preserve"> were </w:delText>
        </w:r>
        <w:r w:rsidR="003678EC" w:rsidRPr="008F494B" w:rsidDel="001403E0">
          <w:rPr>
            <w:rFonts w:ascii="Courier New" w:hAnsi="Courier New" w:cs="Courier New"/>
          </w:rPr>
          <w:delText>statistically significant</w:delText>
        </w:r>
        <w:r w:rsidR="00660578" w:rsidRPr="008F494B" w:rsidDel="001403E0">
          <w:rPr>
            <w:rFonts w:ascii="Courier New" w:hAnsi="Courier New" w:cs="Courier New"/>
          </w:rPr>
          <w:delText xml:space="preserve">. </w:delText>
        </w:r>
      </w:del>
      <w:del w:id="181" w:author="Gordon, Sarah H" w:date="2021-07-07T15:21:00Z">
        <w:r w:rsidR="00433D8C" w:rsidRPr="008F494B" w:rsidDel="001403E0">
          <w:rPr>
            <w:rFonts w:ascii="Courier New" w:hAnsi="Courier New" w:cs="Courier New"/>
          </w:rPr>
          <w:delText xml:space="preserve">Smooth covariate distributions across the cut-off (i.e. no statistically significant changes in slope) suggest </w:delText>
        </w:r>
        <w:r w:rsidRPr="008F494B" w:rsidDel="001403E0">
          <w:rPr>
            <w:rFonts w:ascii="Courier New" w:hAnsi="Courier New" w:cs="Courier New"/>
          </w:rPr>
          <w:delText xml:space="preserve">that the income cutoff is </w:delText>
        </w:r>
        <w:r w:rsidR="00433D8C" w:rsidRPr="008F494B" w:rsidDel="001403E0">
          <w:rPr>
            <w:rFonts w:ascii="Courier New" w:hAnsi="Courier New" w:cs="Courier New"/>
          </w:rPr>
          <w:delText xml:space="preserve">not </w:delText>
        </w:r>
      </w:del>
      <w:del w:id="182" w:author="Gordon, Sarah H" w:date="2021-07-09T11:35:00Z">
        <w:r w:rsidRPr="008F494B" w:rsidDel="009C516D">
          <w:rPr>
            <w:rFonts w:ascii="Courier New" w:hAnsi="Courier New" w:cs="Courier New"/>
          </w:rPr>
          <w:delText>associated with systematic differences between those eligible and ineligible for postpartum Medicaid coverage at 60 days</w:delText>
        </w:r>
        <w:r w:rsidR="00433D8C" w:rsidRPr="008F494B" w:rsidDel="009C516D">
          <w:rPr>
            <w:rFonts w:ascii="Courier New" w:hAnsi="Courier New" w:cs="Courier New"/>
          </w:rPr>
          <w:delText>.</w:delText>
        </w:r>
      </w:del>
    </w:p>
    <w:p w14:paraId="6CAB6C31" w14:textId="59CCFB45" w:rsidR="009768DC" w:rsidRPr="008F494B" w:rsidRDefault="009C516D">
      <w:pPr>
        <w:spacing w:after="0" w:line="480" w:lineRule="auto"/>
        <w:rPr>
          <w:rFonts w:ascii="Courier New" w:hAnsi="Courier New" w:cs="Courier New"/>
        </w:rPr>
        <w:pPrChange w:id="183" w:author="Gordon, Sarah H" w:date="2021-07-09T11:35:00Z">
          <w:pPr>
            <w:spacing w:after="0" w:line="480" w:lineRule="auto"/>
            <w:ind w:firstLine="720"/>
          </w:pPr>
        </w:pPrChange>
      </w:pPr>
      <w:ins w:id="184" w:author="Gordon, Sarah H" w:date="2021-07-09T11:35:00Z">
        <w:r>
          <w:rPr>
            <w:rFonts w:ascii="Courier New" w:hAnsi="Courier New" w:cs="Courier New"/>
          </w:rPr>
          <w:t>Then, t</w:t>
        </w:r>
      </w:ins>
      <w:del w:id="185" w:author="Gordon, Sarah H" w:date="2021-07-09T11:35:00Z">
        <w:r w:rsidR="009E7577" w:rsidRPr="008F494B" w:rsidDel="009C516D">
          <w:rPr>
            <w:rFonts w:ascii="Courier New" w:hAnsi="Courier New" w:cs="Courier New"/>
          </w:rPr>
          <w:delText>T</w:delText>
        </w:r>
      </w:del>
      <w:r w:rsidR="009E7577" w:rsidRPr="008F494B">
        <w:rPr>
          <w:rFonts w:ascii="Courier New" w:hAnsi="Courier New" w:cs="Courier New"/>
        </w:rPr>
        <w:t>o visually assess the relationship between postpartum Medicaid eligibility and</w:t>
      </w:r>
      <w:r w:rsidR="00285872" w:rsidRPr="008F494B">
        <w:rPr>
          <w:rFonts w:ascii="Courier New" w:hAnsi="Courier New" w:cs="Courier New"/>
        </w:rPr>
        <w:t xml:space="preserve"> </w:t>
      </w:r>
      <w:del w:id="186" w:author="Gordon, Sarah H" w:date="2021-07-07T15:25:00Z">
        <w:r w:rsidR="00285872" w:rsidRPr="008F494B" w:rsidDel="001403E0">
          <w:rPr>
            <w:rFonts w:ascii="Courier New" w:hAnsi="Courier New" w:cs="Courier New"/>
          </w:rPr>
          <w:delText xml:space="preserve">the </w:delText>
        </w:r>
      </w:del>
      <w:ins w:id="187" w:author="Gordon, Sarah H" w:date="2021-07-07T15:25:00Z">
        <w:r w:rsidR="001403E0">
          <w:rPr>
            <w:rFonts w:ascii="Courier New" w:hAnsi="Courier New" w:cs="Courier New"/>
          </w:rPr>
          <w:t>continuity of coverage</w:t>
        </w:r>
        <w:r w:rsidR="001403E0" w:rsidRPr="008F494B">
          <w:rPr>
            <w:rFonts w:ascii="Courier New" w:hAnsi="Courier New" w:cs="Courier New"/>
          </w:rPr>
          <w:t xml:space="preserve"> </w:t>
        </w:r>
      </w:ins>
      <w:r w:rsidR="00285872" w:rsidRPr="008F494B">
        <w:rPr>
          <w:rFonts w:ascii="Courier New" w:hAnsi="Courier New" w:cs="Courier New"/>
        </w:rPr>
        <w:t>outcomes</w:t>
      </w:r>
      <w:del w:id="188" w:author="Gordon, Sarah H" w:date="2021-07-07T15:25:00Z">
        <w:r w:rsidR="001B738A" w:rsidRPr="008F494B" w:rsidDel="001403E0">
          <w:rPr>
            <w:rFonts w:ascii="Courier New" w:hAnsi="Courier New" w:cs="Courier New"/>
          </w:rPr>
          <w:delText xml:space="preserve"> of interest</w:delText>
        </w:r>
      </w:del>
      <w:r w:rsidR="00285872" w:rsidRPr="008F494B">
        <w:rPr>
          <w:rFonts w:ascii="Courier New" w:hAnsi="Courier New" w:cs="Courier New"/>
        </w:rPr>
        <w:t xml:space="preserve">, we </w:t>
      </w:r>
      <w:r w:rsidR="00433D8C" w:rsidRPr="008F494B">
        <w:rPr>
          <w:rFonts w:ascii="Courier New" w:hAnsi="Courier New" w:cs="Courier New"/>
        </w:rPr>
        <w:t>plotted the</w:t>
      </w:r>
      <w:r w:rsidR="008F40BB" w:rsidRPr="008F494B">
        <w:rPr>
          <w:rFonts w:ascii="Courier New" w:hAnsi="Courier New" w:cs="Courier New"/>
        </w:rPr>
        <w:t xml:space="preserve"> distribution of each</w:t>
      </w:r>
      <w:r w:rsidR="0065470D" w:rsidRPr="008F494B">
        <w:rPr>
          <w:rFonts w:ascii="Courier New" w:hAnsi="Courier New" w:cs="Courier New"/>
        </w:rPr>
        <w:t xml:space="preserve"> </w:t>
      </w:r>
      <w:r w:rsidR="00285872" w:rsidRPr="008F494B">
        <w:rPr>
          <w:rFonts w:ascii="Courier New" w:hAnsi="Courier New" w:cs="Courier New"/>
        </w:rPr>
        <w:t xml:space="preserve">outcome </w:t>
      </w:r>
      <w:r w:rsidR="00433D8C" w:rsidRPr="008F494B">
        <w:rPr>
          <w:rFonts w:ascii="Courier New" w:hAnsi="Courier New" w:cs="Courier New"/>
        </w:rPr>
        <w:t>by</w:t>
      </w:r>
      <w:r w:rsidR="00285872" w:rsidRPr="008F494B">
        <w:rPr>
          <w:rFonts w:ascii="Courier New" w:hAnsi="Courier New" w:cs="Courier New"/>
        </w:rPr>
        <w:t xml:space="preserve"> income</w:t>
      </w:r>
      <w:del w:id="189" w:author="Gordon, Sarah H" w:date="2021-07-07T15:23:00Z">
        <w:r w:rsidR="008F40BB" w:rsidRPr="008F494B" w:rsidDel="001403E0">
          <w:rPr>
            <w:rFonts w:ascii="Courier New" w:hAnsi="Courier New" w:cs="Courier New"/>
          </w:rPr>
          <w:delText>, ranging from 0-265% FPL</w:delText>
        </w:r>
      </w:del>
      <w:r w:rsidR="00285872" w:rsidRPr="008F494B">
        <w:rPr>
          <w:rFonts w:ascii="Courier New" w:hAnsi="Courier New" w:cs="Courier New"/>
        </w:rPr>
        <w:t xml:space="preserve">. </w:t>
      </w:r>
      <w:ins w:id="190" w:author="Gordon, Sarah H" w:date="2021-07-09T11:35:00Z">
        <w:r>
          <w:rPr>
            <w:rFonts w:ascii="Courier New" w:hAnsi="Courier New" w:cs="Courier New"/>
          </w:rPr>
          <w:t>Finally, w</w:t>
        </w:r>
      </w:ins>
      <w:ins w:id="191" w:author="Gordon, Sarah H" w:date="2021-07-07T15:25:00Z">
        <w:r w:rsidR="001403E0">
          <w:rPr>
            <w:rFonts w:ascii="Courier New" w:hAnsi="Courier New" w:cs="Courier New"/>
          </w:rPr>
          <w:t xml:space="preserve">e </w:t>
        </w:r>
      </w:ins>
      <w:ins w:id="192" w:author="Gordon, Sarah H" w:date="2021-07-08T13:53:00Z">
        <w:r w:rsidR="00621609">
          <w:rPr>
            <w:rFonts w:ascii="Courier New" w:hAnsi="Courier New" w:cs="Courier New"/>
          </w:rPr>
          <w:t xml:space="preserve">used weighted least squares to </w:t>
        </w:r>
      </w:ins>
      <w:ins w:id="193" w:author="Gordon, Sarah H" w:date="2021-07-07T15:25:00Z">
        <w:r w:rsidR="00621609">
          <w:rPr>
            <w:rFonts w:ascii="Courier New" w:hAnsi="Courier New" w:cs="Courier New"/>
          </w:rPr>
          <w:t>estimate</w:t>
        </w:r>
        <w:r w:rsidR="001403E0">
          <w:rPr>
            <w:rFonts w:ascii="Courier New" w:hAnsi="Courier New" w:cs="Courier New"/>
          </w:rPr>
          <w:t xml:space="preserve"> </w:t>
        </w:r>
      </w:ins>
      <w:del w:id="194" w:author="Gordon, Sarah H" w:date="2021-07-07T15:25:00Z">
        <w:r w:rsidR="009768DC" w:rsidRPr="008F494B" w:rsidDel="001403E0">
          <w:rPr>
            <w:rFonts w:ascii="Courier New" w:hAnsi="Courier New" w:cs="Courier New"/>
          </w:rPr>
          <w:delText xml:space="preserve">Our primary </w:delText>
        </w:r>
        <w:r w:rsidR="00EB77F7" w:rsidRPr="008F494B" w:rsidDel="001403E0">
          <w:rPr>
            <w:rFonts w:ascii="Courier New" w:hAnsi="Courier New" w:cs="Courier New"/>
          </w:rPr>
          <w:delText>estimation strategy for the regression discontinuity</w:delText>
        </w:r>
        <w:r w:rsidR="009768DC" w:rsidRPr="008F494B" w:rsidDel="001403E0">
          <w:rPr>
            <w:rFonts w:ascii="Courier New" w:hAnsi="Courier New" w:cs="Courier New"/>
          </w:rPr>
          <w:delText xml:space="preserve"> </w:delText>
        </w:r>
        <w:r w:rsidR="008D5039" w:rsidRPr="008F494B" w:rsidDel="001403E0">
          <w:rPr>
            <w:rFonts w:ascii="Courier New" w:hAnsi="Courier New" w:cs="Courier New"/>
          </w:rPr>
          <w:delText>design</w:delText>
        </w:r>
        <w:r w:rsidR="009768DC" w:rsidRPr="008F494B" w:rsidDel="001403E0">
          <w:rPr>
            <w:rFonts w:ascii="Courier New" w:hAnsi="Courier New" w:cs="Courier New"/>
          </w:rPr>
          <w:delText xml:space="preserve"> was</w:delText>
        </w:r>
      </w:del>
      <w:r w:rsidR="009768DC" w:rsidRPr="008F494B">
        <w:rPr>
          <w:rFonts w:ascii="Courier New" w:hAnsi="Courier New" w:cs="Courier New"/>
        </w:rPr>
        <w:t xml:space="preserve"> a </w:t>
      </w:r>
      <w:del w:id="195" w:author="Gordon, Sarah H" w:date="2021-07-07T15:23:00Z">
        <w:r w:rsidR="009768DC" w:rsidRPr="008F494B" w:rsidDel="001403E0">
          <w:rPr>
            <w:rFonts w:ascii="Courier New" w:hAnsi="Courier New" w:cs="Courier New"/>
          </w:rPr>
          <w:delText>non-</w:delText>
        </w:r>
      </w:del>
      <w:r w:rsidR="009768DC" w:rsidRPr="008F494B">
        <w:rPr>
          <w:rFonts w:ascii="Courier New" w:hAnsi="Courier New" w:cs="Courier New"/>
        </w:rPr>
        <w:t xml:space="preserve">parametric </w:t>
      </w:r>
      <w:del w:id="196" w:author="Gordon, Sarah H" w:date="2021-07-07T15:23:00Z">
        <w:r w:rsidR="009768DC" w:rsidRPr="008F494B" w:rsidDel="001403E0">
          <w:rPr>
            <w:rFonts w:ascii="Courier New" w:hAnsi="Courier New" w:cs="Courier New"/>
          </w:rPr>
          <w:delText xml:space="preserve">local </w:delText>
        </w:r>
      </w:del>
      <w:ins w:id="197" w:author="Gordon, Sarah H" w:date="2021-07-07T15:23:00Z">
        <w:r w:rsidR="001403E0">
          <w:rPr>
            <w:rFonts w:ascii="Courier New" w:hAnsi="Courier New" w:cs="Courier New"/>
          </w:rPr>
          <w:t>quadratic</w:t>
        </w:r>
        <w:r w:rsidR="001403E0" w:rsidRPr="008F494B">
          <w:rPr>
            <w:rFonts w:ascii="Courier New" w:hAnsi="Courier New" w:cs="Courier New"/>
          </w:rPr>
          <w:t xml:space="preserve"> </w:t>
        </w:r>
      </w:ins>
      <w:r w:rsidR="003678EC">
        <w:rPr>
          <w:rFonts w:ascii="Courier New" w:hAnsi="Courier New" w:cs="Courier New"/>
        </w:rPr>
        <w:t xml:space="preserve">polynomial </w:t>
      </w:r>
      <w:r w:rsidR="009768DC" w:rsidRPr="008F494B">
        <w:rPr>
          <w:rFonts w:ascii="Courier New" w:hAnsi="Courier New" w:cs="Courier New"/>
        </w:rPr>
        <w:t>regression</w:t>
      </w:r>
      <w:ins w:id="198" w:author="Gordon, Sarah H" w:date="2021-07-09T11:35:00Z">
        <w:r>
          <w:rPr>
            <w:rFonts w:ascii="Courier New" w:hAnsi="Courier New" w:cs="Courier New"/>
          </w:rPr>
          <w:t>,</w:t>
        </w:r>
      </w:ins>
      <w:r w:rsidR="009768DC" w:rsidRPr="008F494B">
        <w:rPr>
          <w:rFonts w:ascii="Courier New" w:hAnsi="Courier New" w:cs="Courier New"/>
        </w:rPr>
        <w:t xml:space="preserve"> </w:t>
      </w:r>
      <w:del w:id="199" w:author="Gordon, Sarah H" w:date="2021-07-07T15:24:00Z">
        <w:r w:rsidR="008F40BB" w:rsidRPr="008F494B" w:rsidDel="001403E0">
          <w:rPr>
            <w:rFonts w:ascii="Courier New" w:hAnsi="Courier New" w:cs="Courier New"/>
          </w:rPr>
          <w:delText>limited to</w:delText>
        </w:r>
        <w:r w:rsidR="009768DC" w:rsidRPr="008F494B" w:rsidDel="001403E0">
          <w:rPr>
            <w:rFonts w:ascii="Courier New" w:hAnsi="Courier New" w:cs="Courier New"/>
          </w:rPr>
          <w:delText xml:space="preserve"> those with incomes within a narrow, “optimal” bandwidth above and below 138% FPL</w:delText>
        </w:r>
        <w:r w:rsidR="00B377AB" w:rsidRPr="008F494B" w:rsidDel="001403E0">
          <w:rPr>
            <w:rFonts w:ascii="Courier New" w:hAnsi="Courier New" w:cs="Courier New"/>
          </w:rPr>
          <w:delText xml:space="preserve">, </w:delText>
        </w:r>
      </w:del>
      <w:del w:id="200" w:author="Gordon, Sarah H" w:date="2021-07-09T11:36:00Z">
        <w:r w:rsidR="00B377AB" w:rsidRPr="008F494B" w:rsidDel="009C516D">
          <w:rPr>
            <w:rFonts w:ascii="Courier New" w:hAnsi="Courier New" w:cs="Courier New"/>
          </w:rPr>
          <w:delText>with</w:delText>
        </w:r>
      </w:del>
      <w:ins w:id="201" w:author="Gordon, Sarah H" w:date="2021-07-09T11:36:00Z">
        <w:r>
          <w:rPr>
            <w:rFonts w:ascii="Courier New" w:hAnsi="Courier New" w:cs="Courier New"/>
          </w:rPr>
          <w:t xml:space="preserve"> </w:t>
        </w:r>
      </w:ins>
      <w:ins w:id="202" w:author="Gordon, Sarah H" w:date="2021-07-08T13:53:00Z">
        <w:r w:rsidR="00621609">
          <w:rPr>
            <w:rFonts w:ascii="Courier New" w:hAnsi="Courier New" w:cs="Courier New"/>
          </w:rPr>
          <w:t>weight</w:t>
        </w:r>
      </w:ins>
      <w:ins w:id="203" w:author="Gordon, Sarah H" w:date="2021-07-09T11:36:00Z">
        <w:r>
          <w:rPr>
            <w:rFonts w:ascii="Courier New" w:hAnsi="Courier New" w:cs="Courier New"/>
          </w:rPr>
          <w:t>ing</w:t>
        </w:r>
      </w:ins>
      <w:r w:rsidR="00B377AB" w:rsidRPr="008F494B">
        <w:rPr>
          <w:rFonts w:ascii="Courier New" w:hAnsi="Courier New" w:cs="Courier New"/>
        </w:rPr>
        <w:t xml:space="preserve"> observations close</w:t>
      </w:r>
      <w:ins w:id="204" w:author="Gordon, Sarah H" w:date="2021-07-09T11:36:00Z">
        <w:r>
          <w:rPr>
            <w:rFonts w:ascii="Courier New" w:hAnsi="Courier New" w:cs="Courier New"/>
          </w:rPr>
          <w:t>st</w:t>
        </w:r>
      </w:ins>
      <w:del w:id="205" w:author="Gordon, Sarah H" w:date="2021-07-09T11:36:00Z">
        <w:r w:rsidR="00B377AB" w:rsidRPr="008F494B" w:rsidDel="009C516D">
          <w:rPr>
            <w:rFonts w:ascii="Courier New" w:hAnsi="Courier New" w:cs="Courier New"/>
          </w:rPr>
          <w:delText>r</w:delText>
        </w:r>
      </w:del>
      <w:r w:rsidR="00B377AB" w:rsidRPr="008F494B">
        <w:rPr>
          <w:rFonts w:ascii="Courier New" w:hAnsi="Courier New" w:cs="Courier New"/>
        </w:rPr>
        <w:t xml:space="preserve"> to the income threshold </w:t>
      </w:r>
      <w:del w:id="206" w:author="Gordon, Sarah H" w:date="2021-07-08T13:55:00Z">
        <w:r w:rsidR="00B377AB" w:rsidRPr="008F494B" w:rsidDel="00621609">
          <w:rPr>
            <w:rFonts w:ascii="Courier New" w:hAnsi="Courier New" w:cs="Courier New"/>
          </w:rPr>
          <w:delText xml:space="preserve">weighted </w:delText>
        </w:r>
      </w:del>
      <w:del w:id="207" w:author="Gordon, Sarah H" w:date="2021-07-08T13:53:00Z">
        <w:r w:rsidR="00B377AB" w:rsidRPr="008F494B" w:rsidDel="00621609">
          <w:rPr>
            <w:rFonts w:ascii="Courier New" w:hAnsi="Courier New" w:cs="Courier New"/>
          </w:rPr>
          <w:delText xml:space="preserve">most </w:delText>
        </w:r>
      </w:del>
      <w:ins w:id="208" w:author="Gordon, Sarah H" w:date="2021-07-08T13:53:00Z">
        <w:r w:rsidR="00621609">
          <w:rPr>
            <w:rFonts w:ascii="Courier New" w:hAnsi="Courier New" w:cs="Courier New"/>
          </w:rPr>
          <w:t>more</w:t>
        </w:r>
        <w:r w:rsidR="00621609" w:rsidRPr="008F494B">
          <w:rPr>
            <w:rFonts w:ascii="Courier New" w:hAnsi="Courier New" w:cs="Courier New"/>
          </w:rPr>
          <w:t xml:space="preserve"> </w:t>
        </w:r>
      </w:ins>
      <w:r w:rsidR="00B377AB" w:rsidRPr="008F494B">
        <w:rPr>
          <w:rFonts w:ascii="Courier New" w:hAnsi="Courier New" w:cs="Courier New"/>
        </w:rPr>
        <w:t>heavily</w:t>
      </w:r>
      <w:r w:rsidR="009768DC" w:rsidRPr="008F494B">
        <w:rPr>
          <w:rFonts w:ascii="Courier New" w:hAnsi="Courier New" w:cs="Courier New"/>
        </w:rPr>
        <w:t>.</w:t>
      </w:r>
      <w:r w:rsidR="00B7299A" w:rsidRPr="008F494B">
        <w:rPr>
          <w:rFonts w:ascii="Courier New" w:hAnsi="Courier New" w:cs="Courier New"/>
        </w:rPr>
        <w:fldChar w:fldCharType="begin"/>
      </w:r>
      <w:r w:rsidR="006035D0">
        <w:rPr>
          <w:rFonts w:ascii="Courier New" w:hAnsi="Courier New" w:cs="Courier New"/>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B7299A" w:rsidRPr="008F494B">
        <w:rPr>
          <w:rFonts w:ascii="Courier New" w:hAnsi="Courier New" w:cs="Courier New"/>
        </w:rPr>
        <w:fldChar w:fldCharType="separate"/>
      </w:r>
      <w:r w:rsidR="006035D0" w:rsidRPr="006035D0">
        <w:rPr>
          <w:rFonts w:ascii="Courier New" w:hAnsi="Courier New" w:cs="Courier New"/>
          <w:szCs w:val="24"/>
          <w:vertAlign w:val="superscript"/>
        </w:rPr>
        <w:t>17,18</w:t>
      </w:r>
      <w:r w:rsidR="00B7299A" w:rsidRPr="008F494B">
        <w:rPr>
          <w:rFonts w:ascii="Courier New" w:hAnsi="Courier New" w:cs="Courier New"/>
        </w:rPr>
        <w:fldChar w:fldCharType="end"/>
      </w:r>
      <w:r w:rsidR="00EB77F7" w:rsidRPr="008F494B">
        <w:rPr>
          <w:rFonts w:ascii="Courier New" w:hAnsi="Courier New" w:cs="Courier New"/>
        </w:rPr>
        <w:t xml:space="preserve"> </w:t>
      </w:r>
      <w:r w:rsidR="003678EC">
        <w:rPr>
          <w:rFonts w:ascii="Courier New" w:hAnsi="Courier New" w:cs="Courier New"/>
        </w:rPr>
        <w:t>M</w:t>
      </w:r>
      <w:r w:rsidR="008F40BB" w:rsidRPr="008F494B">
        <w:rPr>
          <w:rFonts w:ascii="Courier New" w:hAnsi="Courier New" w:cs="Courier New"/>
        </w:rPr>
        <w:t>odels</w:t>
      </w:r>
      <w:r w:rsidR="0065470D" w:rsidRPr="008F494B">
        <w:rPr>
          <w:rFonts w:ascii="Courier New" w:hAnsi="Courier New" w:cs="Courier New"/>
        </w:rPr>
        <w:t xml:space="preserve"> included an indicator variable for postpartum Medicaid eligibility, income as a continuous variable, and an interaction term between the</w:t>
      </w:r>
      <w:r w:rsidR="008F40BB" w:rsidRPr="008F494B">
        <w:rPr>
          <w:rFonts w:ascii="Courier New" w:hAnsi="Courier New" w:cs="Courier New"/>
        </w:rPr>
        <w:t>se</w:t>
      </w:r>
      <w:r w:rsidR="0065470D" w:rsidRPr="008F494B">
        <w:rPr>
          <w:rFonts w:ascii="Courier New" w:hAnsi="Courier New" w:cs="Courier New"/>
        </w:rPr>
        <w:t xml:space="preserve"> two</w:t>
      </w:r>
      <w:r w:rsidR="008F40BB" w:rsidRPr="008F494B">
        <w:rPr>
          <w:rFonts w:ascii="Courier New" w:hAnsi="Courier New" w:cs="Courier New"/>
        </w:rPr>
        <w:t xml:space="preserve"> variables</w:t>
      </w:r>
      <w:ins w:id="209" w:author="Gordon, Sarah H" w:date="2021-07-09T09:11:00Z">
        <w:r w:rsidR="00AE380A">
          <w:rPr>
            <w:rFonts w:ascii="Courier New" w:hAnsi="Courier New" w:cs="Courier New"/>
          </w:rPr>
          <w:t xml:space="preserve">. This </w:t>
        </w:r>
      </w:ins>
      <w:ins w:id="210" w:author="Gordon, Sarah H" w:date="2021-07-09T11:36:00Z">
        <w:r>
          <w:rPr>
            <w:rFonts w:ascii="Courier New" w:hAnsi="Courier New" w:cs="Courier New"/>
          </w:rPr>
          <w:t>interaction</w:t>
        </w:r>
      </w:ins>
      <w:ins w:id="211" w:author="Gordon, Sarah H" w:date="2021-07-09T09:11:00Z">
        <w:r w:rsidR="00AE380A">
          <w:rPr>
            <w:rFonts w:ascii="Courier New" w:hAnsi="Courier New" w:cs="Courier New"/>
          </w:rPr>
          <w:t xml:space="preserve"> term</w:t>
        </w:r>
      </w:ins>
      <w:del w:id="212" w:author="Gordon, Sarah H" w:date="2021-07-09T09:11:00Z">
        <w:r w:rsidR="008D5039" w:rsidRPr="008F494B" w:rsidDel="00AE380A">
          <w:rPr>
            <w:rFonts w:ascii="Courier New" w:hAnsi="Courier New" w:cs="Courier New"/>
          </w:rPr>
          <w:delText>,</w:delText>
        </w:r>
        <w:r w:rsidR="008F40BB" w:rsidRPr="008F494B" w:rsidDel="00AE380A">
          <w:rPr>
            <w:rFonts w:ascii="Courier New" w:hAnsi="Courier New" w:cs="Courier New"/>
          </w:rPr>
          <w:delText xml:space="preserve"> which</w:delText>
        </w:r>
      </w:del>
      <w:r w:rsidR="008F40BB" w:rsidRPr="008F494B">
        <w:rPr>
          <w:rFonts w:ascii="Courier New" w:hAnsi="Courier New" w:cs="Courier New"/>
        </w:rPr>
        <w:t xml:space="preserve"> </w:t>
      </w:r>
      <w:ins w:id="213" w:author="Gordon, Sarah H" w:date="2021-07-07T15:26:00Z">
        <w:r w:rsidR="001403E0">
          <w:rPr>
            <w:rFonts w:ascii="Courier New" w:hAnsi="Courier New" w:cs="Courier New"/>
          </w:rPr>
          <w:t xml:space="preserve">was the estimate of interest, indicating whether the effect of postpartum </w:t>
        </w:r>
      </w:ins>
      <w:ins w:id="214" w:author="Gordon, Sarah H" w:date="2021-07-07T15:27:00Z">
        <w:r w:rsidR="001403E0">
          <w:rPr>
            <w:rFonts w:ascii="Courier New" w:hAnsi="Courier New" w:cs="Courier New"/>
          </w:rPr>
          <w:t>Medicaid eligibility varied significantly for births above versus below the postpartum Medicaid eligibility cutoff</w:t>
        </w:r>
      </w:ins>
      <w:del w:id="215" w:author="Gordon, Sarah H" w:date="2021-07-07T15:27:00Z">
        <w:r w:rsidR="008F40BB" w:rsidRPr="008F494B" w:rsidDel="001403E0">
          <w:rPr>
            <w:rFonts w:ascii="Courier New" w:hAnsi="Courier New" w:cs="Courier New"/>
          </w:rPr>
          <w:delText>allow</w:delText>
        </w:r>
        <w:r w:rsidR="008D5039" w:rsidRPr="008F494B" w:rsidDel="001403E0">
          <w:rPr>
            <w:rFonts w:ascii="Courier New" w:hAnsi="Courier New" w:cs="Courier New"/>
          </w:rPr>
          <w:delText>ed</w:delText>
        </w:r>
        <w:r w:rsidR="008F40BB" w:rsidRPr="008F494B" w:rsidDel="001403E0">
          <w:rPr>
            <w:rFonts w:ascii="Courier New" w:hAnsi="Courier New" w:cs="Courier New"/>
          </w:rPr>
          <w:delText xml:space="preserve"> the </w:delText>
        </w:r>
        <w:r w:rsidR="00446C9F" w:rsidRPr="008F494B" w:rsidDel="001403E0">
          <w:rPr>
            <w:rFonts w:ascii="Courier New" w:hAnsi="Courier New" w:cs="Courier New"/>
          </w:rPr>
          <w:delText xml:space="preserve">slope </w:delText>
        </w:r>
        <w:r w:rsidR="008F40BB" w:rsidRPr="008F494B" w:rsidDel="001403E0">
          <w:rPr>
            <w:rFonts w:ascii="Courier New" w:hAnsi="Courier New" w:cs="Courier New"/>
          </w:rPr>
          <w:delText>to vary on either side of the cutoff</w:delText>
        </w:r>
      </w:del>
      <w:r w:rsidR="008F40BB" w:rsidRPr="008F494B">
        <w:rPr>
          <w:rFonts w:ascii="Courier New" w:hAnsi="Courier New" w:cs="Courier New"/>
        </w:rPr>
        <w:t>.</w:t>
      </w:r>
      <w:r w:rsidR="0065470D" w:rsidRPr="008F494B">
        <w:rPr>
          <w:rFonts w:ascii="Courier New" w:hAnsi="Courier New" w:cs="Courier New"/>
        </w:rPr>
        <w:t xml:space="preserve"> </w:t>
      </w:r>
      <w:r w:rsidR="00AF5156" w:rsidRPr="008F494B">
        <w:rPr>
          <w:rFonts w:ascii="Courier New" w:hAnsi="Courier New" w:cs="Courier New"/>
        </w:rPr>
        <w:t>W</w:t>
      </w:r>
      <w:r w:rsidR="0065470D" w:rsidRPr="008F494B">
        <w:rPr>
          <w:rFonts w:ascii="Courier New" w:hAnsi="Courier New" w:cs="Courier New"/>
        </w:rPr>
        <w:t xml:space="preserve">e </w:t>
      </w:r>
      <w:del w:id="216" w:author="Gordon, Sarah H" w:date="2021-07-07T15:27:00Z">
        <w:r w:rsidR="0065470D" w:rsidRPr="008F494B" w:rsidDel="001403E0">
          <w:rPr>
            <w:rFonts w:ascii="Courier New" w:hAnsi="Courier New" w:cs="Courier New"/>
          </w:rPr>
          <w:delText xml:space="preserve">also </w:delText>
        </w:r>
      </w:del>
      <w:r w:rsidR="0065470D" w:rsidRPr="008F494B">
        <w:rPr>
          <w:rFonts w:ascii="Courier New" w:hAnsi="Courier New" w:cs="Courier New"/>
        </w:rPr>
        <w:t>inclu</w:t>
      </w:r>
      <w:r w:rsidR="00AA5156" w:rsidRPr="008F494B">
        <w:rPr>
          <w:rFonts w:ascii="Courier New" w:hAnsi="Courier New" w:cs="Courier New"/>
        </w:rPr>
        <w:t xml:space="preserve">ded all covariates in </w:t>
      </w:r>
      <w:r w:rsidR="003678EC">
        <w:rPr>
          <w:rFonts w:ascii="Courier New" w:hAnsi="Courier New" w:cs="Courier New"/>
        </w:rPr>
        <w:t>each</w:t>
      </w:r>
      <w:r w:rsidR="00AA5156" w:rsidRPr="008F494B">
        <w:rPr>
          <w:rFonts w:ascii="Courier New" w:hAnsi="Courier New" w:cs="Courier New"/>
        </w:rPr>
        <w:t xml:space="preserve"> </w:t>
      </w:r>
      <w:r w:rsidR="003678EC">
        <w:rPr>
          <w:rFonts w:ascii="Courier New" w:hAnsi="Courier New" w:cs="Courier New"/>
        </w:rPr>
        <w:t>model</w:t>
      </w:r>
      <w:r w:rsidR="00AF5156" w:rsidRPr="008F494B">
        <w:rPr>
          <w:rFonts w:ascii="Courier New" w:hAnsi="Courier New" w:cs="Courier New"/>
        </w:rPr>
        <w:t xml:space="preserve"> to increase the precision of the estimates, </w:t>
      </w:r>
      <w:r w:rsidR="008F40BB" w:rsidRPr="008F494B">
        <w:rPr>
          <w:rFonts w:ascii="Courier New" w:hAnsi="Courier New" w:cs="Courier New"/>
        </w:rPr>
        <w:t>and</w:t>
      </w:r>
      <w:r w:rsidR="00611007" w:rsidRPr="008F494B">
        <w:rPr>
          <w:rFonts w:ascii="Courier New" w:hAnsi="Courier New" w:cs="Courier New"/>
        </w:rPr>
        <w:t xml:space="preserve"> </w:t>
      </w:r>
      <w:r w:rsidR="00AA5156" w:rsidRPr="008F494B">
        <w:rPr>
          <w:rFonts w:ascii="Courier New" w:hAnsi="Courier New" w:cs="Courier New"/>
        </w:rPr>
        <w:t>used</w:t>
      </w:r>
      <w:r w:rsidR="00AF5156" w:rsidRPr="008F494B">
        <w:rPr>
          <w:rFonts w:ascii="Courier New" w:hAnsi="Courier New" w:cs="Courier New"/>
        </w:rPr>
        <w:t xml:space="preserve"> </w:t>
      </w:r>
      <w:r w:rsidR="00611007" w:rsidRPr="008F494B">
        <w:rPr>
          <w:rFonts w:ascii="Courier New" w:hAnsi="Courier New" w:cs="Courier New"/>
        </w:rPr>
        <w:t xml:space="preserve">clustered robust standard errors </w:t>
      </w:r>
      <w:r w:rsidR="00AF5156" w:rsidRPr="008F494B">
        <w:rPr>
          <w:rFonts w:ascii="Courier New" w:hAnsi="Courier New" w:cs="Courier New"/>
        </w:rPr>
        <w:t xml:space="preserve">to </w:t>
      </w:r>
      <w:r w:rsidR="00AA5156" w:rsidRPr="008F494B">
        <w:rPr>
          <w:rFonts w:ascii="Courier New" w:hAnsi="Courier New" w:cs="Courier New"/>
        </w:rPr>
        <w:t>account for unobserved correlations within mothers</w:t>
      </w:r>
      <w:r w:rsidR="00611007" w:rsidRPr="008F494B">
        <w:rPr>
          <w:rFonts w:ascii="Courier New" w:hAnsi="Courier New" w:cs="Courier New"/>
        </w:rPr>
        <w:t>.</w:t>
      </w:r>
      <w:r w:rsidR="008F40BB" w:rsidRPr="008F494B">
        <w:rPr>
          <w:rFonts w:ascii="Courier New" w:hAnsi="Courier New" w:cs="Courier New"/>
        </w:rPr>
        <w:t xml:space="preserve"> </w:t>
      </w:r>
    </w:p>
    <w:p w14:paraId="5F0297A1" w14:textId="04239A14" w:rsidR="00766A9A" w:rsidRPr="008F494B" w:rsidRDefault="00766A9A" w:rsidP="00F53F60">
      <w:pPr>
        <w:spacing w:after="0" w:line="480" w:lineRule="auto"/>
        <w:ind w:firstLine="720"/>
        <w:rPr>
          <w:rFonts w:ascii="Courier New" w:hAnsi="Courier New" w:cs="Courier New"/>
        </w:rPr>
      </w:pPr>
      <w:r w:rsidRPr="008F494B">
        <w:rPr>
          <w:rFonts w:ascii="Courier New" w:hAnsi="Courier New" w:cs="Courier New"/>
        </w:rPr>
        <w:t xml:space="preserve">We conducted several </w:t>
      </w:r>
      <w:del w:id="217" w:author="Gordon, Sarah H" w:date="2021-07-09T11:19:00Z">
        <w:r w:rsidRPr="008F494B" w:rsidDel="001E0570">
          <w:rPr>
            <w:rFonts w:ascii="Courier New" w:hAnsi="Courier New" w:cs="Courier New"/>
          </w:rPr>
          <w:delText xml:space="preserve">sensitivity </w:delText>
        </w:r>
      </w:del>
      <w:ins w:id="218" w:author="Gordon, Sarah H" w:date="2021-07-09T11:19:00Z">
        <w:r w:rsidR="001E0570">
          <w:rPr>
            <w:rFonts w:ascii="Courier New" w:hAnsi="Courier New" w:cs="Courier New"/>
          </w:rPr>
          <w:t>supplementary</w:t>
        </w:r>
        <w:r w:rsidR="001E0570" w:rsidRPr="008F494B">
          <w:rPr>
            <w:rFonts w:ascii="Courier New" w:hAnsi="Courier New" w:cs="Courier New"/>
          </w:rPr>
          <w:t xml:space="preserve"> </w:t>
        </w:r>
      </w:ins>
      <w:r w:rsidRPr="008F494B">
        <w:rPr>
          <w:rFonts w:ascii="Courier New" w:hAnsi="Courier New" w:cs="Courier New"/>
        </w:rPr>
        <w:t>analyses to confirm the robustness of our results. First,</w:t>
      </w:r>
      <w:ins w:id="219" w:author="Gordon, Sarah H" w:date="2021-07-09T11:19:00Z">
        <w:r w:rsidR="001E0570">
          <w:rPr>
            <w:rFonts w:ascii="Courier New" w:hAnsi="Courier New" w:cs="Courier New"/>
          </w:rPr>
          <w:t xml:space="preserve"> we generated scatter plots of each </w:t>
        </w:r>
        <w:r w:rsidR="001E0570">
          <w:rPr>
            <w:rFonts w:ascii="Courier New" w:hAnsi="Courier New" w:cs="Courier New"/>
          </w:rPr>
          <w:lastRenderedPageBreak/>
          <w:t>covariate and income</w:t>
        </w:r>
      </w:ins>
      <w:ins w:id="220" w:author="Gordon, Sarah H" w:date="2021-07-09T11:20:00Z">
        <w:r w:rsidR="001E0570">
          <w:rPr>
            <w:rFonts w:ascii="Courier New" w:hAnsi="Courier New" w:cs="Courier New"/>
          </w:rPr>
          <w:t xml:space="preserve"> to visually assess whether the distribution of each covariate shifted demonstrably at the 138</w:t>
        </w:r>
      </w:ins>
      <w:ins w:id="221" w:author="Gordon, Sarah H" w:date="2021-07-09T12:05:00Z">
        <w:r w:rsidR="00D2757E">
          <w:rPr>
            <w:rFonts w:ascii="Courier New" w:hAnsi="Courier New" w:cs="Courier New"/>
          </w:rPr>
          <w:t xml:space="preserve"> percent</w:t>
        </w:r>
      </w:ins>
      <w:ins w:id="222" w:author="Gordon, Sarah H" w:date="2021-07-09T11:20:00Z">
        <w:r w:rsidR="001E0570">
          <w:rPr>
            <w:rFonts w:ascii="Courier New" w:hAnsi="Courier New" w:cs="Courier New"/>
          </w:rPr>
          <w:t xml:space="preserve"> FPL cutoff, which would indicate that the </w:t>
        </w:r>
      </w:ins>
      <w:ins w:id="223" w:author="Gordon, Sarah H" w:date="2021-07-09T11:21:00Z">
        <w:r w:rsidR="001E0570">
          <w:rPr>
            <w:rFonts w:ascii="Courier New" w:hAnsi="Courier New" w:cs="Courier New"/>
          </w:rPr>
          <w:t>cutoff</w:t>
        </w:r>
      </w:ins>
      <w:ins w:id="224" w:author="Gordon, Sarah H" w:date="2021-07-09T11:22:00Z">
        <w:r w:rsidR="001E0570">
          <w:rPr>
            <w:rFonts w:ascii="Courier New" w:hAnsi="Courier New" w:cs="Courier New"/>
          </w:rPr>
          <w:t xml:space="preserve"> is associated with characteristics of those eligible versus ineligible for postpartum Medicaid eligibility</w:t>
        </w:r>
      </w:ins>
      <w:del w:id="225" w:author="Gordon, Sarah H" w:date="2021-07-09T11:22:00Z">
        <w:r w:rsidRPr="008F494B" w:rsidDel="001E0570">
          <w:rPr>
            <w:rFonts w:ascii="Courier New" w:hAnsi="Courier New" w:cs="Courier New"/>
          </w:rPr>
          <w:delText xml:space="preserve"> </w:delText>
        </w:r>
      </w:del>
      <w:del w:id="226" w:author="Gordon, Sarah H" w:date="2021-07-07T15:31:00Z">
        <w:r w:rsidR="00D67E10" w:rsidRPr="008F494B" w:rsidDel="00E748AF">
          <w:rPr>
            <w:rFonts w:ascii="Courier New" w:hAnsi="Courier New" w:cs="Courier New"/>
          </w:rPr>
          <w:delText xml:space="preserve">in addition to </w:delText>
        </w:r>
        <w:r w:rsidR="00C656E0" w:rsidRPr="008F494B" w:rsidDel="00E748AF">
          <w:rPr>
            <w:rFonts w:ascii="Courier New" w:hAnsi="Courier New" w:cs="Courier New"/>
          </w:rPr>
          <w:delText>estimating a</w:delText>
        </w:r>
        <w:r w:rsidR="00D67E10" w:rsidRPr="008F494B" w:rsidDel="00E748AF">
          <w:rPr>
            <w:rFonts w:ascii="Courier New" w:hAnsi="Courier New" w:cs="Courier New"/>
          </w:rPr>
          <w:delText xml:space="preserve"> local </w:delText>
        </w:r>
        <w:r w:rsidR="00C656E0" w:rsidRPr="008F494B" w:rsidDel="00E748AF">
          <w:rPr>
            <w:rFonts w:ascii="Courier New" w:hAnsi="Courier New" w:cs="Courier New"/>
          </w:rPr>
          <w:delText>regression model</w:delText>
        </w:r>
        <w:r w:rsidR="00D67E10" w:rsidRPr="008F494B" w:rsidDel="00E748AF">
          <w:rPr>
            <w:rFonts w:ascii="Courier New" w:hAnsi="Courier New" w:cs="Courier New"/>
          </w:rPr>
          <w:delText xml:space="preserve"> </w:delText>
        </w:r>
        <w:r w:rsidR="00C656E0" w:rsidRPr="008F494B" w:rsidDel="00E748AF">
          <w:rPr>
            <w:rFonts w:ascii="Courier New" w:hAnsi="Courier New" w:cs="Courier New"/>
          </w:rPr>
          <w:delText>within a narrow income bandwidth</w:delText>
        </w:r>
      </w:del>
      <w:del w:id="227" w:author="Gordon, Sarah H" w:date="2021-07-07T15:28:00Z">
        <w:r w:rsidR="00D67E10" w:rsidRPr="008F494B" w:rsidDel="00E748AF">
          <w:rPr>
            <w:rFonts w:ascii="Courier New" w:hAnsi="Courier New" w:cs="Courier New"/>
          </w:rPr>
          <w:delText xml:space="preserve">, </w:delText>
        </w:r>
      </w:del>
      <w:ins w:id="228" w:author="Gordon, Sarah H" w:date="2021-07-09T11:22:00Z">
        <w:r w:rsidR="001E0570">
          <w:rPr>
            <w:rFonts w:ascii="Courier New" w:hAnsi="Courier New" w:cs="Courier New"/>
          </w:rPr>
          <w:t xml:space="preserve"> Second, </w:t>
        </w:r>
      </w:ins>
      <w:ins w:id="229" w:author="Gordon, Sarah H" w:date="2021-07-07T15:28:00Z">
        <w:r w:rsidR="00E748AF">
          <w:rPr>
            <w:rFonts w:ascii="Courier New" w:hAnsi="Courier New" w:cs="Courier New"/>
          </w:rPr>
          <w:t>We</w:t>
        </w:r>
      </w:ins>
      <w:ins w:id="230" w:author="Gordon, Sarah H" w:date="2021-07-09T12:06:00Z">
        <w:r w:rsidR="00D2757E">
          <w:rPr>
            <w:rFonts w:ascii="Courier New" w:hAnsi="Courier New" w:cs="Courier New"/>
          </w:rPr>
          <w:t xml:space="preserve"> </w:t>
        </w:r>
      </w:ins>
      <w:del w:id="231" w:author="Gordon, Sarah H" w:date="2021-07-07T15:28:00Z">
        <w:r w:rsidRPr="008F494B" w:rsidDel="00E748AF">
          <w:rPr>
            <w:rFonts w:ascii="Courier New" w:hAnsi="Courier New" w:cs="Courier New"/>
          </w:rPr>
          <w:delText>we</w:delText>
        </w:r>
        <w:r w:rsidR="00D67E10" w:rsidRPr="008F494B" w:rsidDel="00E748AF">
          <w:rPr>
            <w:rFonts w:ascii="Courier New" w:hAnsi="Courier New" w:cs="Courier New"/>
          </w:rPr>
          <w:delText xml:space="preserve"> </w:delText>
        </w:r>
      </w:del>
      <w:ins w:id="232" w:author="Gordon, Sarah H" w:date="2021-07-07T15:28:00Z">
        <w:r w:rsidR="00E748AF">
          <w:rPr>
            <w:rFonts w:ascii="Courier New" w:hAnsi="Courier New" w:cs="Courier New"/>
          </w:rPr>
          <w:t xml:space="preserve">also </w:t>
        </w:r>
      </w:ins>
      <w:del w:id="233" w:author="Gordon, Sarah H" w:date="2021-07-07T15:29:00Z">
        <w:r w:rsidRPr="008F494B" w:rsidDel="00E748AF">
          <w:rPr>
            <w:rFonts w:ascii="Courier New" w:hAnsi="Courier New" w:cs="Courier New"/>
          </w:rPr>
          <w:delText xml:space="preserve">estimated a </w:delText>
        </w:r>
        <w:r w:rsidR="00D67E10" w:rsidRPr="008F494B" w:rsidDel="00E748AF">
          <w:rPr>
            <w:rFonts w:ascii="Courier New" w:hAnsi="Courier New" w:cs="Courier New"/>
          </w:rPr>
          <w:delText xml:space="preserve">series of </w:delText>
        </w:r>
        <w:r w:rsidRPr="008F494B" w:rsidDel="00E748AF">
          <w:rPr>
            <w:rFonts w:ascii="Courier New" w:hAnsi="Courier New" w:cs="Courier New"/>
          </w:rPr>
          <w:delText xml:space="preserve">flexible, parametric </w:delText>
        </w:r>
        <w:r w:rsidR="00D67E10" w:rsidRPr="008F494B" w:rsidDel="00E748AF">
          <w:rPr>
            <w:rFonts w:ascii="Courier New" w:hAnsi="Courier New" w:cs="Courier New"/>
          </w:rPr>
          <w:delText>models</w:delText>
        </w:r>
        <w:r w:rsidRPr="008F494B" w:rsidDel="00E748AF">
          <w:rPr>
            <w:rFonts w:ascii="Courier New" w:hAnsi="Courier New" w:cs="Courier New"/>
          </w:rPr>
          <w:delText xml:space="preserve"> that used the full income sample, </w:delText>
        </w:r>
      </w:del>
      <w:r w:rsidRPr="008F494B">
        <w:rPr>
          <w:rFonts w:ascii="Courier New" w:hAnsi="Courier New" w:cs="Courier New"/>
        </w:rPr>
        <w:t>test</w:t>
      </w:r>
      <w:ins w:id="234" w:author="Gordon, Sarah H" w:date="2021-07-07T15:29:00Z">
        <w:r w:rsidR="00E748AF">
          <w:rPr>
            <w:rFonts w:ascii="Courier New" w:hAnsi="Courier New" w:cs="Courier New"/>
          </w:rPr>
          <w:t>ed</w:t>
        </w:r>
      </w:ins>
      <w:del w:id="235" w:author="Gordon, Sarah H" w:date="2021-07-07T15:29:00Z">
        <w:r w:rsidRPr="008F494B" w:rsidDel="00E748AF">
          <w:rPr>
            <w:rFonts w:ascii="Courier New" w:hAnsi="Courier New" w:cs="Courier New"/>
          </w:rPr>
          <w:delText>ing</w:delText>
        </w:r>
      </w:del>
      <w:r w:rsidRPr="008F494B">
        <w:rPr>
          <w:rFonts w:ascii="Courier New" w:hAnsi="Courier New" w:cs="Courier New"/>
        </w:rPr>
        <w:t xml:space="preserve"> a variety of functional forms</w:t>
      </w:r>
      <w:r w:rsidR="00D67E10" w:rsidRPr="008F494B">
        <w:rPr>
          <w:rFonts w:ascii="Courier New" w:hAnsi="Courier New" w:cs="Courier New"/>
        </w:rPr>
        <w:t xml:space="preserve"> with higher order polynomials</w:t>
      </w:r>
      <w:ins w:id="236" w:author="Gordon, Sarah H" w:date="2021-07-09T11:47:00Z">
        <w:r w:rsidR="004E6E3C">
          <w:rPr>
            <w:rFonts w:ascii="Courier New" w:hAnsi="Courier New" w:cs="Courier New"/>
          </w:rPr>
          <w:t>. We</w:t>
        </w:r>
      </w:ins>
      <w:ins w:id="237" w:author="Gordon, Sarah H" w:date="2021-07-07T15:30:00Z">
        <w:r w:rsidR="00E748AF">
          <w:rPr>
            <w:rFonts w:ascii="Courier New" w:hAnsi="Courier New" w:cs="Courier New"/>
          </w:rPr>
          <w:t xml:space="preserve"> </w:t>
        </w:r>
      </w:ins>
      <w:ins w:id="238" w:author="Gordon, Sarah H" w:date="2021-07-08T13:57:00Z">
        <w:r w:rsidR="00621609">
          <w:rPr>
            <w:rFonts w:ascii="Courier New" w:hAnsi="Courier New" w:cs="Courier New"/>
          </w:rPr>
          <w:t>select</w:t>
        </w:r>
      </w:ins>
      <w:ins w:id="239" w:author="Gordon, Sarah H" w:date="2021-07-09T11:47:00Z">
        <w:r w:rsidR="004E6E3C">
          <w:rPr>
            <w:rFonts w:ascii="Courier New" w:hAnsi="Courier New" w:cs="Courier New"/>
          </w:rPr>
          <w:t>ed</w:t>
        </w:r>
      </w:ins>
      <w:ins w:id="240" w:author="Gordon, Sarah H" w:date="2021-07-07T15:30:00Z">
        <w:r w:rsidR="00E748AF">
          <w:rPr>
            <w:rFonts w:ascii="Courier New" w:hAnsi="Courier New" w:cs="Courier New"/>
          </w:rPr>
          <w:t xml:space="preserve"> the quadratic form due to model fit and evidence that lower-order polynomials are preferable in regression discontinuity estimation</w:t>
        </w:r>
      </w:ins>
      <w:r w:rsidRPr="008F494B">
        <w:rPr>
          <w:rFonts w:ascii="Courier New" w:hAnsi="Courier New" w:cs="Courier New"/>
        </w:rPr>
        <w:t xml:space="preserve">. </w:t>
      </w:r>
      <w:ins w:id="241" w:author="Gordon, Sarah H" w:date="2021-07-07T15:31:00Z">
        <w:r w:rsidR="00E748AF">
          <w:rPr>
            <w:rFonts w:ascii="Courier New" w:hAnsi="Courier New" w:cs="Courier New"/>
          </w:rPr>
          <w:t>I</w:t>
        </w:r>
        <w:r w:rsidR="00E748AF" w:rsidRPr="008F494B">
          <w:rPr>
            <w:rFonts w:ascii="Courier New" w:hAnsi="Courier New" w:cs="Courier New"/>
          </w:rPr>
          <w:t>n addition to estimating a</w:t>
        </w:r>
        <w:r w:rsidR="00E748AF">
          <w:rPr>
            <w:rFonts w:ascii="Courier New" w:hAnsi="Courier New" w:cs="Courier New"/>
          </w:rPr>
          <w:t xml:space="preserve"> parametric quadratic regression, we also implemented a</w:t>
        </w:r>
        <w:r w:rsidR="00E748AF" w:rsidRPr="008F494B">
          <w:rPr>
            <w:rFonts w:ascii="Courier New" w:hAnsi="Courier New" w:cs="Courier New"/>
          </w:rPr>
          <w:t xml:space="preserve"> local </w:t>
        </w:r>
        <w:r w:rsidR="00E748AF">
          <w:rPr>
            <w:rFonts w:ascii="Courier New" w:hAnsi="Courier New" w:cs="Courier New"/>
          </w:rPr>
          <w:t xml:space="preserve">polynomial </w:t>
        </w:r>
        <w:r w:rsidR="00E748AF" w:rsidRPr="008F494B">
          <w:rPr>
            <w:rFonts w:ascii="Courier New" w:hAnsi="Courier New" w:cs="Courier New"/>
          </w:rPr>
          <w:t>regression model within a narrow</w:t>
        </w:r>
        <w:r w:rsidR="00E748AF">
          <w:rPr>
            <w:rFonts w:ascii="Courier New" w:hAnsi="Courier New" w:cs="Courier New"/>
          </w:rPr>
          <w:t>, “optimal”</w:t>
        </w:r>
        <w:r w:rsidR="00E748AF" w:rsidRPr="008F494B">
          <w:rPr>
            <w:rFonts w:ascii="Courier New" w:hAnsi="Courier New" w:cs="Courier New"/>
          </w:rPr>
          <w:t xml:space="preserve"> income bandwidth</w:t>
        </w:r>
        <w:r w:rsidR="00D2757E">
          <w:rPr>
            <w:rFonts w:ascii="Courier New" w:hAnsi="Courier New" w:cs="Courier New"/>
          </w:rPr>
          <w:t xml:space="preserve"> above and below 138</w:t>
        </w:r>
      </w:ins>
      <w:ins w:id="242" w:author="Gordon, Sarah H" w:date="2021-07-09T12:06:00Z">
        <w:r w:rsidR="00D2757E">
          <w:rPr>
            <w:rFonts w:ascii="Courier New" w:hAnsi="Courier New" w:cs="Courier New"/>
          </w:rPr>
          <w:t xml:space="preserve"> percent</w:t>
        </w:r>
      </w:ins>
      <w:ins w:id="243" w:author="Gordon, Sarah H" w:date="2021-07-07T15:31:00Z">
        <w:r w:rsidR="00E748AF">
          <w:rPr>
            <w:rFonts w:ascii="Courier New" w:hAnsi="Courier New" w:cs="Courier New"/>
          </w:rPr>
          <w:t xml:space="preserve"> FPL. </w:t>
        </w:r>
      </w:ins>
      <w:commentRangeStart w:id="244"/>
      <w:r w:rsidR="00695167" w:rsidRPr="008F494B">
        <w:rPr>
          <w:rFonts w:ascii="Courier New" w:hAnsi="Courier New" w:cs="Courier New"/>
        </w:rPr>
        <w:t>Second</w:t>
      </w:r>
      <w:commentRangeEnd w:id="244"/>
      <w:r w:rsidR="00E748AF">
        <w:rPr>
          <w:rStyle w:val="CommentReference"/>
        </w:rPr>
        <w:commentReference w:id="244"/>
      </w:r>
      <w:r w:rsidR="00695167" w:rsidRPr="008F494B">
        <w:rPr>
          <w:rFonts w:ascii="Courier New" w:hAnsi="Courier New" w:cs="Courier New"/>
        </w:rPr>
        <w:t xml:space="preserve">, </w:t>
      </w:r>
      <w:r w:rsidR="00C42D62" w:rsidRPr="008F494B">
        <w:rPr>
          <w:rFonts w:ascii="Courier New" w:hAnsi="Courier New" w:cs="Courier New"/>
        </w:rPr>
        <w:t>we assess</w:t>
      </w:r>
      <w:r w:rsidR="00A27834" w:rsidRPr="008F494B">
        <w:rPr>
          <w:rFonts w:ascii="Courier New" w:hAnsi="Courier New" w:cs="Courier New"/>
        </w:rPr>
        <w:t>ed</w:t>
      </w:r>
      <w:r w:rsidR="00C42D62" w:rsidRPr="008F494B">
        <w:rPr>
          <w:rFonts w:ascii="Courier New" w:hAnsi="Courier New" w:cs="Courier New"/>
        </w:rPr>
        <w:t xml:space="preserve"> the robustness of </w:t>
      </w:r>
      <w:r w:rsidR="00A27834" w:rsidRPr="008F494B">
        <w:rPr>
          <w:rFonts w:ascii="Courier New" w:hAnsi="Courier New" w:cs="Courier New"/>
        </w:rPr>
        <w:t xml:space="preserve">both the local </w:t>
      </w:r>
      <w:r w:rsidR="00C9756F">
        <w:rPr>
          <w:rFonts w:ascii="Courier New" w:hAnsi="Courier New" w:cs="Courier New"/>
        </w:rPr>
        <w:t>po</w:t>
      </w:r>
      <w:r w:rsidR="006035D0">
        <w:rPr>
          <w:rFonts w:ascii="Courier New" w:hAnsi="Courier New" w:cs="Courier New"/>
        </w:rPr>
        <w:t>l</w:t>
      </w:r>
      <w:r w:rsidR="00C9756F">
        <w:rPr>
          <w:rFonts w:ascii="Courier New" w:hAnsi="Courier New" w:cs="Courier New"/>
        </w:rPr>
        <w:t>ynomial</w:t>
      </w:r>
      <w:r w:rsidR="00A27834" w:rsidRPr="008F494B">
        <w:rPr>
          <w:rFonts w:ascii="Courier New" w:hAnsi="Courier New" w:cs="Courier New"/>
        </w:rPr>
        <w:t xml:space="preserve"> and parametric models </w:t>
      </w:r>
      <w:r w:rsidR="00C42D62" w:rsidRPr="008F494B">
        <w:rPr>
          <w:rFonts w:ascii="Courier New" w:hAnsi="Courier New" w:cs="Courier New"/>
        </w:rPr>
        <w:t>to the inclusion of the 908 births to women with incomes between 133-138</w:t>
      </w:r>
      <w:ins w:id="245" w:author="Gordon, Sarah H" w:date="2021-07-09T12:06:00Z">
        <w:r w:rsidR="00D2757E">
          <w:rPr>
            <w:rFonts w:ascii="Courier New" w:hAnsi="Courier New" w:cs="Courier New"/>
          </w:rPr>
          <w:t xml:space="preserve"> percent</w:t>
        </w:r>
      </w:ins>
      <w:del w:id="246" w:author="Gordon, Sarah H" w:date="2021-07-09T12:06:00Z">
        <w:r w:rsidR="00C42D62" w:rsidRPr="008F494B" w:rsidDel="00D2757E">
          <w:rPr>
            <w:rFonts w:ascii="Courier New" w:hAnsi="Courier New" w:cs="Courier New"/>
          </w:rPr>
          <w:delText>%</w:delText>
        </w:r>
      </w:del>
      <w:r w:rsidR="00C42D62" w:rsidRPr="008F494B">
        <w:rPr>
          <w:rFonts w:ascii="Courier New" w:hAnsi="Courier New" w:cs="Courier New"/>
        </w:rPr>
        <w:t xml:space="preserve"> FPL. Third, </w:t>
      </w:r>
      <w:r w:rsidR="00695167" w:rsidRPr="008F494B">
        <w:rPr>
          <w:rFonts w:ascii="Courier New" w:hAnsi="Courier New" w:cs="Courier New"/>
        </w:rPr>
        <w:t>we implemented a set of falsification tests</w:t>
      </w:r>
      <w:r w:rsidR="004C0B63" w:rsidRPr="008F494B">
        <w:rPr>
          <w:rFonts w:ascii="Courier New" w:hAnsi="Courier New" w:cs="Courier New"/>
        </w:rPr>
        <w:t xml:space="preserve"> using points in the income distribution at which postpartum Medicaid eligibility is unchanged</w:t>
      </w:r>
      <w:r w:rsidR="00433D8C" w:rsidRPr="008F494B">
        <w:rPr>
          <w:rFonts w:ascii="Courier New" w:hAnsi="Courier New" w:cs="Courier New"/>
        </w:rPr>
        <w:t xml:space="preserve"> (90</w:t>
      </w:r>
      <w:ins w:id="247" w:author="Gordon, Sarah H" w:date="2021-07-09T12:06:00Z">
        <w:r w:rsidR="00D2757E">
          <w:rPr>
            <w:rFonts w:ascii="Courier New" w:hAnsi="Courier New" w:cs="Courier New"/>
          </w:rPr>
          <w:t xml:space="preserve"> percent</w:t>
        </w:r>
      </w:ins>
      <w:del w:id="248" w:author="Gordon, Sarah H" w:date="2021-07-09T12:06:00Z">
        <w:r w:rsidR="00433D8C" w:rsidRPr="008F494B" w:rsidDel="00D2757E">
          <w:rPr>
            <w:rFonts w:ascii="Courier New" w:hAnsi="Courier New" w:cs="Courier New"/>
          </w:rPr>
          <w:delText>%</w:delText>
        </w:r>
      </w:del>
      <w:r w:rsidR="00433D8C" w:rsidRPr="008F494B">
        <w:rPr>
          <w:rFonts w:ascii="Courier New" w:hAnsi="Courier New" w:cs="Courier New"/>
        </w:rPr>
        <w:t xml:space="preserve"> FPL and 200</w:t>
      </w:r>
      <w:ins w:id="249" w:author="Gordon, Sarah H" w:date="2021-07-09T12:06:00Z">
        <w:r w:rsidR="00D2757E">
          <w:rPr>
            <w:rFonts w:ascii="Courier New" w:hAnsi="Courier New" w:cs="Courier New"/>
          </w:rPr>
          <w:t xml:space="preserve"> percent</w:t>
        </w:r>
      </w:ins>
      <w:del w:id="250" w:author="Gordon, Sarah H" w:date="2021-07-09T12:06:00Z">
        <w:r w:rsidR="00433D8C" w:rsidRPr="008F494B" w:rsidDel="00D2757E">
          <w:rPr>
            <w:rFonts w:ascii="Courier New" w:hAnsi="Courier New" w:cs="Courier New"/>
          </w:rPr>
          <w:delText>%</w:delText>
        </w:r>
      </w:del>
      <w:r w:rsidR="00433D8C" w:rsidRPr="008F494B">
        <w:rPr>
          <w:rFonts w:ascii="Courier New" w:hAnsi="Courier New" w:cs="Courier New"/>
        </w:rPr>
        <w:t xml:space="preserve"> FPL)</w:t>
      </w:r>
      <w:r w:rsidR="004C0B63" w:rsidRPr="008F494B">
        <w:rPr>
          <w:rFonts w:ascii="Courier New" w:hAnsi="Courier New" w:cs="Courier New"/>
        </w:rPr>
        <w:t xml:space="preserve"> to assess whether these false “treatments” were associated with any changes in postpartum insurance outcomes. </w:t>
      </w:r>
      <w:r w:rsidR="00282E85" w:rsidRPr="008F494B">
        <w:rPr>
          <w:rFonts w:ascii="Courier New" w:hAnsi="Courier New" w:cs="Courier New"/>
        </w:rPr>
        <w:t xml:space="preserve">Fourth, we </w:t>
      </w:r>
      <w:r w:rsidR="00837EB6" w:rsidRPr="008F494B">
        <w:rPr>
          <w:rFonts w:ascii="Courier New" w:hAnsi="Courier New" w:cs="Courier New"/>
        </w:rPr>
        <w:t xml:space="preserve">implemented two </w:t>
      </w:r>
      <w:r w:rsidR="00507FDC" w:rsidRPr="008F494B">
        <w:rPr>
          <w:rFonts w:ascii="Courier New" w:hAnsi="Courier New" w:cs="Courier New"/>
        </w:rPr>
        <w:t xml:space="preserve">sample </w:t>
      </w:r>
      <w:r w:rsidR="00C82F4A" w:rsidRPr="008F494B">
        <w:rPr>
          <w:rFonts w:ascii="Courier New" w:hAnsi="Courier New" w:cs="Courier New"/>
        </w:rPr>
        <w:t>restrictions</w:t>
      </w:r>
      <w:r w:rsidR="00507FDC" w:rsidRPr="008F494B">
        <w:rPr>
          <w:rFonts w:ascii="Courier New" w:hAnsi="Courier New" w:cs="Courier New"/>
        </w:rPr>
        <w:t xml:space="preserve"> as proxies</w:t>
      </w:r>
      <w:r w:rsidR="00837EB6" w:rsidRPr="008F494B">
        <w:rPr>
          <w:rFonts w:ascii="Courier New" w:hAnsi="Courier New" w:cs="Courier New"/>
        </w:rPr>
        <w:t xml:space="preserve"> for </w:t>
      </w:r>
      <w:r w:rsidR="00507FDC" w:rsidRPr="008F494B">
        <w:rPr>
          <w:rFonts w:ascii="Courier New" w:hAnsi="Courier New" w:cs="Courier New"/>
        </w:rPr>
        <w:t xml:space="preserve">excluding </w:t>
      </w:r>
      <w:r w:rsidR="00433D8C" w:rsidRPr="008F494B">
        <w:rPr>
          <w:rFonts w:ascii="Courier New" w:hAnsi="Courier New" w:cs="Courier New"/>
        </w:rPr>
        <w:t xml:space="preserve">women </w:t>
      </w:r>
      <w:r w:rsidR="00837EB6" w:rsidRPr="008F494B">
        <w:rPr>
          <w:rFonts w:ascii="Courier New" w:hAnsi="Courier New" w:cs="Courier New"/>
        </w:rPr>
        <w:t>with emergency Medicaid eligibility</w:t>
      </w:r>
      <w:ins w:id="251" w:author="Gordon, Sarah H" w:date="2021-07-09T09:20:00Z">
        <w:r w:rsidR="00A230D7">
          <w:rPr>
            <w:rFonts w:ascii="Courier New" w:hAnsi="Courier New" w:cs="Courier New"/>
          </w:rPr>
          <w:t>. Emergency Medicaid</w:t>
        </w:r>
      </w:ins>
      <w:del w:id="252" w:author="Gordon, Sarah H" w:date="2021-07-09T09:20:00Z">
        <w:r w:rsidR="003F02C6" w:rsidRPr="008F494B" w:rsidDel="00A230D7">
          <w:rPr>
            <w:rFonts w:ascii="Courier New" w:hAnsi="Courier New" w:cs="Courier New"/>
          </w:rPr>
          <w:delText xml:space="preserve">, </w:delText>
        </w:r>
      </w:del>
      <w:ins w:id="253" w:author="Gordon, Sarah H" w:date="2021-07-09T09:19:00Z">
        <w:r w:rsidR="00A230D7">
          <w:rPr>
            <w:rFonts w:ascii="Courier New" w:hAnsi="Courier New" w:cs="Courier New"/>
          </w:rPr>
          <w:t xml:space="preserve"> provides coverage for emergency services only (including delivery hospitalizations)</w:t>
        </w:r>
      </w:ins>
      <w:ins w:id="254" w:author="Gordon, Sarah H" w:date="2021-07-09T09:20:00Z">
        <w:r w:rsidR="00A230D7">
          <w:rPr>
            <w:rFonts w:ascii="Courier New" w:hAnsi="Courier New" w:cs="Courier New"/>
          </w:rPr>
          <w:t xml:space="preserve"> to individuals who meet all Medicaid eligibility criteria with the exception of citizenship requirements.</w:t>
        </w:r>
      </w:ins>
      <w:ins w:id="255" w:author="Gordon, Sarah H" w:date="2021-07-09T09:21:00Z">
        <w:r w:rsidR="00A230D7">
          <w:rPr>
            <w:rFonts w:ascii="Courier New" w:hAnsi="Courier New" w:cs="Courier New"/>
          </w:rPr>
          <w:t xml:space="preserve"> </w:t>
        </w:r>
      </w:ins>
      <w:del w:id="256" w:author="Gordon, Sarah H" w:date="2021-07-09T09:21:00Z">
        <w:r w:rsidR="003F02C6" w:rsidRPr="008F494B" w:rsidDel="00A230D7">
          <w:rPr>
            <w:rFonts w:ascii="Courier New" w:hAnsi="Courier New" w:cs="Courier New"/>
          </w:rPr>
          <w:delText>who</w:delText>
        </w:r>
      </w:del>
      <w:del w:id="257" w:author="Gordon, Sarah H" w:date="2021-07-09T09:25:00Z">
        <w:r w:rsidR="003F02C6" w:rsidRPr="008F494B" w:rsidDel="00A230D7">
          <w:rPr>
            <w:rFonts w:ascii="Courier New" w:hAnsi="Courier New" w:cs="Courier New"/>
          </w:rPr>
          <w:delText xml:space="preserve"> would not subject to the same postpartum income eligibility criteria as U.S. citizens. </w:delText>
        </w:r>
      </w:del>
      <w:r w:rsidR="003678EC">
        <w:rPr>
          <w:rFonts w:ascii="Courier New" w:hAnsi="Courier New" w:cs="Courier New"/>
        </w:rPr>
        <w:t>First, w</w:t>
      </w:r>
      <w:r w:rsidR="00BD3922" w:rsidRPr="008F494B">
        <w:rPr>
          <w:rFonts w:ascii="Courier New" w:hAnsi="Courier New" w:cs="Courier New"/>
        </w:rPr>
        <w:t>e</w:t>
      </w:r>
      <w:r w:rsidR="00E405DE" w:rsidRPr="008F494B">
        <w:rPr>
          <w:rFonts w:ascii="Courier New" w:hAnsi="Courier New" w:cs="Courier New"/>
        </w:rPr>
        <w:t xml:space="preserve"> excluded</w:t>
      </w:r>
      <w:r w:rsidR="00507FDC" w:rsidRPr="008F494B">
        <w:rPr>
          <w:rFonts w:ascii="Courier New" w:hAnsi="Courier New" w:cs="Courier New"/>
        </w:rPr>
        <w:t xml:space="preserve"> </w:t>
      </w:r>
      <w:r w:rsidR="00282E85" w:rsidRPr="008F494B">
        <w:rPr>
          <w:rFonts w:ascii="Courier New" w:hAnsi="Courier New" w:cs="Courier New"/>
        </w:rPr>
        <w:t>births to women who were not born in the U.S.</w:t>
      </w:r>
      <w:ins w:id="258" w:author="Gordon, Sarah H" w:date="2021-07-09T09:25:00Z">
        <w:r w:rsidR="00A230D7">
          <w:rPr>
            <w:rFonts w:ascii="Courier New" w:hAnsi="Courier New" w:cs="Courier New"/>
          </w:rPr>
          <w:t xml:space="preserve"> and </w:t>
        </w:r>
      </w:ins>
      <w:ins w:id="259" w:author="Gordon, Sarah H" w:date="2021-07-09T09:26:00Z">
        <w:r w:rsidR="00A230D7">
          <w:rPr>
            <w:rFonts w:ascii="Courier New" w:hAnsi="Courier New" w:cs="Courier New"/>
          </w:rPr>
          <w:t>were</w:t>
        </w:r>
      </w:ins>
      <w:ins w:id="260" w:author="Gordon, Sarah H" w:date="2021-07-09T09:25:00Z">
        <w:r w:rsidR="00A230D7">
          <w:rPr>
            <w:rFonts w:ascii="Courier New" w:hAnsi="Courier New" w:cs="Courier New"/>
          </w:rPr>
          <w:t xml:space="preserve"> therefore less likely to be </w:t>
        </w:r>
      </w:ins>
      <w:ins w:id="261" w:author="Gordon, Sarah H" w:date="2021-07-09T09:26:00Z">
        <w:r w:rsidR="00A230D7">
          <w:rPr>
            <w:rFonts w:ascii="Courier New" w:hAnsi="Courier New" w:cs="Courier New"/>
          </w:rPr>
          <w:t xml:space="preserve">U.S. citizens who qualified for full pregnancy-related Medicaid benefits. </w:t>
        </w:r>
      </w:ins>
      <w:del w:id="262" w:author="Gordon, Sarah H" w:date="2021-07-09T09:26:00Z">
        <w:r w:rsidR="00E405DE" w:rsidRPr="008F494B" w:rsidDel="00A230D7">
          <w:rPr>
            <w:rFonts w:ascii="Courier New" w:hAnsi="Courier New" w:cs="Courier New"/>
          </w:rPr>
          <w:delText xml:space="preserve">, which also </w:delText>
        </w:r>
        <w:r w:rsidR="001F28B1" w:rsidRPr="008F494B" w:rsidDel="00A230D7">
          <w:rPr>
            <w:rFonts w:ascii="Courier New" w:hAnsi="Courier New" w:cs="Courier New"/>
          </w:rPr>
          <w:delText>serves as a robustness check for t</w:delText>
        </w:r>
        <w:r w:rsidR="00E405DE" w:rsidRPr="008F494B" w:rsidDel="00A230D7">
          <w:rPr>
            <w:rFonts w:ascii="Courier New" w:hAnsi="Courier New" w:cs="Courier New"/>
          </w:rPr>
          <w:delText>he observed discontinuity in this covariate at the 138% FPL thre</w:delText>
        </w:r>
        <w:r w:rsidR="003678EC" w:rsidDel="00A230D7">
          <w:rPr>
            <w:rFonts w:ascii="Courier New" w:hAnsi="Courier New" w:cs="Courier New"/>
          </w:rPr>
          <w:delText>shold.</w:delText>
        </w:r>
      </w:del>
      <w:r w:rsidR="003678EC">
        <w:rPr>
          <w:rFonts w:ascii="Courier New" w:hAnsi="Courier New" w:cs="Courier New"/>
        </w:rPr>
        <w:t xml:space="preserve"> Second, b</w:t>
      </w:r>
      <w:r w:rsidR="00E405DE" w:rsidRPr="008F494B">
        <w:rPr>
          <w:rFonts w:ascii="Courier New" w:hAnsi="Courier New" w:cs="Courier New"/>
        </w:rPr>
        <w:t>ecause emergency Medicaid</w:t>
      </w:r>
      <w:r w:rsidR="001B738A" w:rsidRPr="008F494B">
        <w:rPr>
          <w:rFonts w:ascii="Courier New" w:hAnsi="Courier New" w:cs="Courier New"/>
        </w:rPr>
        <w:t xml:space="preserve"> coverage</w:t>
      </w:r>
      <w:r w:rsidR="00E405DE" w:rsidRPr="008F494B">
        <w:rPr>
          <w:rFonts w:ascii="Courier New" w:hAnsi="Courier New" w:cs="Courier New"/>
        </w:rPr>
        <w:t xml:space="preserve"> is limited to </w:t>
      </w:r>
      <w:r w:rsidR="00915E5A" w:rsidRPr="008F494B">
        <w:rPr>
          <w:rFonts w:ascii="Courier New" w:hAnsi="Courier New" w:cs="Courier New"/>
        </w:rPr>
        <w:lastRenderedPageBreak/>
        <w:t xml:space="preserve">covering the costs of an acute, urgent event such as </w:t>
      </w:r>
      <w:r w:rsidR="00E405DE" w:rsidRPr="008F494B">
        <w:rPr>
          <w:rFonts w:ascii="Courier New" w:hAnsi="Courier New" w:cs="Courier New"/>
        </w:rPr>
        <w:t xml:space="preserve">delivery, we also </w:t>
      </w:r>
      <w:r w:rsidR="00BD3922" w:rsidRPr="008F494B">
        <w:rPr>
          <w:rFonts w:ascii="Courier New" w:hAnsi="Courier New" w:cs="Courier New"/>
        </w:rPr>
        <w:t>tested the exclusion of</w:t>
      </w:r>
      <w:r w:rsidR="00837EB6" w:rsidRPr="008F494B">
        <w:rPr>
          <w:rFonts w:ascii="Courier New" w:hAnsi="Courier New" w:cs="Courier New"/>
        </w:rPr>
        <w:t xml:space="preserve"> births to women who were only enrolled in Medicaid during the month of delivery.</w:t>
      </w:r>
      <w:r w:rsidR="00282E85" w:rsidRPr="008F494B">
        <w:rPr>
          <w:rFonts w:ascii="Courier New" w:hAnsi="Courier New" w:cs="Courier New"/>
        </w:rPr>
        <w:t xml:space="preserve"> </w:t>
      </w:r>
    </w:p>
    <w:p w14:paraId="7E354191" w14:textId="49FFA043" w:rsidR="00F148A4" w:rsidRPr="008F494B" w:rsidRDefault="00F148A4" w:rsidP="00F53F60">
      <w:pPr>
        <w:spacing w:after="0" w:line="480" w:lineRule="auto"/>
        <w:rPr>
          <w:rFonts w:ascii="Courier New" w:hAnsi="Courier New" w:cs="Courier New"/>
          <w:i/>
        </w:rPr>
      </w:pPr>
      <w:r w:rsidRPr="008F494B">
        <w:rPr>
          <w:rFonts w:ascii="Courier New" w:hAnsi="Courier New" w:cs="Courier New"/>
          <w:i/>
        </w:rPr>
        <w:t>Limitations</w:t>
      </w:r>
    </w:p>
    <w:p w14:paraId="56134816" w14:textId="07DC8BA6" w:rsidR="001569B2" w:rsidRPr="008F494B" w:rsidRDefault="00F148A4" w:rsidP="007A2635">
      <w:pPr>
        <w:spacing w:after="0" w:line="480" w:lineRule="auto"/>
        <w:ind w:firstLine="720"/>
        <w:rPr>
          <w:rFonts w:ascii="Courier New" w:hAnsi="Courier New" w:cs="Courier New"/>
        </w:rPr>
      </w:pPr>
      <w:r w:rsidRPr="008F494B">
        <w:rPr>
          <w:rFonts w:ascii="Courier New" w:hAnsi="Courier New" w:cs="Courier New"/>
        </w:rPr>
        <w:t xml:space="preserve">Our analysis has a number of limitations. First, our data is limited </w:t>
      </w:r>
      <w:r w:rsidR="001543CB" w:rsidRPr="008F494B">
        <w:rPr>
          <w:rFonts w:ascii="Courier New" w:hAnsi="Courier New" w:cs="Courier New"/>
        </w:rPr>
        <w:t>to</w:t>
      </w:r>
      <w:r w:rsidR="00F30BF1" w:rsidRPr="008F494B">
        <w:rPr>
          <w:rFonts w:ascii="Courier New" w:hAnsi="Courier New" w:cs="Courier New"/>
        </w:rPr>
        <w:t xml:space="preserve"> </w:t>
      </w:r>
      <w:r w:rsidRPr="008F494B">
        <w:rPr>
          <w:rFonts w:ascii="Courier New" w:hAnsi="Courier New" w:cs="Courier New"/>
        </w:rPr>
        <w:t>Colorado and may not generalize to other state contexts.</w:t>
      </w:r>
      <w:r w:rsidR="001569B2" w:rsidRPr="008F494B">
        <w:rPr>
          <w:rFonts w:ascii="Courier New" w:hAnsi="Courier New" w:cs="Courier New"/>
        </w:rPr>
        <w:t xml:space="preserve"> However, l</w:t>
      </w:r>
      <w:r w:rsidRPr="008F494B">
        <w:rPr>
          <w:rFonts w:ascii="Courier New" w:hAnsi="Courier New" w:cs="Courier New"/>
        </w:rPr>
        <w:t>ike all states, Colorado has pregnancy-related Medicaid income eligibility limits that exceed the income limits fo</w:t>
      </w:r>
      <w:r w:rsidR="001569B2" w:rsidRPr="008F494B">
        <w:rPr>
          <w:rFonts w:ascii="Courier New" w:hAnsi="Courier New" w:cs="Courier New"/>
        </w:rPr>
        <w:t xml:space="preserve">r parents or low-income adults, and like the majority of states, Colorado has </w:t>
      </w:r>
      <w:r w:rsidRPr="008F494B">
        <w:rPr>
          <w:rFonts w:ascii="Courier New" w:hAnsi="Courier New" w:cs="Courier New"/>
        </w:rPr>
        <w:t xml:space="preserve">expanded Medicaid </w:t>
      </w:r>
      <w:r w:rsidR="001569B2" w:rsidRPr="008F494B">
        <w:rPr>
          <w:rFonts w:ascii="Courier New" w:hAnsi="Courier New" w:cs="Courier New"/>
        </w:rPr>
        <w:t>to adults with incomes below 138</w:t>
      </w:r>
      <w:ins w:id="263" w:author="Gordon, Sarah H" w:date="2021-07-09T12:07:00Z">
        <w:r w:rsidR="00D2757E">
          <w:rPr>
            <w:rFonts w:ascii="Courier New" w:hAnsi="Courier New" w:cs="Courier New"/>
          </w:rPr>
          <w:t xml:space="preserve"> percent</w:t>
        </w:r>
      </w:ins>
      <w:del w:id="264" w:author="Gordon, Sarah H" w:date="2021-07-09T12:07:00Z">
        <w:r w:rsidR="001569B2" w:rsidRPr="008F494B" w:rsidDel="00D2757E">
          <w:rPr>
            <w:rFonts w:ascii="Courier New" w:hAnsi="Courier New" w:cs="Courier New"/>
          </w:rPr>
          <w:delText>%</w:delText>
        </w:r>
      </w:del>
      <w:r w:rsidR="001569B2" w:rsidRPr="008F494B">
        <w:rPr>
          <w:rFonts w:ascii="Courier New" w:hAnsi="Courier New" w:cs="Courier New"/>
        </w:rPr>
        <w:t xml:space="preserve"> FPL.</w:t>
      </w:r>
      <w:r w:rsidR="00FC3E26">
        <w:rPr>
          <w:rFonts w:ascii="Courier New" w:hAnsi="Courier New" w:cs="Courier New"/>
        </w:rPr>
        <w:fldChar w:fldCharType="begin"/>
      </w:r>
      <w:r w:rsidR="006035D0">
        <w:rPr>
          <w:rFonts w:ascii="Courier New" w:hAnsi="Courier New" w:cs="Courier New"/>
        </w:rPr>
        <w:instrText xml:space="preserve"> ADDIN ZOTERO_ITEM CSL_CITATION {"citationID":"UEjtnlHG","properties":{"formattedCitation":"\\super 8,19,20\\nosupersub{}","plainCitation":"8,19,20","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id":3514,"uris":["http://zotero.org/users/2141015/items/JQQIUNMZ"],"uri":["http://zotero.org/users/2141015/items/JQQIUNMZ"],"itemData":{"id":3514,"type":"webpage","title":"Medicaid Income Eligibility Limits for Parents, 2002-2020 | KFF","URL":"https://www.kff.org/medicaid/state-indicator/medicaid-income-eligibility-limits-for-parents/?currentTimeframe=0&amp;sortModel=%7B%22colId%22:%22Location%22,%22sort%22:%22asc%22%7D","accessed":{"date-parts":[["2020",9,28]]}}},{"id":3021,"uris":["http://zotero.org/users/2141015/items/XQW9BM2R"],"uri":["http://zotero.org/users/2141015/items/XQW9BM2R"],"itemData":{"id":3021,"type":"webpage","title":"Status of State Action on the Medicaid Expansion Decision | KFF","URL":"https://www.kff.org/health-reform/state-indicator/state-activity-around-expanding-medicaid-under-the-affordable-care-act/?currentTimeframe=0&amp;sortModel=%7B%22colId%22:%22Location%22,%22sort%22:%22asc%22%7D","accessed":{"date-parts":[["2020",5,29]]}}}],"schema":"https://github.com/citation-style-language/schema/raw/master/csl-citation.json"} </w:instrText>
      </w:r>
      <w:r w:rsidR="00FC3E26">
        <w:rPr>
          <w:rFonts w:ascii="Courier New" w:hAnsi="Courier New" w:cs="Courier New"/>
        </w:rPr>
        <w:fldChar w:fldCharType="separate"/>
      </w:r>
      <w:r w:rsidR="006035D0" w:rsidRPr="006035D0">
        <w:rPr>
          <w:rFonts w:ascii="Courier New" w:hAnsi="Courier New" w:cs="Courier New"/>
          <w:szCs w:val="24"/>
          <w:vertAlign w:val="superscript"/>
        </w:rPr>
        <w:t>8,19,20</w:t>
      </w:r>
      <w:r w:rsidR="00FC3E26">
        <w:rPr>
          <w:rFonts w:ascii="Courier New" w:hAnsi="Courier New" w:cs="Courier New"/>
        </w:rPr>
        <w:fldChar w:fldCharType="end"/>
      </w:r>
      <w:r w:rsidR="001569B2" w:rsidRPr="008F494B">
        <w:rPr>
          <w:rFonts w:ascii="Courier New" w:hAnsi="Courier New" w:cs="Courier New"/>
        </w:rPr>
        <w:t xml:space="preserve"> </w:t>
      </w:r>
      <w:del w:id="265" w:author="Gordon, Sarah H" w:date="2021-07-07T15:32:00Z">
        <w:r w:rsidR="00533213" w:rsidRPr="008F494B" w:rsidDel="00E748AF">
          <w:rPr>
            <w:rFonts w:ascii="Courier New" w:hAnsi="Courier New" w:cs="Courier New"/>
          </w:rPr>
          <w:delText xml:space="preserve">Relatedly, our causal estimates are derived from a sample of births to mothers within a narrow </w:delText>
        </w:r>
        <w:r w:rsidR="008954F1" w:rsidRPr="008F494B" w:rsidDel="00E748AF">
          <w:rPr>
            <w:rFonts w:ascii="Courier New" w:hAnsi="Courier New" w:cs="Courier New"/>
          </w:rPr>
          <w:delText>range of incomes</w:delText>
        </w:r>
        <w:r w:rsidR="0093107E" w:rsidRPr="008F494B" w:rsidDel="00E748AF">
          <w:rPr>
            <w:rFonts w:ascii="Courier New" w:hAnsi="Courier New" w:cs="Courier New"/>
          </w:rPr>
          <w:delText xml:space="preserve">. While this approach reduces bias from selection into different types of health insurance, </w:delText>
        </w:r>
        <w:r w:rsidR="008954F1" w:rsidRPr="008F494B" w:rsidDel="00E748AF">
          <w:rPr>
            <w:rFonts w:ascii="Courier New" w:hAnsi="Courier New" w:cs="Courier New"/>
          </w:rPr>
          <w:delText xml:space="preserve">the </w:delText>
        </w:r>
        <w:r w:rsidR="00FF169B" w:rsidRPr="008F494B" w:rsidDel="00E748AF">
          <w:rPr>
            <w:rFonts w:ascii="Courier New" w:hAnsi="Courier New" w:cs="Courier New"/>
          </w:rPr>
          <w:delText xml:space="preserve">estimated </w:delText>
        </w:r>
        <w:r w:rsidR="008954F1" w:rsidRPr="008F494B" w:rsidDel="00E748AF">
          <w:rPr>
            <w:rFonts w:ascii="Courier New" w:hAnsi="Courier New" w:cs="Courier New"/>
          </w:rPr>
          <w:delText>e</w:delText>
        </w:r>
        <w:r w:rsidR="00FF169B" w:rsidRPr="008F494B" w:rsidDel="00E748AF">
          <w:rPr>
            <w:rFonts w:ascii="Courier New" w:hAnsi="Courier New" w:cs="Courier New"/>
          </w:rPr>
          <w:delText>ffect of postpartum Medicaid eligibility</w:delText>
        </w:r>
        <w:r w:rsidR="00533213" w:rsidRPr="008F494B" w:rsidDel="00E748AF">
          <w:rPr>
            <w:rFonts w:ascii="Courier New" w:hAnsi="Courier New" w:cs="Courier New"/>
          </w:rPr>
          <w:delText xml:space="preserve"> may not generalize to </w:delText>
        </w:r>
        <w:r w:rsidR="00FF169B" w:rsidRPr="008F494B" w:rsidDel="00E748AF">
          <w:rPr>
            <w:rFonts w:ascii="Courier New" w:hAnsi="Courier New" w:cs="Courier New"/>
          </w:rPr>
          <w:delText xml:space="preserve">women outside this income range. </w:delText>
        </w:r>
        <w:r w:rsidR="003F3488" w:rsidRPr="008F494B" w:rsidDel="00E748AF">
          <w:rPr>
            <w:rFonts w:ascii="Courier New" w:hAnsi="Courier New" w:cs="Courier New"/>
          </w:rPr>
          <w:delText>To</w:delText>
        </w:r>
        <w:r w:rsidR="00C15691" w:rsidRPr="008F494B" w:rsidDel="00E748AF">
          <w:rPr>
            <w:rFonts w:ascii="Courier New" w:hAnsi="Courier New" w:cs="Courier New"/>
          </w:rPr>
          <w:delText xml:space="preserve"> balance </w:delText>
        </w:r>
        <w:r w:rsidR="0052590F" w:rsidDel="00E748AF">
          <w:rPr>
            <w:rFonts w:ascii="Courier New" w:hAnsi="Courier New" w:cs="Courier New"/>
          </w:rPr>
          <w:delText xml:space="preserve">the trade-off between rigor </w:delText>
        </w:r>
        <w:r w:rsidR="00507FDC" w:rsidRPr="008F494B" w:rsidDel="00E748AF">
          <w:rPr>
            <w:rFonts w:ascii="Courier New" w:hAnsi="Courier New" w:cs="Courier New"/>
          </w:rPr>
          <w:delText xml:space="preserve">offered by the regression discontinuity </w:delText>
        </w:r>
        <w:r w:rsidR="009904C9" w:rsidRPr="008F494B" w:rsidDel="00E748AF">
          <w:rPr>
            <w:rFonts w:ascii="Courier New" w:hAnsi="Courier New" w:cs="Courier New"/>
          </w:rPr>
          <w:delText>design</w:delText>
        </w:r>
        <w:r w:rsidR="0052590F" w:rsidDel="00E748AF">
          <w:rPr>
            <w:rFonts w:ascii="Courier New" w:hAnsi="Courier New" w:cs="Courier New"/>
          </w:rPr>
          <w:delText xml:space="preserve"> and </w:delText>
        </w:r>
        <w:r w:rsidR="0052590F" w:rsidRPr="008F494B" w:rsidDel="00E748AF">
          <w:rPr>
            <w:rFonts w:ascii="Courier New" w:hAnsi="Courier New" w:cs="Courier New"/>
          </w:rPr>
          <w:delText>generalizability</w:delText>
        </w:r>
        <w:r w:rsidR="003F3488" w:rsidRPr="008F494B" w:rsidDel="00E748AF">
          <w:rPr>
            <w:rFonts w:ascii="Courier New" w:hAnsi="Courier New" w:cs="Courier New"/>
          </w:rPr>
          <w:delText xml:space="preserve">, we also </w:delText>
        </w:r>
        <w:r w:rsidR="00F30BF1" w:rsidRPr="008F494B" w:rsidDel="00E748AF">
          <w:rPr>
            <w:rFonts w:ascii="Courier New" w:hAnsi="Courier New" w:cs="Courier New"/>
          </w:rPr>
          <w:delText>presented</w:delText>
        </w:r>
        <w:r w:rsidR="00C15691" w:rsidRPr="008F494B" w:rsidDel="00E748AF">
          <w:rPr>
            <w:rFonts w:ascii="Courier New" w:hAnsi="Courier New" w:cs="Courier New"/>
          </w:rPr>
          <w:delText xml:space="preserve"> unadjusted outcome means and scatter plots among the full sample</w:delText>
        </w:r>
        <w:r w:rsidR="000D2664" w:rsidRPr="008F494B" w:rsidDel="00E748AF">
          <w:rPr>
            <w:rFonts w:ascii="Courier New" w:hAnsi="Courier New" w:cs="Courier New"/>
          </w:rPr>
          <w:delText xml:space="preserve"> to describe continuity of coverage among all women enrolled in Medicaid during pregnancy</w:delText>
        </w:r>
        <w:r w:rsidR="008D5039" w:rsidRPr="008F494B" w:rsidDel="00E748AF">
          <w:rPr>
            <w:rFonts w:ascii="Courier New" w:hAnsi="Courier New" w:cs="Courier New"/>
          </w:rPr>
          <w:delText xml:space="preserve"> in Colorado</w:delText>
        </w:r>
        <w:r w:rsidR="0052590F" w:rsidDel="00E748AF">
          <w:rPr>
            <w:rFonts w:ascii="Courier New" w:hAnsi="Courier New" w:cs="Courier New"/>
          </w:rPr>
          <w:delText>. Additionally</w:delText>
        </w:r>
        <w:r w:rsidR="009904C9" w:rsidRPr="008F494B" w:rsidDel="00E748AF">
          <w:rPr>
            <w:rFonts w:ascii="Courier New" w:hAnsi="Courier New" w:cs="Courier New"/>
          </w:rPr>
          <w:delText>, our results are consistent when estimated with the narrow income bandwidth and across the full sample</w:delText>
        </w:r>
        <w:r w:rsidR="00C15691" w:rsidRPr="008F494B" w:rsidDel="00E748AF">
          <w:rPr>
            <w:rFonts w:ascii="Courier New" w:hAnsi="Courier New" w:cs="Courier New"/>
          </w:rPr>
          <w:delText xml:space="preserve">. </w:delText>
        </w:r>
      </w:del>
      <w:r w:rsidR="001569B2" w:rsidRPr="008F494B">
        <w:rPr>
          <w:rFonts w:ascii="Courier New" w:hAnsi="Courier New" w:cs="Courier New"/>
        </w:rPr>
        <w:t>Second, while the APCD includes claims for all births to Medicaid-enrolled mothers in Colorado, the database excludes many commercial, self-insured payers who are not required to submit their claims to the APCD</w:t>
      </w:r>
      <w:r w:rsidR="00F90481" w:rsidRPr="008F494B">
        <w:rPr>
          <w:rFonts w:ascii="Courier New" w:hAnsi="Courier New" w:cs="Courier New"/>
        </w:rPr>
        <w:t xml:space="preserve"> (those that submit do so voluntarily)</w:t>
      </w:r>
      <w:r w:rsidR="001569B2" w:rsidRPr="008F494B">
        <w:rPr>
          <w:rFonts w:ascii="Courier New" w:hAnsi="Courier New" w:cs="Courier New"/>
        </w:rPr>
        <w:t xml:space="preserve">. </w:t>
      </w:r>
      <w:r w:rsidR="00C94678" w:rsidRPr="008F494B">
        <w:rPr>
          <w:rFonts w:ascii="Courier New" w:hAnsi="Courier New" w:cs="Courier New"/>
        </w:rPr>
        <w:t xml:space="preserve">Therefore, </w:t>
      </w:r>
      <w:r w:rsidR="00E95363" w:rsidRPr="008F494B">
        <w:rPr>
          <w:rFonts w:ascii="Courier New" w:hAnsi="Courier New" w:cs="Courier New"/>
        </w:rPr>
        <w:t>we were likely</w:t>
      </w:r>
      <w:r w:rsidR="00C94678" w:rsidRPr="008F494B">
        <w:rPr>
          <w:rFonts w:ascii="Courier New" w:hAnsi="Courier New" w:cs="Courier New"/>
        </w:rPr>
        <w:t xml:space="preserve"> unable to observe postpartum enrollment for some women who switch</w:t>
      </w:r>
      <w:r w:rsidR="00E95363" w:rsidRPr="008F494B">
        <w:rPr>
          <w:rFonts w:ascii="Courier New" w:hAnsi="Courier New" w:cs="Courier New"/>
        </w:rPr>
        <w:t>ed</w:t>
      </w:r>
      <w:r w:rsidR="00C94678" w:rsidRPr="008F494B">
        <w:rPr>
          <w:rFonts w:ascii="Courier New" w:hAnsi="Courier New" w:cs="Courier New"/>
        </w:rPr>
        <w:t xml:space="preserve"> into self-insured commercial plans in the year after birth</w:t>
      </w:r>
      <w:ins w:id="266" w:author="Gordon, Sarah H" w:date="2021-07-09T10:19:00Z">
        <w:r w:rsidR="00FA157F">
          <w:rPr>
            <w:rFonts w:ascii="Courier New" w:hAnsi="Courier New" w:cs="Courier New"/>
          </w:rPr>
          <w:t xml:space="preserve"> which may have led to inaccuracies in </w:t>
        </w:r>
      </w:ins>
      <w:ins w:id="267" w:author="Gordon, Sarah H" w:date="2021-07-09T10:22:00Z">
        <w:r w:rsidR="00FA157F">
          <w:rPr>
            <w:rFonts w:ascii="Courier New" w:hAnsi="Courier New" w:cs="Courier New"/>
          </w:rPr>
          <w:t>the measurement</w:t>
        </w:r>
      </w:ins>
      <w:ins w:id="268" w:author="Gordon, Sarah H" w:date="2021-07-09T10:19:00Z">
        <w:r w:rsidR="00FA157F">
          <w:rPr>
            <w:rFonts w:ascii="Courier New" w:hAnsi="Courier New" w:cs="Courier New"/>
          </w:rPr>
          <w:t xml:space="preserve"> of coverage switches or gaps for those we could not observe</w:t>
        </w:r>
      </w:ins>
      <w:r w:rsidR="00C94678" w:rsidRPr="008F494B">
        <w:rPr>
          <w:rFonts w:ascii="Courier New" w:hAnsi="Courier New" w:cs="Courier New"/>
        </w:rPr>
        <w:t xml:space="preserve">. </w:t>
      </w:r>
      <w:r w:rsidR="00594961" w:rsidRPr="008F494B">
        <w:rPr>
          <w:rFonts w:ascii="Courier New" w:hAnsi="Courier New" w:cs="Courier New"/>
        </w:rPr>
        <w:t>For this reason, we d</w:t>
      </w:r>
      <w:r w:rsidR="00E95363" w:rsidRPr="008F494B">
        <w:rPr>
          <w:rFonts w:ascii="Courier New" w:hAnsi="Courier New" w:cs="Courier New"/>
        </w:rPr>
        <w:t>id</w:t>
      </w:r>
      <w:r w:rsidR="00594961" w:rsidRPr="008F494B">
        <w:rPr>
          <w:rFonts w:ascii="Courier New" w:hAnsi="Courier New" w:cs="Courier New"/>
        </w:rPr>
        <w:t xml:space="preserve"> not </w:t>
      </w:r>
      <w:r w:rsidR="00E95363" w:rsidRPr="008F494B">
        <w:rPr>
          <w:rFonts w:ascii="Courier New" w:hAnsi="Courier New" w:cs="Courier New"/>
        </w:rPr>
        <w:t>equate</w:t>
      </w:r>
      <w:r w:rsidR="00594961" w:rsidRPr="008F494B">
        <w:rPr>
          <w:rFonts w:ascii="Courier New" w:hAnsi="Courier New" w:cs="Courier New"/>
        </w:rPr>
        <w:t xml:space="preserve"> the absence of enrollment in the APCD </w:t>
      </w:r>
      <w:r w:rsidR="00E95363" w:rsidRPr="008F494B">
        <w:rPr>
          <w:rFonts w:ascii="Courier New" w:hAnsi="Courier New" w:cs="Courier New"/>
        </w:rPr>
        <w:t>with</w:t>
      </w:r>
      <w:r w:rsidR="00594961" w:rsidRPr="008F494B">
        <w:rPr>
          <w:rFonts w:ascii="Courier New" w:hAnsi="Courier New" w:cs="Courier New"/>
        </w:rPr>
        <w:t xml:space="preserve"> </w:t>
      </w:r>
      <w:r w:rsidR="00E95363" w:rsidRPr="008F494B">
        <w:rPr>
          <w:rFonts w:ascii="Courier New" w:hAnsi="Courier New" w:cs="Courier New"/>
        </w:rPr>
        <w:t>lack of insurance</w:t>
      </w:r>
      <w:r w:rsidR="00594961" w:rsidRPr="008F494B">
        <w:rPr>
          <w:rFonts w:ascii="Courier New" w:hAnsi="Courier New" w:cs="Courier New"/>
        </w:rPr>
        <w:t xml:space="preserve">. </w:t>
      </w:r>
      <w:r w:rsidR="006E0D5D" w:rsidRPr="008F494B">
        <w:rPr>
          <w:rFonts w:ascii="Courier New" w:hAnsi="Courier New" w:cs="Courier New"/>
        </w:rPr>
        <w:t>However, self-insured plans tend to include employees of very large firms who are typically higher-income, and thus are not likely a significant source of postpartum coverage for Medicaid enrollees.</w:t>
      </w:r>
      <w:r w:rsidR="00CD5142" w:rsidRPr="008F494B">
        <w:rPr>
          <w:rFonts w:ascii="Courier New" w:hAnsi="Courier New" w:cs="Courier New"/>
        </w:rPr>
        <w:fldChar w:fldCharType="begin"/>
      </w:r>
      <w:r w:rsidR="006035D0">
        <w:rPr>
          <w:rFonts w:ascii="Courier New" w:hAnsi="Courier New" w:cs="Courier New"/>
        </w:rPr>
        <w:instrText xml:space="preserve"> ADDIN ZOTERO_ITEM CSL_CITATION {"citationID":"Tprdg3Mj","properties":{"formattedCitation":"\\super 21(p10)\\nosupersub{}","plainCitation":"21(p10)","noteIndex":0},"citationItems":[{"id":3751,"uris":["http://zotero.org/users/2141015/items/QPGXMBXV"],"uri":["http://zotero.org/users/2141015/items/QPGXMBXV"],"itemData":{"id":3751,"type":"webpage","title":"Section 10: Plan Funding – 9240 | KFF","URL":"https://www.kff.org/report-section/2018-employer-health-benefits-survey-section-10-plan-funding/","accessed":{"date-parts":[["2021",4,16]]}},"locator":"10"}],"schema":"https://github.com/citation-style-language/schema/raw/master/csl-citation.json"} </w:instrText>
      </w:r>
      <w:r w:rsidR="00CD5142" w:rsidRPr="008F494B">
        <w:rPr>
          <w:rFonts w:ascii="Courier New" w:hAnsi="Courier New" w:cs="Courier New"/>
        </w:rPr>
        <w:fldChar w:fldCharType="separate"/>
      </w:r>
      <w:r w:rsidR="006035D0" w:rsidRPr="006035D0">
        <w:rPr>
          <w:rFonts w:ascii="Courier New" w:hAnsi="Courier New" w:cs="Courier New"/>
          <w:szCs w:val="24"/>
          <w:vertAlign w:val="superscript"/>
        </w:rPr>
        <w:t>21(p10)</w:t>
      </w:r>
      <w:r w:rsidR="00CD5142" w:rsidRPr="008F494B">
        <w:rPr>
          <w:rFonts w:ascii="Courier New" w:hAnsi="Courier New" w:cs="Courier New"/>
        </w:rPr>
        <w:fldChar w:fldCharType="end"/>
      </w:r>
      <w:r w:rsidR="00CD5142" w:rsidRPr="008F494B">
        <w:rPr>
          <w:rFonts w:ascii="Courier New" w:hAnsi="Courier New" w:cs="Courier New"/>
        </w:rPr>
        <w:t xml:space="preserve"> </w:t>
      </w:r>
      <w:r w:rsidR="006E0D5D" w:rsidRPr="008F494B">
        <w:rPr>
          <w:rFonts w:ascii="Courier New" w:hAnsi="Courier New" w:cs="Courier New"/>
        </w:rPr>
        <w:t xml:space="preserve"> </w:t>
      </w:r>
      <w:ins w:id="269" w:author="Gordon, Sarah H" w:date="2021-07-09T10:01:00Z">
        <w:r w:rsidR="00A57F5E">
          <w:rPr>
            <w:rFonts w:ascii="Courier New" w:hAnsi="Courier New" w:cs="Courier New"/>
          </w:rPr>
          <w:t xml:space="preserve">Third, we were unable to measure income at the same point-in-time for all women </w:t>
        </w:r>
      </w:ins>
      <w:ins w:id="270" w:author="Gordon, Sarah H" w:date="2021-07-09T10:04:00Z">
        <w:r w:rsidR="00A57F5E">
          <w:rPr>
            <w:rFonts w:ascii="Courier New" w:hAnsi="Courier New" w:cs="Courier New"/>
          </w:rPr>
          <w:t xml:space="preserve">in the study sample </w:t>
        </w:r>
      </w:ins>
      <w:ins w:id="271" w:author="Gordon, Sarah H" w:date="2021-07-09T10:02:00Z">
        <w:r w:rsidR="00A57F5E">
          <w:rPr>
            <w:rFonts w:ascii="Courier New" w:hAnsi="Courier New" w:cs="Courier New"/>
          </w:rPr>
          <w:t>as</w:t>
        </w:r>
      </w:ins>
      <w:ins w:id="272" w:author="Gordon, Sarah H" w:date="2021-07-09T10:01:00Z">
        <w:r w:rsidR="00A57F5E">
          <w:rPr>
            <w:rFonts w:ascii="Courier New" w:hAnsi="Courier New" w:cs="Courier New"/>
          </w:rPr>
          <w:t xml:space="preserve"> Medicaid administrators can verify income for enrollees at different times throughout the year</w:t>
        </w:r>
      </w:ins>
      <w:ins w:id="273" w:author="Gordon, Sarah H" w:date="2021-07-09T10:02:00Z">
        <w:r w:rsidR="00A57F5E">
          <w:rPr>
            <w:rFonts w:ascii="Courier New" w:hAnsi="Courier New" w:cs="Courier New"/>
          </w:rPr>
          <w:t>. This may introduce bias</w:t>
        </w:r>
      </w:ins>
      <w:ins w:id="274" w:author="Gordon, Sarah H" w:date="2021-07-09T10:05:00Z">
        <w:r w:rsidR="00A57F5E">
          <w:rPr>
            <w:rFonts w:ascii="Courier New" w:hAnsi="Courier New" w:cs="Courier New"/>
          </w:rPr>
          <w:t xml:space="preserve"> in our results</w:t>
        </w:r>
      </w:ins>
      <w:ins w:id="275" w:author="Gordon, Sarah H" w:date="2021-07-09T10:02:00Z">
        <w:r w:rsidR="00A57F5E">
          <w:rPr>
            <w:rFonts w:ascii="Courier New" w:hAnsi="Courier New" w:cs="Courier New"/>
          </w:rPr>
          <w:t xml:space="preserve"> if incomes are </w:t>
        </w:r>
      </w:ins>
      <w:ins w:id="276" w:author="Gordon, Sarah H" w:date="2021-07-09T10:05:00Z">
        <w:r w:rsidR="00A57F5E">
          <w:rPr>
            <w:rFonts w:ascii="Courier New" w:hAnsi="Courier New" w:cs="Courier New"/>
          </w:rPr>
          <w:t xml:space="preserve">systematically </w:t>
        </w:r>
      </w:ins>
      <w:ins w:id="277" w:author="Gordon, Sarah H" w:date="2021-07-09T10:03:00Z">
        <w:r w:rsidR="00A57F5E">
          <w:rPr>
            <w:rFonts w:ascii="Courier New" w:hAnsi="Courier New" w:cs="Courier New"/>
          </w:rPr>
          <w:t>inaccurate</w:t>
        </w:r>
      </w:ins>
      <w:ins w:id="278" w:author="Gordon, Sarah H" w:date="2021-07-09T10:05:00Z">
        <w:r w:rsidR="00A57F5E">
          <w:rPr>
            <w:rFonts w:ascii="Courier New" w:hAnsi="Courier New" w:cs="Courier New"/>
          </w:rPr>
          <w:t xml:space="preserve"> </w:t>
        </w:r>
        <w:r w:rsidR="00A57F5E">
          <w:rPr>
            <w:rFonts w:ascii="Courier New" w:hAnsi="Courier New" w:cs="Courier New"/>
          </w:rPr>
          <w:lastRenderedPageBreak/>
          <w:t>across eligibility groups. However,</w:t>
        </w:r>
      </w:ins>
      <w:ins w:id="279" w:author="Gordon, Sarah H" w:date="2021-07-09T10:03:00Z">
        <w:r w:rsidR="00A57F5E">
          <w:rPr>
            <w:rFonts w:ascii="Courier New" w:hAnsi="Courier New" w:cs="Courier New"/>
          </w:rPr>
          <w:t xml:space="preserve"> we use </w:t>
        </w:r>
      </w:ins>
      <w:ins w:id="280" w:author="Gordon, Sarah H" w:date="2021-07-09T10:05:00Z">
        <w:r w:rsidR="00A57F5E">
          <w:rPr>
            <w:rFonts w:ascii="Courier New" w:hAnsi="Courier New" w:cs="Courier New"/>
          </w:rPr>
          <w:t xml:space="preserve">the gold standard of </w:t>
        </w:r>
      </w:ins>
      <w:ins w:id="281" w:author="Gordon, Sarah H" w:date="2021-07-09T10:03:00Z">
        <w:r w:rsidR="00A57F5E">
          <w:rPr>
            <w:rFonts w:ascii="Courier New" w:hAnsi="Courier New" w:cs="Courier New"/>
          </w:rPr>
          <w:t xml:space="preserve">income data provided directly by the state Medicaid </w:t>
        </w:r>
      </w:ins>
      <w:ins w:id="282" w:author="Gordon, Sarah H" w:date="2021-07-09T13:43:00Z">
        <w:r w:rsidR="00B80975">
          <w:rPr>
            <w:rFonts w:ascii="Courier New" w:hAnsi="Courier New" w:cs="Courier New"/>
          </w:rPr>
          <w:t>p</w:t>
        </w:r>
      </w:ins>
      <w:ins w:id="283" w:author="Gordon, Sarah H" w:date="2021-07-09T13:44:00Z">
        <w:r w:rsidR="00B80975">
          <w:rPr>
            <w:rFonts w:ascii="Courier New" w:hAnsi="Courier New" w:cs="Courier New"/>
          </w:rPr>
          <w:t>rogram</w:t>
        </w:r>
      </w:ins>
      <w:ins w:id="284" w:author="Gordon, Sarah H" w:date="2021-07-09T10:03:00Z">
        <w:r w:rsidR="00A57F5E">
          <w:rPr>
            <w:rFonts w:ascii="Courier New" w:hAnsi="Courier New" w:cs="Courier New"/>
          </w:rPr>
          <w:t xml:space="preserve"> and incomes were updated for </w:t>
        </w:r>
      </w:ins>
      <w:ins w:id="285" w:author="Gordon, Sarah H" w:date="2021-07-09T10:04:00Z">
        <w:r w:rsidR="00A57F5E">
          <w:rPr>
            <w:rFonts w:ascii="Courier New" w:hAnsi="Courier New" w:cs="Courier New"/>
          </w:rPr>
          <w:t xml:space="preserve">nearly 60% of the sample the month following 60 days postpartum. </w:t>
        </w:r>
      </w:ins>
      <w:ins w:id="286" w:author="Gordon, Sarah H" w:date="2021-07-09T10:26:00Z">
        <w:r w:rsidR="00EE1B71">
          <w:rPr>
            <w:rFonts w:ascii="Courier New" w:hAnsi="Courier New" w:cs="Courier New"/>
          </w:rPr>
          <w:t xml:space="preserve">Fourth, in some cases, Colorado </w:t>
        </w:r>
      </w:ins>
      <w:ins w:id="287" w:author="Gordon, Sarah H" w:date="2021-07-09T10:36:00Z">
        <w:r w:rsidR="005B3EF7">
          <w:rPr>
            <w:rFonts w:ascii="Courier New" w:hAnsi="Courier New" w:cs="Courier New"/>
          </w:rPr>
          <w:t xml:space="preserve">Medicaid </w:t>
        </w:r>
      </w:ins>
      <w:ins w:id="288" w:author="Gordon, Sarah H" w:date="2021-07-09T10:26:00Z">
        <w:r w:rsidR="00EE1B71">
          <w:rPr>
            <w:rFonts w:ascii="Courier New" w:hAnsi="Courier New" w:cs="Courier New"/>
          </w:rPr>
          <w:t>allows mothers and infants to share the same Medicaid ID after birth. Because infants a</w:t>
        </w:r>
      </w:ins>
      <w:ins w:id="289" w:author="Gordon, Sarah H" w:date="2021-07-09T10:27:00Z">
        <w:r w:rsidR="00EE1B71">
          <w:rPr>
            <w:rFonts w:ascii="Courier New" w:hAnsi="Courier New" w:cs="Courier New"/>
          </w:rPr>
          <w:t xml:space="preserve">re automatically eligible for Medicaid in their first year of life, ID sharing may result in an underestimate of postpartum coverage loss, biasing our findings towards the null. </w:t>
        </w:r>
      </w:ins>
      <w:r w:rsidR="007A2635" w:rsidRPr="008F494B">
        <w:rPr>
          <w:rFonts w:ascii="Courier New" w:hAnsi="Courier New" w:cs="Courier New"/>
        </w:rPr>
        <w:t>Finally</w:t>
      </w:r>
      <w:r w:rsidR="00FB549E" w:rsidRPr="008F494B">
        <w:rPr>
          <w:rFonts w:ascii="Courier New" w:hAnsi="Courier New" w:cs="Courier New"/>
        </w:rPr>
        <w:t xml:space="preserve">, </w:t>
      </w:r>
      <w:r w:rsidR="00F90481" w:rsidRPr="008F494B">
        <w:rPr>
          <w:rFonts w:ascii="Courier New" w:hAnsi="Courier New" w:cs="Courier New"/>
        </w:rPr>
        <w:t>we only observe</w:t>
      </w:r>
      <w:r w:rsidR="005A1722" w:rsidRPr="008F494B">
        <w:rPr>
          <w:rFonts w:ascii="Courier New" w:hAnsi="Courier New" w:cs="Courier New"/>
        </w:rPr>
        <w:t>d</w:t>
      </w:r>
      <w:r w:rsidR="00F90481" w:rsidRPr="008F494B">
        <w:rPr>
          <w:rFonts w:ascii="Courier New" w:hAnsi="Courier New" w:cs="Courier New"/>
        </w:rPr>
        <w:t xml:space="preserve"> switches between broad types of insurance (Medicaid, Marketplace, and commercial)</w:t>
      </w:r>
      <w:r w:rsidR="008D5039" w:rsidRPr="008F494B">
        <w:rPr>
          <w:rFonts w:ascii="Courier New" w:hAnsi="Courier New" w:cs="Courier New"/>
        </w:rPr>
        <w:t>, though s</w:t>
      </w:r>
      <w:r w:rsidR="00F90481" w:rsidRPr="008F494B">
        <w:rPr>
          <w:rFonts w:ascii="Courier New" w:hAnsi="Courier New" w:cs="Courier New"/>
        </w:rPr>
        <w:t xml:space="preserve">witches between plans within each type of insurance may also </w:t>
      </w:r>
      <w:r w:rsidR="007A2635" w:rsidRPr="008F494B">
        <w:rPr>
          <w:rFonts w:ascii="Courier New" w:hAnsi="Courier New" w:cs="Courier New"/>
        </w:rPr>
        <w:t>disrupt</w:t>
      </w:r>
      <w:r w:rsidR="00F90481" w:rsidRPr="008F494B">
        <w:rPr>
          <w:rFonts w:ascii="Courier New" w:hAnsi="Courier New" w:cs="Courier New"/>
        </w:rPr>
        <w:t xml:space="preserve"> continuity of care.</w:t>
      </w:r>
      <w:r w:rsidR="00ED768E" w:rsidRPr="008F494B">
        <w:rPr>
          <w:rFonts w:ascii="Courier New" w:hAnsi="Courier New" w:cs="Courier New"/>
        </w:rPr>
        <w:t xml:space="preserve"> </w:t>
      </w:r>
      <w:r w:rsidR="00533213" w:rsidRPr="008F494B">
        <w:rPr>
          <w:rFonts w:ascii="Courier New" w:hAnsi="Courier New" w:cs="Courier New"/>
        </w:rPr>
        <w:t xml:space="preserve"> </w:t>
      </w:r>
    </w:p>
    <w:p w14:paraId="3C031E25" w14:textId="45E9CC80" w:rsidR="004A178C" w:rsidRPr="008F494B" w:rsidRDefault="004A178C" w:rsidP="00F53F60">
      <w:pPr>
        <w:spacing w:after="0" w:line="480" w:lineRule="auto"/>
        <w:rPr>
          <w:rFonts w:ascii="Courier New" w:hAnsi="Courier New" w:cs="Courier New"/>
          <w:b/>
        </w:rPr>
      </w:pPr>
      <w:r w:rsidRPr="008F494B">
        <w:rPr>
          <w:rFonts w:ascii="Courier New" w:hAnsi="Courier New" w:cs="Courier New"/>
          <w:b/>
        </w:rPr>
        <w:t>Results</w:t>
      </w:r>
    </w:p>
    <w:p w14:paraId="31B9F026" w14:textId="03279FD0" w:rsidR="00EC36B4" w:rsidRDefault="00EC36B4" w:rsidP="00507FDC">
      <w:pPr>
        <w:spacing w:after="0" w:line="480" w:lineRule="auto"/>
        <w:ind w:firstLine="720"/>
        <w:rPr>
          <w:ins w:id="290" w:author="Gordon, Sarah H" w:date="2021-07-09T11:59:00Z"/>
          <w:rFonts w:ascii="Courier New" w:hAnsi="Courier New" w:cs="Courier New"/>
        </w:rPr>
      </w:pPr>
      <w:ins w:id="291" w:author="Gordon, Sarah H" w:date="2021-07-09T11:59:00Z">
        <w:r>
          <w:rPr>
            <w:rFonts w:ascii="Courier New" w:hAnsi="Courier New" w:cs="Courier New"/>
            <w:i/>
          </w:rPr>
          <w:t>Sample Results</w:t>
        </w:r>
      </w:ins>
    </w:p>
    <w:p w14:paraId="2355453C" w14:textId="4BFFEB2C" w:rsidR="000C5520" w:rsidRDefault="00190BEB" w:rsidP="00507FDC">
      <w:pPr>
        <w:spacing w:after="0" w:line="480" w:lineRule="auto"/>
        <w:ind w:firstLine="720"/>
        <w:rPr>
          <w:ins w:id="292" w:author="Gordon, Sarah H" w:date="2021-07-09T11:59:00Z"/>
          <w:rFonts w:ascii="Courier New" w:hAnsi="Courier New" w:cs="Courier New"/>
        </w:rPr>
      </w:pPr>
      <w:r w:rsidRPr="008F494B">
        <w:rPr>
          <w:rFonts w:ascii="Courier New" w:hAnsi="Courier New" w:cs="Courier New"/>
        </w:rPr>
        <w:t xml:space="preserve">Our analytic sample included 133,683 births to women with incomes below 138% FPL and 23,983 births to women with incomes between 139-265% FPL. </w:t>
      </w:r>
      <w:del w:id="293" w:author="Gordon, Sarah H" w:date="2021-07-07T15:33:00Z">
        <w:r w:rsidR="009E7E41" w:rsidRPr="008F494B" w:rsidDel="00F560EF">
          <w:rPr>
            <w:rFonts w:ascii="Courier New" w:hAnsi="Courier New" w:cs="Courier New"/>
          </w:rPr>
          <w:delText xml:space="preserve">The optimal bandwidth approach resulted in an income range above and below 138% FPL that ranged between +/-24.4 to +/-53.7 percentage points of FPL, depending on the outcome, resulting in analytic samples that ranged from 15,003 to 33,557 births within the bandwidth. </w:delText>
        </w:r>
      </w:del>
      <w:r w:rsidR="00E670CC" w:rsidRPr="008F494B">
        <w:rPr>
          <w:rFonts w:ascii="Courier New" w:hAnsi="Courier New" w:cs="Courier New"/>
        </w:rPr>
        <w:t xml:space="preserve">Exhibit 1 shows the characteristics of </w:t>
      </w:r>
      <w:ins w:id="294" w:author="Gordon, Sarah H" w:date="2021-07-07T15:34:00Z">
        <w:r w:rsidR="00F560EF">
          <w:rPr>
            <w:rFonts w:ascii="Courier New" w:hAnsi="Courier New" w:cs="Courier New"/>
          </w:rPr>
          <w:t xml:space="preserve">births to </w:t>
        </w:r>
      </w:ins>
      <w:r w:rsidR="008951AA" w:rsidRPr="008F494B">
        <w:rPr>
          <w:rFonts w:ascii="Courier New" w:hAnsi="Courier New" w:cs="Courier New"/>
        </w:rPr>
        <w:t xml:space="preserve">women </w:t>
      </w:r>
      <w:r w:rsidR="00E670CC" w:rsidRPr="008F494B">
        <w:rPr>
          <w:rFonts w:ascii="Courier New" w:hAnsi="Courier New" w:cs="Courier New"/>
        </w:rPr>
        <w:t>above and below 1</w:t>
      </w:r>
      <w:r w:rsidR="007475F2" w:rsidRPr="008F494B">
        <w:rPr>
          <w:rFonts w:ascii="Courier New" w:hAnsi="Courier New" w:cs="Courier New"/>
        </w:rPr>
        <w:t>38</w:t>
      </w:r>
      <w:ins w:id="295" w:author="Gordon, Sarah H" w:date="2021-07-09T12:07:00Z">
        <w:r w:rsidR="00D2757E">
          <w:rPr>
            <w:rFonts w:ascii="Courier New" w:hAnsi="Courier New" w:cs="Courier New"/>
          </w:rPr>
          <w:t xml:space="preserve"> percent</w:t>
        </w:r>
      </w:ins>
      <w:del w:id="296" w:author="Gordon, Sarah H" w:date="2021-07-09T12:07:00Z">
        <w:r w:rsidR="007475F2" w:rsidRPr="008F494B" w:rsidDel="00D2757E">
          <w:rPr>
            <w:rFonts w:ascii="Courier New" w:hAnsi="Courier New" w:cs="Courier New"/>
          </w:rPr>
          <w:delText>%</w:delText>
        </w:r>
      </w:del>
      <w:r w:rsidR="007475F2" w:rsidRPr="008F494B">
        <w:rPr>
          <w:rFonts w:ascii="Courier New" w:hAnsi="Courier New" w:cs="Courier New"/>
        </w:rPr>
        <w:t xml:space="preserve"> FPL </w:t>
      </w:r>
      <w:del w:id="297" w:author="Gordon, Sarah H" w:date="2021-07-09T12:07:00Z">
        <w:r w:rsidR="008951AA" w:rsidRPr="008F494B" w:rsidDel="00D2757E">
          <w:rPr>
            <w:rFonts w:ascii="Courier New" w:hAnsi="Courier New" w:cs="Courier New"/>
          </w:rPr>
          <w:delText>for the</w:delText>
        </w:r>
        <w:r w:rsidR="00E670CC" w:rsidRPr="008F494B" w:rsidDel="00D2757E">
          <w:rPr>
            <w:rFonts w:ascii="Courier New" w:hAnsi="Courier New" w:cs="Courier New"/>
          </w:rPr>
          <w:delText xml:space="preserve"> </w:delText>
        </w:r>
        <w:r w:rsidR="000C5520" w:rsidRPr="008F494B" w:rsidDel="00D2757E">
          <w:rPr>
            <w:rFonts w:ascii="Courier New" w:hAnsi="Courier New" w:cs="Courier New"/>
          </w:rPr>
          <w:delText>full income</w:delText>
        </w:r>
        <w:r w:rsidR="00E670CC" w:rsidRPr="008F494B" w:rsidDel="00D2757E">
          <w:rPr>
            <w:rFonts w:ascii="Courier New" w:hAnsi="Courier New" w:cs="Courier New"/>
          </w:rPr>
          <w:delText xml:space="preserve"> sample</w:delText>
        </w:r>
        <w:r w:rsidR="009E7E41" w:rsidRPr="008F494B" w:rsidDel="00D2757E">
          <w:rPr>
            <w:rFonts w:ascii="Courier New" w:hAnsi="Courier New" w:cs="Courier New"/>
          </w:rPr>
          <w:delText xml:space="preserve"> </w:delText>
        </w:r>
      </w:del>
      <w:r w:rsidR="009E7E41" w:rsidRPr="008F494B">
        <w:rPr>
          <w:rFonts w:ascii="Courier New" w:hAnsi="Courier New" w:cs="Courier New"/>
        </w:rPr>
        <w:t xml:space="preserve">and </w:t>
      </w:r>
      <w:r w:rsidR="006854B1" w:rsidRPr="008F494B">
        <w:rPr>
          <w:rFonts w:ascii="Courier New" w:hAnsi="Courier New" w:cs="Courier New"/>
        </w:rPr>
        <w:t>the coefficient</w:t>
      </w:r>
      <w:r w:rsidR="00B75856" w:rsidRPr="008F494B">
        <w:rPr>
          <w:rFonts w:ascii="Courier New" w:hAnsi="Courier New" w:cs="Courier New"/>
        </w:rPr>
        <w:t>s</w:t>
      </w:r>
      <w:r w:rsidR="006854B1" w:rsidRPr="008F494B">
        <w:rPr>
          <w:rFonts w:ascii="Courier New" w:hAnsi="Courier New" w:cs="Courier New"/>
        </w:rPr>
        <w:t xml:space="preserve"> for</w:t>
      </w:r>
      <w:r w:rsidR="005B48F7" w:rsidRPr="008F494B">
        <w:rPr>
          <w:rFonts w:ascii="Courier New" w:hAnsi="Courier New" w:cs="Courier New"/>
        </w:rPr>
        <w:t xml:space="preserve"> difference</w:t>
      </w:r>
      <w:r w:rsidR="00B75856" w:rsidRPr="008F494B">
        <w:rPr>
          <w:rFonts w:ascii="Courier New" w:hAnsi="Courier New" w:cs="Courier New"/>
        </w:rPr>
        <w:t>s</w:t>
      </w:r>
      <w:r w:rsidR="005B48F7" w:rsidRPr="008F494B">
        <w:rPr>
          <w:rFonts w:ascii="Courier New" w:hAnsi="Courier New" w:cs="Courier New"/>
        </w:rPr>
        <w:t xml:space="preserve"> in slope </w:t>
      </w:r>
      <w:r w:rsidR="006854B1" w:rsidRPr="008F494B">
        <w:rPr>
          <w:rFonts w:ascii="Courier New" w:hAnsi="Courier New" w:cs="Courier New"/>
        </w:rPr>
        <w:t xml:space="preserve">on either </w:t>
      </w:r>
      <w:r w:rsidR="00813D94" w:rsidRPr="008F494B">
        <w:rPr>
          <w:rFonts w:ascii="Courier New" w:hAnsi="Courier New" w:cs="Courier New"/>
        </w:rPr>
        <w:t xml:space="preserve">side of the </w:t>
      </w:r>
      <w:ins w:id="298" w:author="Gordon, Sarah H" w:date="2021-07-07T15:34:00Z">
        <w:r w:rsidR="00F560EF">
          <w:rPr>
            <w:rFonts w:ascii="Courier New" w:hAnsi="Courier New" w:cs="Courier New"/>
          </w:rPr>
          <w:t xml:space="preserve">postpartum Medicaid eligibility </w:t>
        </w:r>
      </w:ins>
      <w:r w:rsidR="00813D94" w:rsidRPr="008F494B">
        <w:rPr>
          <w:rFonts w:ascii="Courier New" w:hAnsi="Courier New" w:cs="Courier New"/>
        </w:rPr>
        <w:t>cut-off</w:t>
      </w:r>
      <w:del w:id="299" w:author="Gordon, Sarah H" w:date="2021-07-09T12:07:00Z">
        <w:r w:rsidR="005B48F7" w:rsidRPr="008F494B" w:rsidDel="00D2757E">
          <w:rPr>
            <w:rFonts w:ascii="Courier New" w:hAnsi="Courier New" w:cs="Courier New"/>
          </w:rPr>
          <w:delText xml:space="preserve"> for each covariate</w:delText>
        </w:r>
      </w:del>
      <w:r w:rsidR="00813D94" w:rsidRPr="008F494B">
        <w:rPr>
          <w:rFonts w:ascii="Courier New" w:hAnsi="Courier New" w:cs="Courier New"/>
        </w:rPr>
        <w:t>. We find no evidence of discontinuities at 138</w:t>
      </w:r>
      <w:ins w:id="300" w:author="Gordon, Sarah H" w:date="2021-07-09T12:07:00Z">
        <w:r w:rsidR="00D2757E">
          <w:rPr>
            <w:rFonts w:ascii="Courier New" w:hAnsi="Courier New" w:cs="Courier New"/>
          </w:rPr>
          <w:t xml:space="preserve"> percent</w:t>
        </w:r>
      </w:ins>
      <w:del w:id="301" w:author="Gordon, Sarah H" w:date="2021-07-09T12:07:00Z">
        <w:r w:rsidR="00813D94" w:rsidRPr="008F494B" w:rsidDel="00D2757E">
          <w:rPr>
            <w:rFonts w:ascii="Courier New" w:hAnsi="Courier New" w:cs="Courier New"/>
          </w:rPr>
          <w:delText>%</w:delText>
        </w:r>
      </w:del>
      <w:r w:rsidR="00813D94" w:rsidRPr="008F494B">
        <w:rPr>
          <w:rFonts w:ascii="Courier New" w:hAnsi="Courier New" w:cs="Courier New"/>
        </w:rPr>
        <w:t xml:space="preserve"> FPL </w:t>
      </w:r>
      <w:r w:rsidR="00663683">
        <w:rPr>
          <w:rFonts w:ascii="Courier New" w:hAnsi="Courier New" w:cs="Courier New"/>
        </w:rPr>
        <w:t>for any covariates, with the exception of</w:t>
      </w:r>
      <w:r w:rsidR="00813D94" w:rsidRPr="008F494B">
        <w:rPr>
          <w:rFonts w:ascii="Courier New" w:hAnsi="Courier New" w:cs="Courier New"/>
        </w:rPr>
        <w:t xml:space="preserve"> the proportion of mothers born outside of the U.S.</w:t>
      </w:r>
      <w:r w:rsidR="005B48F7" w:rsidRPr="008F494B">
        <w:rPr>
          <w:rFonts w:ascii="Courier New" w:hAnsi="Courier New" w:cs="Courier New"/>
        </w:rPr>
        <w:t>, which ha</w:t>
      </w:r>
      <w:r w:rsidR="009E7E41" w:rsidRPr="008F494B">
        <w:rPr>
          <w:rFonts w:ascii="Courier New" w:hAnsi="Courier New" w:cs="Courier New"/>
        </w:rPr>
        <w:t>d</w:t>
      </w:r>
      <w:r w:rsidR="005B48F7" w:rsidRPr="008F494B">
        <w:rPr>
          <w:rFonts w:ascii="Courier New" w:hAnsi="Courier New" w:cs="Courier New"/>
        </w:rPr>
        <w:t xml:space="preserve"> a discontinuity of 0.05 at the </w:t>
      </w:r>
      <w:r w:rsidR="00B75856" w:rsidRPr="008F494B">
        <w:rPr>
          <w:rFonts w:ascii="Courier New" w:hAnsi="Courier New" w:cs="Courier New"/>
        </w:rPr>
        <w:t>138</w:t>
      </w:r>
      <w:ins w:id="302" w:author="Gordon, Sarah H" w:date="2021-07-09T12:07:00Z">
        <w:r w:rsidR="00D2757E">
          <w:rPr>
            <w:rFonts w:ascii="Courier New" w:hAnsi="Courier New" w:cs="Courier New"/>
          </w:rPr>
          <w:t xml:space="preserve"> percent</w:t>
        </w:r>
      </w:ins>
      <w:del w:id="303" w:author="Gordon, Sarah H" w:date="2021-07-09T12:07:00Z">
        <w:r w:rsidR="00B75856" w:rsidRPr="008F494B" w:rsidDel="00D2757E">
          <w:rPr>
            <w:rFonts w:ascii="Courier New" w:hAnsi="Courier New" w:cs="Courier New"/>
          </w:rPr>
          <w:delText>%</w:delText>
        </w:r>
      </w:del>
      <w:r w:rsidR="00B75856" w:rsidRPr="008F494B">
        <w:rPr>
          <w:rFonts w:ascii="Courier New" w:hAnsi="Courier New" w:cs="Courier New"/>
        </w:rPr>
        <w:t xml:space="preserve"> FPL threshold</w:t>
      </w:r>
      <w:r w:rsidR="005B48F7" w:rsidRPr="008F494B">
        <w:rPr>
          <w:rFonts w:ascii="Courier New" w:hAnsi="Courier New" w:cs="Courier New"/>
        </w:rPr>
        <w:t xml:space="preserve"> (</w:t>
      </w:r>
      <w:r w:rsidR="005B48F7" w:rsidRPr="008F494B">
        <w:rPr>
          <w:rFonts w:ascii="Courier New" w:hAnsi="Courier New" w:cs="Courier New"/>
          <w:i/>
        </w:rPr>
        <w:t>p</w:t>
      </w:r>
      <w:r w:rsidR="005B48F7" w:rsidRPr="008F494B">
        <w:rPr>
          <w:rFonts w:ascii="Courier New" w:hAnsi="Courier New" w:cs="Courier New"/>
        </w:rPr>
        <w:t>=0.001).</w:t>
      </w:r>
      <w:r w:rsidR="009E7E41" w:rsidRPr="008F494B">
        <w:rPr>
          <w:rFonts w:ascii="Courier New" w:hAnsi="Courier New" w:cs="Courier New"/>
        </w:rPr>
        <w:t xml:space="preserve"> S</w:t>
      </w:r>
      <w:r w:rsidR="001E2AC5" w:rsidRPr="008F494B">
        <w:rPr>
          <w:rFonts w:ascii="Courier New" w:hAnsi="Courier New" w:cs="Courier New"/>
        </w:rPr>
        <w:t>catter plots of the distribution of each covariate across income</w:t>
      </w:r>
      <w:r w:rsidR="009E7E41" w:rsidRPr="008F494B">
        <w:rPr>
          <w:rFonts w:ascii="Courier New" w:hAnsi="Courier New" w:cs="Courier New"/>
        </w:rPr>
        <w:t xml:space="preserve"> show in </w:t>
      </w:r>
      <w:del w:id="304" w:author="Gordon, Sarah H" w:date="2021-07-09T12:49:00Z">
        <w:r w:rsidR="009E7E41" w:rsidRPr="008F494B" w:rsidDel="008F09CD">
          <w:rPr>
            <w:rFonts w:ascii="Courier New" w:hAnsi="Courier New" w:cs="Courier New"/>
          </w:rPr>
          <w:delText xml:space="preserve">the </w:delText>
        </w:r>
      </w:del>
      <w:r w:rsidR="009E7E41" w:rsidRPr="008F494B">
        <w:rPr>
          <w:rFonts w:ascii="Courier New" w:hAnsi="Courier New" w:cs="Courier New"/>
        </w:rPr>
        <w:t>Appendix</w:t>
      </w:r>
      <w:r w:rsidR="001E2AC5" w:rsidRPr="008F494B">
        <w:rPr>
          <w:rFonts w:ascii="Courier New" w:hAnsi="Courier New" w:cs="Courier New"/>
        </w:rPr>
        <w:t xml:space="preserve"> </w:t>
      </w:r>
      <w:ins w:id="305" w:author="Gordon, Sarah H" w:date="2021-07-09T12:49:00Z">
        <w:r w:rsidR="008F09CD">
          <w:rPr>
            <w:rFonts w:ascii="Courier New" w:hAnsi="Courier New" w:cs="Courier New"/>
          </w:rPr>
          <w:t xml:space="preserve">3 </w:t>
        </w:r>
      </w:ins>
      <w:r w:rsidR="009E7E41" w:rsidRPr="008F494B">
        <w:rPr>
          <w:rFonts w:ascii="Courier New" w:hAnsi="Courier New" w:cs="Courier New"/>
        </w:rPr>
        <w:t xml:space="preserve">provide </w:t>
      </w:r>
      <w:r w:rsidR="00813D94" w:rsidRPr="008F494B">
        <w:rPr>
          <w:rFonts w:ascii="Courier New" w:hAnsi="Courier New" w:cs="Courier New"/>
        </w:rPr>
        <w:t xml:space="preserve">confirmatory, visual evidence of </w:t>
      </w:r>
      <w:r w:rsidR="005B48F7" w:rsidRPr="008F494B">
        <w:rPr>
          <w:rFonts w:ascii="Courier New" w:hAnsi="Courier New" w:cs="Courier New"/>
        </w:rPr>
        <w:t>the lack of</w:t>
      </w:r>
      <w:r w:rsidR="001E2AC5" w:rsidRPr="008F494B">
        <w:rPr>
          <w:rFonts w:ascii="Courier New" w:hAnsi="Courier New" w:cs="Courier New"/>
        </w:rPr>
        <w:t xml:space="preserve"> </w:t>
      </w:r>
      <w:r w:rsidR="008951AA" w:rsidRPr="008F494B">
        <w:rPr>
          <w:rFonts w:ascii="Courier New" w:hAnsi="Courier New" w:cs="Courier New"/>
        </w:rPr>
        <w:t xml:space="preserve">covariate </w:t>
      </w:r>
      <w:r w:rsidR="001E2AC5" w:rsidRPr="008F494B">
        <w:rPr>
          <w:rFonts w:ascii="Courier New" w:hAnsi="Courier New" w:cs="Courier New"/>
        </w:rPr>
        <w:t>discontinui</w:t>
      </w:r>
      <w:r w:rsidR="00916485" w:rsidRPr="008F494B">
        <w:rPr>
          <w:rFonts w:ascii="Courier New" w:hAnsi="Courier New" w:cs="Courier New"/>
        </w:rPr>
        <w:t>ties at the 1</w:t>
      </w:r>
      <w:r w:rsidR="009E7E41" w:rsidRPr="008F494B">
        <w:rPr>
          <w:rFonts w:ascii="Courier New" w:hAnsi="Courier New" w:cs="Courier New"/>
        </w:rPr>
        <w:t>38</w:t>
      </w:r>
      <w:ins w:id="306" w:author="Gordon, Sarah H" w:date="2021-07-09T12:07:00Z">
        <w:r w:rsidR="00D2757E">
          <w:rPr>
            <w:rFonts w:ascii="Courier New" w:hAnsi="Courier New" w:cs="Courier New"/>
          </w:rPr>
          <w:t xml:space="preserve"> percent</w:t>
        </w:r>
      </w:ins>
      <w:del w:id="307" w:author="Gordon, Sarah H" w:date="2021-07-09T12:07:00Z">
        <w:r w:rsidR="009E7E41" w:rsidRPr="008F494B" w:rsidDel="00D2757E">
          <w:rPr>
            <w:rFonts w:ascii="Courier New" w:hAnsi="Courier New" w:cs="Courier New"/>
          </w:rPr>
          <w:delText>%</w:delText>
        </w:r>
      </w:del>
      <w:r w:rsidR="009E7E41" w:rsidRPr="008F494B">
        <w:rPr>
          <w:rFonts w:ascii="Courier New" w:hAnsi="Courier New" w:cs="Courier New"/>
        </w:rPr>
        <w:t xml:space="preserve"> FPL threshold</w:t>
      </w:r>
      <w:r w:rsidR="00342DED" w:rsidRPr="008F494B">
        <w:rPr>
          <w:rFonts w:ascii="Courier New" w:hAnsi="Courier New" w:cs="Courier New"/>
        </w:rPr>
        <w:t>.</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1uYf1WTE","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p>
    <w:p w14:paraId="3BA3424C" w14:textId="00742160" w:rsidR="00EC36B4" w:rsidRPr="008F494B" w:rsidRDefault="00EC36B4" w:rsidP="00507FDC">
      <w:pPr>
        <w:spacing w:after="0" w:line="480" w:lineRule="auto"/>
        <w:ind w:firstLine="720"/>
        <w:rPr>
          <w:rFonts w:ascii="Courier New" w:hAnsi="Courier New" w:cs="Courier New"/>
        </w:rPr>
      </w:pPr>
      <w:ins w:id="308" w:author="Gordon, Sarah H" w:date="2021-07-09T11:59:00Z">
        <w:r>
          <w:rPr>
            <w:rFonts w:ascii="Courier New" w:hAnsi="Courier New" w:cs="Courier New"/>
            <w:i/>
          </w:rPr>
          <w:t>Continuity of Coverage Results</w:t>
        </w:r>
      </w:ins>
    </w:p>
    <w:p w14:paraId="6DA55815" w14:textId="28A26DB1" w:rsidR="00342DED" w:rsidRPr="008F494B" w:rsidRDefault="00B34ECD" w:rsidP="00F53F60">
      <w:pPr>
        <w:spacing w:after="0" w:line="480" w:lineRule="auto"/>
        <w:ind w:firstLine="720"/>
        <w:rPr>
          <w:rFonts w:ascii="Courier New" w:hAnsi="Courier New" w:cs="Courier New"/>
        </w:rPr>
      </w:pPr>
      <w:r w:rsidRPr="008F494B">
        <w:rPr>
          <w:rFonts w:ascii="Courier New" w:hAnsi="Courier New" w:cs="Courier New"/>
        </w:rPr>
        <w:lastRenderedPageBreak/>
        <w:t xml:space="preserve">Exhibit 2 displays </w:t>
      </w:r>
      <w:r w:rsidR="00342DED" w:rsidRPr="008F494B">
        <w:rPr>
          <w:rFonts w:ascii="Courier New" w:hAnsi="Courier New" w:cs="Courier New"/>
        </w:rPr>
        <w:t xml:space="preserve">the mean </w:t>
      </w:r>
      <w:r w:rsidR="0081023A" w:rsidRPr="008F494B">
        <w:rPr>
          <w:rFonts w:ascii="Courier New" w:hAnsi="Courier New" w:cs="Courier New"/>
        </w:rPr>
        <w:t>number of months</w:t>
      </w:r>
      <w:r w:rsidR="00342DED" w:rsidRPr="008F494B">
        <w:rPr>
          <w:rFonts w:ascii="Courier New" w:hAnsi="Courier New" w:cs="Courier New"/>
        </w:rPr>
        <w:t xml:space="preserve"> of insurance enrollment </w:t>
      </w:r>
      <w:r w:rsidR="0081023A" w:rsidRPr="008F494B">
        <w:rPr>
          <w:rFonts w:ascii="Courier New" w:hAnsi="Courier New" w:cs="Courier New"/>
        </w:rPr>
        <w:t>during</w:t>
      </w:r>
      <w:r w:rsidR="00342DED" w:rsidRPr="008F494B">
        <w:rPr>
          <w:rFonts w:ascii="Courier New" w:hAnsi="Courier New" w:cs="Courier New"/>
        </w:rPr>
        <w:t xml:space="preserve"> the postpartum year </w:t>
      </w:r>
      <w:r w:rsidRPr="008F494B">
        <w:rPr>
          <w:rFonts w:ascii="Courier New" w:hAnsi="Courier New" w:cs="Courier New"/>
        </w:rPr>
        <w:t xml:space="preserve">by income </w:t>
      </w:r>
      <w:r w:rsidR="00342DED" w:rsidRPr="008F494B">
        <w:rPr>
          <w:rFonts w:ascii="Courier New" w:hAnsi="Courier New" w:cs="Courier New"/>
        </w:rPr>
        <w:t xml:space="preserve">with </w:t>
      </w:r>
      <w:r w:rsidRPr="008F494B">
        <w:rPr>
          <w:rFonts w:ascii="Courier New" w:hAnsi="Courier New" w:cs="Courier New"/>
        </w:rPr>
        <w:t xml:space="preserve">the predicted regression </w:t>
      </w:r>
      <w:r w:rsidR="009E7E41" w:rsidRPr="008F494B">
        <w:rPr>
          <w:rFonts w:ascii="Courier New" w:hAnsi="Courier New" w:cs="Courier New"/>
        </w:rPr>
        <w:t>lines from our primary model</w:t>
      </w:r>
      <w:del w:id="309" w:author="Gordon, Sarah H" w:date="2021-07-07T15:34:00Z">
        <w:r w:rsidRPr="008F494B" w:rsidDel="00F560EF">
          <w:rPr>
            <w:rFonts w:ascii="Courier New" w:hAnsi="Courier New" w:cs="Courier New"/>
          </w:rPr>
          <w:delText xml:space="preserve"> </w:delText>
        </w:r>
        <w:r w:rsidR="009E7E41" w:rsidRPr="008F494B" w:rsidDel="00F560EF">
          <w:rPr>
            <w:rFonts w:ascii="Courier New" w:hAnsi="Courier New" w:cs="Courier New"/>
          </w:rPr>
          <w:delText>plotted</w:delText>
        </w:r>
        <w:r w:rsidRPr="008F494B" w:rsidDel="00F560EF">
          <w:rPr>
            <w:rFonts w:ascii="Courier New" w:hAnsi="Courier New" w:cs="Courier New"/>
          </w:rPr>
          <w:delText xml:space="preserve"> within the na</w:delText>
        </w:r>
        <w:r w:rsidR="009E7E41" w:rsidRPr="008F494B" w:rsidDel="00F560EF">
          <w:rPr>
            <w:rFonts w:ascii="Courier New" w:hAnsi="Courier New" w:cs="Courier New"/>
          </w:rPr>
          <w:delText xml:space="preserve">rrow income bandwidth, which is </w:delText>
        </w:r>
        <w:r w:rsidRPr="008F494B" w:rsidDel="00F560EF">
          <w:rPr>
            <w:rFonts w:ascii="Courier New" w:hAnsi="Courier New" w:cs="Courier New"/>
          </w:rPr>
          <w:delText>indicated with gray shading</w:delText>
        </w:r>
      </w:del>
      <w:r w:rsidRPr="008F494B">
        <w:rPr>
          <w:rFonts w:ascii="Courier New" w:hAnsi="Courier New" w:cs="Courier New"/>
        </w:rPr>
        <w:t xml:space="preserve">. </w:t>
      </w:r>
      <w:r w:rsidR="00257B49" w:rsidRPr="008F494B">
        <w:rPr>
          <w:rFonts w:ascii="Courier New" w:hAnsi="Courier New" w:cs="Courier New"/>
        </w:rPr>
        <w:t>We found</w:t>
      </w:r>
      <w:r w:rsidR="0081023A" w:rsidRPr="008F494B">
        <w:rPr>
          <w:rFonts w:ascii="Courier New" w:hAnsi="Courier New" w:cs="Courier New"/>
        </w:rPr>
        <w:t xml:space="preserve"> a sharp drop-off in the mean number of months of insurance coverage at t</w:t>
      </w:r>
      <w:r w:rsidR="00342DED" w:rsidRPr="008F494B">
        <w:rPr>
          <w:rFonts w:ascii="Courier New" w:hAnsi="Courier New" w:cs="Courier New"/>
        </w:rPr>
        <w:t>he income threshold of 138</w:t>
      </w:r>
      <w:ins w:id="310" w:author="Gordon, Sarah H" w:date="2021-07-09T12:07:00Z">
        <w:r w:rsidR="00D2757E">
          <w:rPr>
            <w:rFonts w:ascii="Courier New" w:hAnsi="Courier New" w:cs="Courier New"/>
          </w:rPr>
          <w:t xml:space="preserve"> percent</w:t>
        </w:r>
      </w:ins>
      <w:del w:id="311" w:author="Gordon, Sarah H" w:date="2021-07-09T12:07:00Z">
        <w:r w:rsidR="00342DED" w:rsidRPr="008F494B" w:rsidDel="00D2757E">
          <w:rPr>
            <w:rFonts w:ascii="Courier New" w:hAnsi="Courier New" w:cs="Courier New"/>
          </w:rPr>
          <w:delText>%</w:delText>
        </w:r>
      </w:del>
      <w:r w:rsidR="00342DED" w:rsidRPr="008F494B">
        <w:rPr>
          <w:rFonts w:ascii="Courier New" w:hAnsi="Courier New" w:cs="Courier New"/>
        </w:rPr>
        <w:t xml:space="preserve"> FPL</w:t>
      </w:r>
      <w:r w:rsidR="0081023A" w:rsidRPr="008F494B">
        <w:rPr>
          <w:rFonts w:ascii="Courier New" w:hAnsi="Courier New" w:cs="Courier New"/>
        </w:rPr>
        <w:t xml:space="preserve">, </w:t>
      </w:r>
      <w:r w:rsidR="009E7E41" w:rsidRPr="008F494B">
        <w:rPr>
          <w:rFonts w:ascii="Courier New" w:hAnsi="Courier New" w:cs="Courier New"/>
        </w:rPr>
        <w:t>shown as</w:t>
      </w:r>
      <w:r w:rsidR="0081023A" w:rsidRPr="008F494B">
        <w:rPr>
          <w:rFonts w:ascii="Courier New" w:hAnsi="Courier New" w:cs="Courier New"/>
        </w:rPr>
        <w:t xml:space="preserve"> a dashed vert</w:t>
      </w:r>
      <w:r w:rsidR="00706BB8" w:rsidRPr="008F494B">
        <w:rPr>
          <w:rFonts w:ascii="Courier New" w:hAnsi="Courier New" w:cs="Courier New"/>
        </w:rPr>
        <w:t xml:space="preserve">ical line. </w:t>
      </w:r>
      <w:del w:id="312" w:author="Gordon, Sarah H" w:date="2021-07-09T12:20:00Z">
        <w:r w:rsidR="00706BB8" w:rsidRPr="008F494B" w:rsidDel="009D7956">
          <w:rPr>
            <w:rFonts w:ascii="Courier New" w:hAnsi="Courier New" w:cs="Courier New"/>
          </w:rPr>
          <w:delText>A</w:delText>
        </w:r>
        <w:r w:rsidR="0081023A" w:rsidRPr="008F494B" w:rsidDel="009D7956">
          <w:rPr>
            <w:rFonts w:ascii="Courier New" w:hAnsi="Courier New" w:cs="Courier New"/>
          </w:rPr>
          <w:delText>mong the full income sample, those with incomes 138</w:delText>
        </w:r>
      </w:del>
      <w:del w:id="313" w:author="Gordon, Sarah H" w:date="2021-07-09T12:07:00Z">
        <w:r w:rsidR="0081023A" w:rsidRPr="008F494B" w:rsidDel="00D2757E">
          <w:rPr>
            <w:rFonts w:ascii="Courier New" w:hAnsi="Courier New" w:cs="Courier New"/>
          </w:rPr>
          <w:delText>%</w:delText>
        </w:r>
      </w:del>
      <w:del w:id="314" w:author="Gordon, Sarah H" w:date="2021-07-09T12:20:00Z">
        <w:r w:rsidR="0081023A" w:rsidRPr="008F494B" w:rsidDel="009D7956">
          <w:rPr>
            <w:rFonts w:ascii="Courier New" w:hAnsi="Courier New" w:cs="Courier New"/>
          </w:rPr>
          <w:delText xml:space="preserve"> or below were enrolled for an average of 10.7 months compared to</w:delText>
        </w:r>
        <w:r w:rsidR="00036492" w:rsidRPr="008F494B" w:rsidDel="009D7956">
          <w:rPr>
            <w:rFonts w:ascii="Courier New" w:hAnsi="Courier New" w:cs="Courier New"/>
          </w:rPr>
          <w:delText xml:space="preserve"> an average of</w:delText>
        </w:r>
        <w:r w:rsidR="0081023A" w:rsidRPr="008F494B" w:rsidDel="009D7956">
          <w:rPr>
            <w:rFonts w:ascii="Courier New" w:hAnsi="Courier New" w:cs="Courier New"/>
          </w:rPr>
          <w:delText xml:space="preserve"> 9.0 months among those with incomes above 138</w:delText>
        </w:r>
      </w:del>
      <w:del w:id="315" w:author="Gordon, Sarah H" w:date="2021-07-09T12:08:00Z">
        <w:r w:rsidR="0081023A" w:rsidRPr="008F494B" w:rsidDel="00D2757E">
          <w:rPr>
            <w:rFonts w:ascii="Courier New" w:hAnsi="Courier New" w:cs="Courier New"/>
          </w:rPr>
          <w:delText>%</w:delText>
        </w:r>
      </w:del>
      <w:del w:id="316" w:author="Gordon, Sarah H" w:date="2021-07-09T12:20:00Z">
        <w:r w:rsidR="0081023A" w:rsidRPr="008F494B" w:rsidDel="009D7956">
          <w:rPr>
            <w:rFonts w:ascii="Courier New" w:hAnsi="Courier New" w:cs="Courier New"/>
          </w:rPr>
          <w:delText xml:space="preserve"> FPL</w:delText>
        </w:r>
        <w:r w:rsidR="00706BB8" w:rsidRPr="008F494B" w:rsidDel="009D7956">
          <w:rPr>
            <w:rFonts w:ascii="Courier New" w:hAnsi="Courier New" w:cs="Courier New"/>
          </w:rPr>
          <w:delText xml:space="preserve"> (</w:delText>
        </w:r>
        <w:r w:rsidR="009E7E41" w:rsidRPr="008F494B" w:rsidDel="009D7956">
          <w:rPr>
            <w:rFonts w:ascii="Courier New" w:hAnsi="Courier New" w:cs="Courier New"/>
          </w:rPr>
          <w:delText xml:space="preserve">results shown in </w:delText>
        </w:r>
        <w:r w:rsidR="00706BB8" w:rsidRPr="008F494B" w:rsidDel="009D7956">
          <w:rPr>
            <w:rFonts w:ascii="Courier New" w:hAnsi="Courier New" w:cs="Courier New"/>
          </w:rPr>
          <w:delText xml:space="preserve">Exhibit 4). </w:delText>
        </w:r>
      </w:del>
      <w:r w:rsidR="0009170D" w:rsidRPr="008F494B">
        <w:rPr>
          <w:rFonts w:ascii="Courier New" w:hAnsi="Courier New" w:cs="Courier New"/>
        </w:rPr>
        <w:t>Exhibit 3</w:t>
      </w:r>
      <w:r w:rsidR="00C60512" w:rsidRPr="008F494B">
        <w:rPr>
          <w:rFonts w:ascii="Courier New" w:hAnsi="Courier New" w:cs="Courier New"/>
        </w:rPr>
        <w:t xml:space="preserve"> shows</w:t>
      </w:r>
      <w:r w:rsidR="0009170D" w:rsidRPr="008F494B">
        <w:rPr>
          <w:rFonts w:ascii="Courier New" w:hAnsi="Courier New" w:cs="Courier New"/>
        </w:rPr>
        <w:t xml:space="preserve"> the probability of a coverage disruption in the postpartum year by income</w:t>
      </w:r>
      <w:r w:rsidRPr="008F494B">
        <w:rPr>
          <w:rFonts w:ascii="Courier New" w:hAnsi="Courier New" w:cs="Courier New"/>
        </w:rPr>
        <w:t xml:space="preserve"> with regression </w:t>
      </w:r>
      <w:r w:rsidR="009E7E41" w:rsidRPr="008F494B">
        <w:rPr>
          <w:rFonts w:ascii="Courier New" w:hAnsi="Courier New" w:cs="Courier New"/>
        </w:rPr>
        <w:t>lines</w:t>
      </w:r>
      <w:r w:rsidRPr="008F494B">
        <w:rPr>
          <w:rFonts w:ascii="Courier New" w:hAnsi="Courier New" w:cs="Courier New"/>
        </w:rPr>
        <w:t xml:space="preserve"> plotted within the narrow bandwidth</w:t>
      </w:r>
      <w:r w:rsidR="0009170D" w:rsidRPr="008F494B">
        <w:rPr>
          <w:rFonts w:ascii="Courier New" w:hAnsi="Courier New" w:cs="Courier New"/>
        </w:rPr>
        <w:t xml:space="preserve">, </w:t>
      </w:r>
      <w:r w:rsidR="00C60512" w:rsidRPr="008F494B">
        <w:rPr>
          <w:rFonts w:ascii="Courier New" w:hAnsi="Courier New" w:cs="Courier New"/>
        </w:rPr>
        <w:t>displaying</w:t>
      </w:r>
      <w:r w:rsidR="00257B49" w:rsidRPr="008F494B">
        <w:rPr>
          <w:rFonts w:ascii="Courier New" w:hAnsi="Courier New" w:cs="Courier New"/>
        </w:rPr>
        <w:t xml:space="preserve"> an </w:t>
      </w:r>
      <w:r w:rsidR="0009170D" w:rsidRPr="008F494B">
        <w:rPr>
          <w:rFonts w:ascii="Courier New" w:hAnsi="Courier New" w:cs="Courier New"/>
        </w:rPr>
        <w:t xml:space="preserve">increase in the rates of coverage disruptions at the postpartum Medicaid eligibility threshold. </w:t>
      </w:r>
      <w:ins w:id="317" w:author="Gordon, Sarah H" w:date="2021-07-09T12:21:00Z">
        <w:r w:rsidR="009D7956" w:rsidRPr="008F494B">
          <w:rPr>
            <w:rFonts w:ascii="Courier New" w:hAnsi="Courier New" w:cs="Courier New"/>
          </w:rPr>
          <w:t xml:space="preserve">Among the full income sample, those with incomes </w:t>
        </w:r>
        <w:r w:rsidR="009D7956">
          <w:rPr>
            <w:rFonts w:ascii="Courier New" w:hAnsi="Courier New" w:cs="Courier New"/>
          </w:rPr>
          <w:t xml:space="preserve">below </w:t>
        </w:r>
        <w:r w:rsidR="009D7956" w:rsidRPr="008F494B">
          <w:rPr>
            <w:rFonts w:ascii="Courier New" w:hAnsi="Courier New" w:cs="Courier New"/>
          </w:rPr>
          <w:t>138</w:t>
        </w:r>
        <w:r w:rsidR="009D7956">
          <w:rPr>
            <w:rFonts w:ascii="Courier New" w:hAnsi="Courier New" w:cs="Courier New"/>
          </w:rPr>
          <w:t xml:space="preserve"> percent FPL</w:t>
        </w:r>
        <w:r w:rsidR="009D7956" w:rsidRPr="008F494B">
          <w:rPr>
            <w:rFonts w:ascii="Courier New" w:hAnsi="Courier New" w:cs="Courier New"/>
          </w:rPr>
          <w:t xml:space="preserve"> were enrolled for an average of 10.7 months compared to an average of 9.0 months among those with incomes above 13</w:t>
        </w:r>
        <w:r w:rsidR="009D7956">
          <w:rPr>
            <w:rFonts w:ascii="Courier New" w:hAnsi="Courier New" w:cs="Courier New"/>
          </w:rPr>
          <w:t>9-265 percent</w:t>
        </w:r>
        <w:r w:rsidR="009D7956" w:rsidRPr="008F494B">
          <w:rPr>
            <w:rFonts w:ascii="Courier New" w:hAnsi="Courier New" w:cs="Courier New"/>
          </w:rPr>
          <w:t xml:space="preserve"> FPL (results shown in Exhibit 4). </w:t>
        </w:r>
      </w:ins>
      <w:r w:rsidR="00C15FEF" w:rsidRPr="008F494B">
        <w:rPr>
          <w:rFonts w:ascii="Courier New" w:hAnsi="Courier New" w:cs="Courier New"/>
        </w:rPr>
        <w:t>The rate of po</w:t>
      </w:r>
      <w:r w:rsidR="00C60512" w:rsidRPr="008F494B">
        <w:rPr>
          <w:rFonts w:ascii="Courier New" w:hAnsi="Courier New" w:cs="Courier New"/>
        </w:rPr>
        <w:t>stpartum coverage disruptions was</w:t>
      </w:r>
      <w:r w:rsidR="00C15FEF" w:rsidRPr="008F494B">
        <w:rPr>
          <w:rFonts w:ascii="Courier New" w:hAnsi="Courier New" w:cs="Courier New"/>
        </w:rPr>
        <w:t xml:space="preserve"> 8</w:t>
      </w:r>
      <w:ins w:id="318" w:author="Gordon, Sarah H" w:date="2021-07-09T12:08:00Z">
        <w:r w:rsidR="00D2757E">
          <w:rPr>
            <w:rFonts w:ascii="Courier New" w:hAnsi="Courier New" w:cs="Courier New"/>
          </w:rPr>
          <w:t xml:space="preserve"> percent</w:t>
        </w:r>
      </w:ins>
      <w:del w:id="319"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among those with incomes below 138</w:t>
      </w:r>
      <w:ins w:id="320" w:author="Gordon, Sarah H" w:date="2021-07-09T12:08:00Z">
        <w:r w:rsidR="00D2757E">
          <w:rPr>
            <w:rFonts w:ascii="Courier New" w:hAnsi="Courier New" w:cs="Courier New"/>
          </w:rPr>
          <w:t xml:space="preserve"> percent</w:t>
        </w:r>
      </w:ins>
      <w:del w:id="321"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FPL compared to 21</w:t>
      </w:r>
      <w:ins w:id="322" w:author="Gordon, Sarah H" w:date="2021-07-09T12:08:00Z">
        <w:r w:rsidR="00D2757E">
          <w:rPr>
            <w:rFonts w:ascii="Courier New" w:hAnsi="Courier New" w:cs="Courier New"/>
          </w:rPr>
          <w:t xml:space="preserve"> percent</w:t>
        </w:r>
      </w:ins>
      <w:del w:id="323"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among those with incomes above 138% FPL</w:t>
      </w:r>
      <w:r w:rsidR="00257B49" w:rsidRPr="008F494B">
        <w:rPr>
          <w:rFonts w:ascii="Courier New" w:hAnsi="Courier New" w:cs="Courier New"/>
        </w:rPr>
        <w:t xml:space="preserve"> (Exhibit 4)</w:t>
      </w:r>
      <w:r w:rsidR="00C15FEF" w:rsidRPr="008F494B">
        <w:rPr>
          <w:rFonts w:ascii="Courier New" w:hAnsi="Courier New" w:cs="Courier New"/>
        </w:rPr>
        <w:t xml:space="preserve">. </w:t>
      </w:r>
    </w:p>
    <w:p w14:paraId="4657F3BF" w14:textId="0D02A98D" w:rsidR="00017C97" w:rsidRDefault="005D00DA" w:rsidP="00C971FE">
      <w:pPr>
        <w:spacing w:after="0" w:line="480" w:lineRule="auto"/>
        <w:ind w:firstLine="720"/>
        <w:rPr>
          <w:ins w:id="324" w:author="Gordon, Sarah H" w:date="2021-07-09T11:59:00Z"/>
          <w:rFonts w:ascii="Courier New" w:hAnsi="Courier New" w:cs="Courier New"/>
        </w:rPr>
      </w:pPr>
      <w:r w:rsidRPr="008F494B">
        <w:rPr>
          <w:rFonts w:ascii="Courier New" w:hAnsi="Courier New" w:cs="Courier New"/>
        </w:rPr>
        <w:t>As shown in Exhibit 4, l</w:t>
      </w:r>
      <w:r w:rsidR="00B339A3" w:rsidRPr="008F494B">
        <w:rPr>
          <w:rFonts w:ascii="Courier New" w:hAnsi="Courier New" w:cs="Courier New"/>
        </w:rPr>
        <w:t xml:space="preserve">oss of postpartum Medicaid eligibility led to 1.3 fewer months </w:t>
      </w:r>
      <w:r w:rsidR="006258A0" w:rsidRPr="008F494B">
        <w:rPr>
          <w:rFonts w:ascii="Courier New" w:hAnsi="Courier New" w:cs="Courier New"/>
        </w:rPr>
        <w:t>of insurance enrollment</w:t>
      </w:r>
      <w:r w:rsidR="00AA6523" w:rsidRPr="008F494B">
        <w:rPr>
          <w:rFonts w:ascii="Courier New" w:hAnsi="Courier New" w:cs="Courier New"/>
        </w:rPr>
        <w:t xml:space="preserve"> (p&lt;0.001)</w:t>
      </w:r>
      <w:r w:rsidR="00B339A3" w:rsidRPr="008F494B">
        <w:rPr>
          <w:rFonts w:ascii="Courier New" w:hAnsi="Courier New" w:cs="Courier New"/>
        </w:rPr>
        <w:t xml:space="preserve"> and a </w:t>
      </w:r>
      <w:r w:rsidR="003C73E3" w:rsidRPr="008F494B">
        <w:rPr>
          <w:rFonts w:ascii="Courier New" w:hAnsi="Courier New" w:cs="Courier New"/>
        </w:rPr>
        <w:t>4 percentage</w:t>
      </w:r>
      <w:r w:rsidR="00B339A3" w:rsidRPr="008F494B">
        <w:rPr>
          <w:rFonts w:ascii="Courier New" w:hAnsi="Courier New" w:cs="Courier New"/>
        </w:rPr>
        <w:t xml:space="preserve"> point increase in the probability of a coverage disruption</w:t>
      </w:r>
      <w:r w:rsidR="006258A0" w:rsidRPr="008F494B">
        <w:rPr>
          <w:rFonts w:ascii="Courier New" w:hAnsi="Courier New" w:cs="Courier New"/>
        </w:rPr>
        <w:t xml:space="preserve"> during the 12 months postpartum</w:t>
      </w:r>
      <w:r w:rsidR="00AA6523" w:rsidRPr="008F494B">
        <w:rPr>
          <w:rFonts w:ascii="Courier New" w:hAnsi="Courier New" w:cs="Courier New"/>
        </w:rPr>
        <w:t xml:space="preserve"> (p&lt;0.001)</w:t>
      </w:r>
      <w:r w:rsidR="006258A0" w:rsidRPr="008F494B">
        <w:rPr>
          <w:rFonts w:ascii="Courier New" w:hAnsi="Courier New" w:cs="Courier New"/>
        </w:rPr>
        <w:t xml:space="preserve">. </w:t>
      </w:r>
      <w:r w:rsidR="00775720" w:rsidRPr="008F494B">
        <w:rPr>
          <w:rFonts w:ascii="Courier New" w:hAnsi="Courier New" w:cs="Courier New"/>
        </w:rPr>
        <w:t>Postpartum Medicaid eligibility loss al</w:t>
      </w:r>
      <w:r w:rsidR="007578E7" w:rsidRPr="008F494B">
        <w:rPr>
          <w:rFonts w:ascii="Courier New" w:hAnsi="Courier New" w:cs="Courier New"/>
        </w:rPr>
        <w:t>so resulted in</w:t>
      </w:r>
      <w:r w:rsidR="00B339A3" w:rsidRPr="008F494B">
        <w:rPr>
          <w:rFonts w:ascii="Courier New" w:hAnsi="Courier New" w:cs="Courier New"/>
        </w:rPr>
        <w:t xml:space="preserve"> more frequent </w:t>
      </w:r>
      <w:r w:rsidR="00C971FE" w:rsidRPr="008F494B">
        <w:rPr>
          <w:rFonts w:ascii="Courier New" w:hAnsi="Courier New" w:cs="Courier New"/>
        </w:rPr>
        <w:t xml:space="preserve">coverage </w:t>
      </w:r>
      <w:r w:rsidR="0008067B" w:rsidRPr="008F494B">
        <w:rPr>
          <w:rFonts w:ascii="Courier New" w:hAnsi="Courier New" w:cs="Courier New"/>
        </w:rPr>
        <w:t xml:space="preserve">transitions </w:t>
      </w:r>
      <w:r w:rsidR="00AA6523" w:rsidRPr="008F494B">
        <w:rPr>
          <w:rFonts w:ascii="Courier New" w:hAnsi="Courier New" w:cs="Courier New"/>
        </w:rPr>
        <w:t>(adjusted difference: 0.04, p&lt;.008)</w:t>
      </w:r>
      <w:r w:rsidR="00C971FE" w:rsidRPr="008F494B">
        <w:rPr>
          <w:rFonts w:ascii="Courier New" w:hAnsi="Courier New" w:cs="Courier New"/>
        </w:rPr>
        <w:t xml:space="preserve">, </w:t>
      </w:r>
      <w:r w:rsidR="00B339A3" w:rsidRPr="008F494B">
        <w:rPr>
          <w:rFonts w:ascii="Courier New" w:hAnsi="Courier New" w:cs="Courier New"/>
        </w:rPr>
        <w:t>coverage</w:t>
      </w:r>
      <w:r w:rsidR="00AA6523" w:rsidRPr="008F494B">
        <w:rPr>
          <w:rFonts w:ascii="Courier New" w:hAnsi="Courier New" w:cs="Courier New"/>
        </w:rPr>
        <w:t xml:space="preserve"> </w:t>
      </w:r>
      <w:r w:rsidR="0008067B" w:rsidRPr="008F494B">
        <w:rPr>
          <w:rFonts w:ascii="Courier New" w:hAnsi="Courier New" w:cs="Courier New"/>
        </w:rPr>
        <w:t>disruptions</w:t>
      </w:r>
      <w:r w:rsidR="00C971FE" w:rsidRPr="008F494B">
        <w:rPr>
          <w:rFonts w:ascii="Courier New" w:hAnsi="Courier New" w:cs="Courier New"/>
        </w:rPr>
        <w:t xml:space="preserve"> </w:t>
      </w:r>
      <w:r w:rsidR="00AA6523" w:rsidRPr="008F494B">
        <w:rPr>
          <w:rFonts w:ascii="Courier New" w:hAnsi="Courier New" w:cs="Courier New"/>
        </w:rPr>
        <w:t>(adjusted difference: 0.02, p=0.001)</w:t>
      </w:r>
      <w:r w:rsidR="00C971FE" w:rsidRPr="008F494B">
        <w:rPr>
          <w:rFonts w:ascii="Courier New" w:hAnsi="Courier New" w:cs="Courier New"/>
        </w:rPr>
        <w:t xml:space="preserve">, </w:t>
      </w:r>
      <w:r w:rsidR="00B339A3" w:rsidRPr="008F494B">
        <w:rPr>
          <w:rFonts w:ascii="Courier New" w:hAnsi="Courier New" w:cs="Courier New"/>
        </w:rPr>
        <w:t>and</w:t>
      </w:r>
      <w:r w:rsidR="007578E7" w:rsidRPr="008F494B">
        <w:rPr>
          <w:rFonts w:ascii="Courier New" w:hAnsi="Courier New" w:cs="Courier New"/>
        </w:rPr>
        <w:t xml:space="preserve"> longer</w:t>
      </w:r>
      <w:r w:rsidR="00B339A3" w:rsidRPr="008F494B">
        <w:rPr>
          <w:rFonts w:ascii="Courier New" w:hAnsi="Courier New" w:cs="Courier New"/>
        </w:rPr>
        <w:t xml:space="preserve"> gaps between </w:t>
      </w:r>
      <w:r w:rsidR="005C6258" w:rsidRPr="008F494B">
        <w:rPr>
          <w:rFonts w:ascii="Courier New" w:hAnsi="Courier New" w:cs="Courier New"/>
        </w:rPr>
        <w:t>spells of insurance</w:t>
      </w:r>
      <w:r w:rsidR="00AA6523" w:rsidRPr="008F494B">
        <w:rPr>
          <w:rFonts w:ascii="Courier New" w:hAnsi="Courier New" w:cs="Courier New"/>
        </w:rPr>
        <w:t xml:space="preserve"> (</w:t>
      </w:r>
      <w:r w:rsidR="00C971FE" w:rsidRPr="008F494B">
        <w:rPr>
          <w:rFonts w:ascii="Courier New" w:hAnsi="Courier New" w:cs="Courier New"/>
        </w:rPr>
        <w:t xml:space="preserve">adjusted </w:t>
      </w:r>
      <w:r w:rsidR="00AA6523" w:rsidRPr="008F494B">
        <w:rPr>
          <w:rFonts w:ascii="Courier New" w:hAnsi="Courier New" w:cs="Courier New"/>
        </w:rPr>
        <w:t>difference: 0.07</w:t>
      </w:r>
      <w:r w:rsidR="00C971FE" w:rsidRPr="008F494B">
        <w:rPr>
          <w:rFonts w:ascii="Courier New" w:hAnsi="Courier New" w:cs="Courier New"/>
        </w:rPr>
        <w:t xml:space="preserve"> months</w:t>
      </w:r>
      <w:r w:rsidR="00AA6523" w:rsidRPr="008F494B">
        <w:rPr>
          <w:rFonts w:ascii="Courier New" w:hAnsi="Courier New" w:cs="Courier New"/>
        </w:rPr>
        <w:t>, p=0.003)</w:t>
      </w:r>
      <w:r w:rsidR="005C6258" w:rsidRPr="008F494B">
        <w:rPr>
          <w:rFonts w:ascii="Courier New" w:hAnsi="Courier New" w:cs="Courier New"/>
        </w:rPr>
        <w:t>.</w:t>
      </w:r>
      <w:r w:rsidR="00775720" w:rsidRPr="008F494B">
        <w:rPr>
          <w:rFonts w:ascii="Courier New" w:hAnsi="Courier New" w:cs="Courier New"/>
        </w:rPr>
        <w:t xml:space="preserve"> </w:t>
      </w:r>
      <w:r w:rsidR="00AA6523" w:rsidRPr="008F494B">
        <w:rPr>
          <w:rFonts w:ascii="Courier New" w:hAnsi="Courier New" w:cs="Courier New"/>
        </w:rPr>
        <w:t>I</w:t>
      </w:r>
      <w:r w:rsidR="00775720" w:rsidRPr="008F494B">
        <w:rPr>
          <w:rFonts w:ascii="Courier New" w:hAnsi="Courier New" w:cs="Courier New"/>
        </w:rPr>
        <w:t xml:space="preserve">ncomes </w:t>
      </w:r>
      <w:del w:id="325" w:author="Gordon, Sarah H" w:date="2021-07-09T12:08:00Z">
        <w:r w:rsidR="00775720" w:rsidRPr="008F494B" w:rsidDel="005F20FE">
          <w:rPr>
            <w:rFonts w:ascii="Courier New" w:hAnsi="Courier New" w:cs="Courier New"/>
          </w:rPr>
          <w:delText xml:space="preserve">above </w:delText>
        </w:r>
        <w:r w:rsidR="000213C4" w:rsidRPr="008F494B" w:rsidDel="005F20FE">
          <w:rPr>
            <w:rFonts w:ascii="Courier New" w:hAnsi="Courier New" w:cs="Courier New"/>
          </w:rPr>
          <w:delText xml:space="preserve">the </w:delText>
        </w:r>
      </w:del>
      <w:r w:rsidR="00775720" w:rsidRPr="008F494B">
        <w:rPr>
          <w:rFonts w:ascii="Courier New" w:hAnsi="Courier New" w:cs="Courier New"/>
        </w:rPr>
        <w:t>138</w:t>
      </w:r>
      <w:ins w:id="326" w:author="Gordon, Sarah H" w:date="2021-07-09T12:08:00Z">
        <w:r w:rsidR="005F20FE">
          <w:rPr>
            <w:rFonts w:ascii="Courier New" w:hAnsi="Courier New" w:cs="Courier New"/>
          </w:rPr>
          <w:t>-265 percent</w:t>
        </w:r>
      </w:ins>
      <w:del w:id="327" w:author="Gordon, Sarah H" w:date="2021-07-09T12:08:00Z">
        <w:r w:rsidR="00775720" w:rsidRPr="008F494B" w:rsidDel="005F20FE">
          <w:rPr>
            <w:rFonts w:ascii="Courier New" w:hAnsi="Courier New" w:cs="Courier New"/>
          </w:rPr>
          <w:delText>%</w:delText>
        </w:r>
      </w:del>
      <w:r w:rsidR="00775720" w:rsidRPr="008F494B">
        <w:rPr>
          <w:rFonts w:ascii="Courier New" w:hAnsi="Courier New" w:cs="Courier New"/>
        </w:rPr>
        <w:t xml:space="preserve"> FPL</w:t>
      </w:r>
      <w:r w:rsidR="000213C4" w:rsidRPr="008F494B">
        <w:rPr>
          <w:rFonts w:ascii="Courier New" w:hAnsi="Courier New" w:cs="Courier New"/>
        </w:rPr>
        <w:t xml:space="preserve"> threshold</w:t>
      </w:r>
      <w:r w:rsidR="00775720" w:rsidRPr="008F494B">
        <w:rPr>
          <w:rFonts w:ascii="Courier New" w:hAnsi="Courier New" w:cs="Courier New"/>
        </w:rPr>
        <w:t xml:space="preserve"> </w:t>
      </w:r>
      <w:r w:rsidR="00AA6523" w:rsidRPr="008F494B">
        <w:rPr>
          <w:rFonts w:ascii="Courier New" w:hAnsi="Courier New" w:cs="Courier New"/>
        </w:rPr>
        <w:t xml:space="preserve">also led to a 2 percentage point increase </w:t>
      </w:r>
      <w:r w:rsidR="006433EF" w:rsidRPr="008F494B">
        <w:rPr>
          <w:rFonts w:ascii="Courier New" w:hAnsi="Courier New" w:cs="Courier New"/>
        </w:rPr>
        <w:t xml:space="preserve">in </w:t>
      </w:r>
      <w:r w:rsidR="00775720" w:rsidRPr="008F494B">
        <w:rPr>
          <w:rFonts w:ascii="Courier New" w:hAnsi="Courier New" w:cs="Courier New"/>
        </w:rPr>
        <w:t xml:space="preserve">commercial </w:t>
      </w:r>
      <w:r w:rsidR="00C971FE" w:rsidRPr="008F494B">
        <w:rPr>
          <w:rFonts w:ascii="Courier New" w:hAnsi="Courier New" w:cs="Courier New"/>
        </w:rPr>
        <w:t xml:space="preserve">enrollment (p=0.035), a 2 percentage point increase in </w:t>
      </w:r>
      <w:r w:rsidR="00775720" w:rsidRPr="008F494B">
        <w:rPr>
          <w:rFonts w:ascii="Courier New" w:hAnsi="Courier New" w:cs="Courier New"/>
        </w:rPr>
        <w:lastRenderedPageBreak/>
        <w:t>Marketplace</w:t>
      </w:r>
      <w:r w:rsidR="00C60512" w:rsidRPr="008F494B">
        <w:rPr>
          <w:rFonts w:ascii="Courier New" w:hAnsi="Courier New" w:cs="Courier New"/>
        </w:rPr>
        <w:t xml:space="preserve"> </w:t>
      </w:r>
      <w:r w:rsidR="00AA6523" w:rsidRPr="008F494B">
        <w:rPr>
          <w:rFonts w:ascii="Courier New" w:hAnsi="Courier New" w:cs="Courier New"/>
        </w:rPr>
        <w:t>enrollment (p&lt;0.001)</w:t>
      </w:r>
      <w:r w:rsidR="000213C4" w:rsidRPr="008F494B">
        <w:rPr>
          <w:rFonts w:ascii="Courier New" w:hAnsi="Courier New" w:cs="Courier New"/>
        </w:rPr>
        <w:t>,</w:t>
      </w:r>
      <w:r w:rsidR="00775720" w:rsidRPr="008F494B">
        <w:rPr>
          <w:rFonts w:ascii="Courier New" w:hAnsi="Courier New" w:cs="Courier New"/>
        </w:rPr>
        <w:t xml:space="preserve"> and </w:t>
      </w:r>
      <w:r w:rsidR="00AA6523" w:rsidRPr="008F494B">
        <w:rPr>
          <w:rFonts w:ascii="Courier New" w:hAnsi="Courier New" w:cs="Courier New"/>
        </w:rPr>
        <w:t xml:space="preserve">a 4 percentage point decrease in </w:t>
      </w:r>
      <w:r w:rsidR="006433EF" w:rsidRPr="008F494B">
        <w:rPr>
          <w:rFonts w:ascii="Courier New" w:hAnsi="Courier New" w:cs="Courier New"/>
        </w:rPr>
        <w:t>coverage exclusively in</w:t>
      </w:r>
      <w:r w:rsidR="00AA6523" w:rsidRPr="008F494B">
        <w:rPr>
          <w:rFonts w:ascii="Courier New" w:hAnsi="Courier New" w:cs="Courier New"/>
        </w:rPr>
        <w:t xml:space="preserve"> M</w:t>
      </w:r>
      <w:r w:rsidR="00775720" w:rsidRPr="008F494B">
        <w:rPr>
          <w:rFonts w:ascii="Courier New" w:hAnsi="Courier New" w:cs="Courier New"/>
        </w:rPr>
        <w:t xml:space="preserve">edicaid during the postpartum year. </w:t>
      </w:r>
    </w:p>
    <w:p w14:paraId="0735CB0C" w14:textId="24227D63" w:rsidR="00EC36B4" w:rsidRPr="008F494B" w:rsidRDefault="00EC36B4" w:rsidP="00C971FE">
      <w:pPr>
        <w:spacing w:after="0" w:line="480" w:lineRule="auto"/>
        <w:ind w:firstLine="720"/>
        <w:rPr>
          <w:rFonts w:ascii="Courier New" w:hAnsi="Courier New" w:cs="Courier New"/>
        </w:rPr>
      </w:pPr>
      <w:ins w:id="328" w:author="Gordon, Sarah H" w:date="2021-07-09T12:00:00Z">
        <w:r>
          <w:rPr>
            <w:rFonts w:ascii="Courier New" w:hAnsi="Courier New" w:cs="Courier New"/>
            <w:i/>
          </w:rPr>
          <w:t>Results of Sensitivity Analyses</w:t>
        </w:r>
      </w:ins>
    </w:p>
    <w:p w14:paraId="7677B1F0" w14:textId="44FAC685" w:rsidR="000E6592" w:rsidRPr="008F494B" w:rsidRDefault="00253A01" w:rsidP="00F53F60">
      <w:pPr>
        <w:spacing w:after="0" w:line="480" w:lineRule="auto"/>
        <w:ind w:firstLine="720"/>
        <w:rPr>
          <w:rFonts w:ascii="Courier New" w:hAnsi="Courier New" w:cs="Courier New"/>
        </w:rPr>
      </w:pPr>
      <w:r w:rsidRPr="008F494B">
        <w:rPr>
          <w:rFonts w:ascii="Courier New" w:hAnsi="Courier New" w:cs="Courier New"/>
        </w:rPr>
        <w:t>In sensitivity analyses</w:t>
      </w:r>
      <w:r w:rsidR="00D54AF3" w:rsidRPr="008F494B">
        <w:rPr>
          <w:rFonts w:ascii="Courier New" w:hAnsi="Courier New" w:cs="Courier New"/>
        </w:rPr>
        <w:t xml:space="preserve"> reported in </w:t>
      </w:r>
      <w:del w:id="329" w:author="Gordon, Sarah H" w:date="2021-07-09T12:49:00Z">
        <w:r w:rsidR="00D54AF3" w:rsidRPr="008F494B" w:rsidDel="008F09CD">
          <w:rPr>
            <w:rFonts w:ascii="Courier New" w:hAnsi="Courier New" w:cs="Courier New"/>
          </w:rPr>
          <w:delText xml:space="preserve">the </w:delText>
        </w:r>
      </w:del>
      <w:r w:rsidR="00D54AF3" w:rsidRPr="008F494B">
        <w:rPr>
          <w:rFonts w:ascii="Courier New" w:hAnsi="Courier New" w:cs="Courier New"/>
        </w:rPr>
        <w:t>Appendix</w:t>
      </w:r>
      <w:ins w:id="330" w:author="Gordon, Sarah H" w:date="2021-07-09T12:49:00Z">
        <w:r w:rsidR="008F09CD">
          <w:rPr>
            <w:rFonts w:ascii="Courier New" w:hAnsi="Courier New" w:cs="Courier New"/>
          </w:rPr>
          <w:t xml:space="preserve"> </w:t>
        </w:r>
      </w:ins>
      <w:ins w:id="331" w:author="Gordon, Sarah H" w:date="2021-07-09T12:50:00Z">
        <w:r w:rsidR="008F09CD">
          <w:rPr>
            <w:rFonts w:ascii="Courier New" w:hAnsi="Courier New" w:cs="Courier New"/>
          </w:rPr>
          <w:t>7</w:t>
        </w:r>
      </w:ins>
      <w:r w:rsidRPr="008F494B">
        <w:rPr>
          <w:rFonts w:ascii="Courier New" w:hAnsi="Courier New" w:cs="Courier New"/>
        </w:rPr>
        <w:t>, we observed non-significant treatment effects close to zero at 90</w:t>
      </w:r>
      <w:ins w:id="332" w:author="Gordon, Sarah H" w:date="2021-07-09T12:09:00Z">
        <w:r w:rsidR="005F20FE">
          <w:rPr>
            <w:rFonts w:ascii="Courier New" w:hAnsi="Courier New" w:cs="Courier New"/>
          </w:rPr>
          <w:t xml:space="preserve"> percent</w:t>
        </w:r>
      </w:ins>
      <w:del w:id="333" w:author="Gordon, Sarah H" w:date="2021-07-09T12:09:00Z">
        <w:r w:rsidRPr="008F494B" w:rsidDel="005F20FE">
          <w:rPr>
            <w:rFonts w:ascii="Courier New" w:hAnsi="Courier New" w:cs="Courier New"/>
          </w:rPr>
          <w:delText>%</w:delText>
        </w:r>
      </w:del>
      <w:r w:rsidRPr="008F494B">
        <w:rPr>
          <w:rFonts w:ascii="Courier New" w:hAnsi="Courier New" w:cs="Courier New"/>
        </w:rPr>
        <w:t xml:space="preserve"> and 200</w:t>
      </w:r>
      <w:ins w:id="334" w:author="Gordon, Sarah H" w:date="2021-07-09T12:09:00Z">
        <w:r w:rsidR="005F20FE">
          <w:rPr>
            <w:rFonts w:ascii="Courier New" w:hAnsi="Courier New" w:cs="Courier New"/>
          </w:rPr>
          <w:t xml:space="preserve"> percent</w:t>
        </w:r>
      </w:ins>
      <w:del w:id="335" w:author="Gordon, Sarah H" w:date="2021-07-09T12:09:00Z">
        <w:r w:rsidRPr="008F494B" w:rsidDel="005F20FE">
          <w:rPr>
            <w:rFonts w:ascii="Courier New" w:hAnsi="Courier New" w:cs="Courier New"/>
          </w:rPr>
          <w:delText>%</w:delText>
        </w:r>
      </w:del>
      <w:r w:rsidRPr="008F494B">
        <w:rPr>
          <w:rFonts w:ascii="Courier New" w:hAnsi="Courier New" w:cs="Courier New"/>
        </w:rPr>
        <w:t xml:space="preserve"> FPL, </w:t>
      </w:r>
      <w:r w:rsidR="00C971FE" w:rsidRPr="008F494B">
        <w:rPr>
          <w:rFonts w:ascii="Courier New" w:hAnsi="Courier New" w:cs="Courier New"/>
        </w:rPr>
        <w:t xml:space="preserve">the </w:t>
      </w:r>
      <w:r w:rsidRPr="008F494B">
        <w:rPr>
          <w:rFonts w:ascii="Courier New" w:hAnsi="Courier New" w:cs="Courier New"/>
        </w:rPr>
        <w:t xml:space="preserve">falsified </w:t>
      </w:r>
      <w:r w:rsidR="00C971FE" w:rsidRPr="008F494B">
        <w:rPr>
          <w:rFonts w:ascii="Courier New" w:hAnsi="Courier New" w:cs="Courier New"/>
        </w:rPr>
        <w:t xml:space="preserve">“placebo” </w:t>
      </w:r>
      <w:r w:rsidRPr="008F494B">
        <w:rPr>
          <w:rFonts w:ascii="Courier New" w:hAnsi="Courier New" w:cs="Courier New"/>
        </w:rPr>
        <w:t>points in the i</w:t>
      </w:r>
      <w:r w:rsidR="00D54AF3" w:rsidRPr="008F494B">
        <w:rPr>
          <w:rFonts w:ascii="Courier New" w:hAnsi="Courier New" w:cs="Courier New"/>
        </w:rPr>
        <w:t>ncome distribution.</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Z8HK3oHO","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r w:rsidR="00D54AF3" w:rsidRPr="008F494B">
        <w:rPr>
          <w:rFonts w:ascii="Courier New" w:hAnsi="Courier New" w:cs="Courier New"/>
        </w:rPr>
        <w:t xml:space="preserve"> </w:t>
      </w:r>
      <w:r w:rsidR="000E6592" w:rsidRPr="008F494B">
        <w:rPr>
          <w:rFonts w:ascii="Courier New" w:hAnsi="Courier New" w:cs="Courier New"/>
        </w:rPr>
        <w:t xml:space="preserve">The results of </w:t>
      </w:r>
      <w:r w:rsidR="00CC45A8" w:rsidRPr="008F494B">
        <w:rPr>
          <w:rFonts w:ascii="Courier New" w:hAnsi="Courier New" w:cs="Courier New"/>
        </w:rPr>
        <w:t xml:space="preserve">the </w:t>
      </w:r>
      <w:ins w:id="336" w:author="Gordon, Sarah H" w:date="2021-07-07T15:34:00Z">
        <w:r w:rsidR="00F560EF">
          <w:rPr>
            <w:rFonts w:ascii="Courier New" w:hAnsi="Courier New" w:cs="Courier New"/>
          </w:rPr>
          <w:t>local polynomial regression</w:t>
        </w:r>
      </w:ins>
      <w:del w:id="337" w:author="Gordon, Sarah H" w:date="2021-07-07T15:34:00Z">
        <w:r w:rsidR="00CC45A8" w:rsidRPr="008F494B" w:rsidDel="00F560EF">
          <w:rPr>
            <w:rFonts w:ascii="Courier New" w:hAnsi="Courier New" w:cs="Courier New"/>
          </w:rPr>
          <w:delText>parametric</w:delText>
        </w:r>
      </w:del>
      <w:r w:rsidR="00CC45A8" w:rsidRPr="008F494B">
        <w:rPr>
          <w:rFonts w:ascii="Courier New" w:hAnsi="Courier New" w:cs="Courier New"/>
        </w:rPr>
        <w:t xml:space="preserve"> models using </w:t>
      </w:r>
      <w:del w:id="338" w:author="Gordon, Sarah H" w:date="2021-07-07T15:34:00Z">
        <w:r w:rsidR="00CC45A8" w:rsidRPr="008F494B" w:rsidDel="00F560EF">
          <w:rPr>
            <w:rFonts w:ascii="Courier New" w:hAnsi="Courier New" w:cs="Courier New"/>
          </w:rPr>
          <w:delText xml:space="preserve">the </w:delText>
        </w:r>
      </w:del>
      <w:ins w:id="339" w:author="Gordon, Sarah H" w:date="2021-07-07T15:34:00Z">
        <w:r w:rsidR="00F560EF">
          <w:rPr>
            <w:rFonts w:ascii="Courier New" w:hAnsi="Courier New" w:cs="Courier New"/>
          </w:rPr>
          <w:t xml:space="preserve">a </w:t>
        </w:r>
      </w:ins>
      <w:ins w:id="340" w:author="Gordon, Sarah H" w:date="2021-07-07T15:35:00Z">
        <w:r w:rsidR="00F560EF">
          <w:rPr>
            <w:rFonts w:ascii="Courier New" w:hAnsi="Courier New" w:cs="Courier New"/>
          </w:rPr>
          <w:t>sample limited to a narrow range above and below 13</w:t>
        </w:r>
        <w:r w:rsidR="005F20FE">
          <w:rPr>
            <w:rFonts w:ascii="Courier New" w:hAnsi="Courier New" w:cs="Courier New"/>
          </w:rPr>
          <w:t>8</w:t>
        </w:r>
      </w:ins>
      <w:ins w:id="341" w:author="Gordon, Sarah H" w:date="2021-07-09T12:09:00Z">
        <w:r w:rsidR="005F20FE">
          <w:rPr>
            <w:rFonts w:ascii="Courier New" w:hAnsi="Courier New" w:cs="Courier New"/>
          </w:rPr>
          <w:t xml:space="preserve"> percent</w:t>
        </w:r>
      </w:ins>
      <w:ins w:id="342" w:author="Gordon, Sarah H" w:date="2021-07-07T15:35:00Z">
        <w:r w:rsidR="00F560EF">
          <w:rPr>
            <w:rFonts w:ascii="Courier New" w:hAnsi="Courier New" w:cs="Courier New"/>
          </w:rPr>
          <w:t xml:space="preserve"> FPL </w:t>
        </w:r>
      </w:ins>
      <w:del w:id="343" w:author="Gordon, Sarah H" w:date="2021-07-07T15:35:00Z">
        <w:r w:rsidR="00CC45A8" w:rsidRPr="008F494B" w:rsidDel="00F560EF">
          <w:rPr>
            <w:rFonts w:ascii="Courier New" w:hAnsi="Courier New" w:cs="Courier New"/>
          </w:rPr>
          <w:delText xml:space="preserve">full sample </w:delText>
        </w:r>
      </w:del>
      <w:r w:rsidR="00CC45A8" w:rsidRPr="008F494B">
        <w:rPr>
          <w:rFonts w:ascii="Courier New" w:hAnsi="Courier New" w:cs="Courier New"/>
        </w:rPr>
        <w:t>were consistent with the results of the local models in direction, magnitude, a</w:t>
      </w:r>
      <w:r w:rsidR="00D54AF3" w:rsidRPr="008F494B">
        <w:rPr>
          <w:rFonts w:ascii="Courier New" w:hAnsi="Courier New" w:cs="Courier New"/>
        </w:rPr>
        <w:t>nd statistical significance</w:t>
      </w:r>
      <w:ins w:id="344" w:author="Gordon, Sarah H" w:date="2021-07-09T12:50:00Z">
        <w:r w:rsidR="008F09CD">
          <w:rPr>
            <w:rFonts w:ascii="Courier New" w:hAnsi="Courier New" w:cs="Courier New"/>
          </w:rPr>
          <w:t xml:space="preserve"> (Appendix 5)</w:t>
        </w:r>
      </w:ins>
      <w:r w:rsidR="00CC45A8" w:rsidRPr="008F494B">
        <w:rPr>
          <w:rFonts w:ascii="Courier New" w:hAnsi="Courier New" w:cs="Courier New"/>
        </w:rPr>
        <w:t>. The inclusion of births to women with incomes between 133-138</w:t>
      </w:r>
      <w:ins w:id="345" w:author="Gordon, Sarah H" w:date="2021-07-09T12:09:00Z">
        <w:r w:rsidR="005F20FE">
          <w:rPr>
            <w:rFonts w:ascii="Courier New" w:hAnsi="Courier New" w:cs="Courier New"/>
          </w:rPr>
          <w:t xml:space="preserve"> percent</w:t>
        </w:r>
      </w:ins>
      <w:del w:id="346" w:author="Gordon, Sarah H" w:date="2021-07-09T12:09:00Z">
        <w:r w:rsidR="00CC45A8" w:rsidRPr="008F494B" w:rsidDel="005F20FE">
          <w:rPr>
            <w:rFonts w:ascii="Courier New" w:hAnsi="Courier New" w:cs="Courier New"/>
          </w:rPr>
          <w:delText>%</w:delText>
        </w:r>
      </w:del>
      <w:r w:rsidR="00CC45A8" w:rsidRPr="008F494B">
        <w:rPr>
          <w:rFonts w:ascii="Courier New" w:hAnsi="Courier New" w:cs="Courier New"/>
        </w:rPr>
        <w:t xml:space="preserve"> FPL </w:t>
      </w:r>
      <w:del w:id="347" w:author="Gordon, Sarah H" w:date="2021-07-07T15:35:00Z">
        <w:r w:rsidRPr="008F494B" w:rsidDel="00F560EF">
          <w:rPr>
            <w:rFonts w:ascii="Courier New" w:hAnsi="Courier New" w:cs="Courier New"/>
          </w:rPr>
          <w:delText xml:space="preserve">were </w:delText>
        </w:r>
      </w:del>
      <w:ins w:id="348" w:author="Gordon, Sarah H" w:date="2021-07-07T15:35:00Z">
        <w:r w:rsidR="00F560EF">
          <w:rPr>
            <w:rFonts w:ascii="Courier New" w:hAnsi="Courier New" w:cs="Courier New"/>
          </w:rPr>
          <w:t>did not alter our findings</w:t>
        </w:r>
      </w:ins>
      <w:ins w:id="349" w:author="Gordon, Sarah H" w:date="2021-07-09T12:50:00Z">
        <w:r w:rsidR="008F09CD">
          <w:rPr>
            <w:rFonts w:ascii="Courier New" w:hAnsi="Courier New" w:cs="Courier New"/>
          </w:rPr>
          <w:t xml:space="preserve"> (Appendix 9)</w:t>
        </w:r>
      </w:ins>
      <w:ins w:id="350" w:author="Gordon, Sarah H" w:date="2021-07-07T15:35:00Z">
        <w:r w:rsidR="00F560EF">
          <w:rPr>
            <w:rFonts w:ascii="Courier New" w:hAnsi="Courier New" w:cs="Courier New"/>
          </w:rPr>
          <w:t xml:space="preserve">. </w:t>
        </w:r>
        <w:r w:rsidR="00F560EF" w:rsidRPr="008F494B">
          <w:rPr>
            <w:rFonts w:ascii="Courier New" w:hAnsi="Courier New" w:cs="Courier New"/>
          </w:rPr>
          <w:t xml:space="preserve"> </w:t>
        </w:r>
      </w:ins>
      <w:del w:id="351" w:author="Gordon, Sarah H" w:date="2021-07-07T15:35:00Z">
        <w:r w:rsidRPr="008F494B" w:rsidDel="00F560EF">
          <w:rPr>
            <w:rFonts w:ascii="Courier New" w:hAnsi="Courier New" w:cs="Courier New"/>
          </w:rPr>
          <w:delText>also largely consistent with our main model</w:delText>
        </w:r>
        <w:r w:rsidR="00C60512" w:rsidRPr="008F494B" w:rsidDel="00F560EF">
          <w:rPr>
            <w:rFonts w:ascii="Courier New" w:hAnsi="Courier New" w:cs="Courier New"/>
          </w:rPr>
          <w:delText>s</w:delText>
        </w:r>
        <w:r w:rsidRPr="008F494B" w:rsidDel="00F560EF">
          <w:rPr>
            <w:rFonts w:ascii="Courier New" w:hAnsi="Courier New" w:cs="Courier New"/>
          </w:rPr>
          <w:delText xml:space="preserve">, though smaller in magnitude given the </w:delText>
        </w:r>
        <w:r w:rsidR="00C60512" w:rsidRPr="008F494B" w:rsidDel="00F560EF">
          <w:rPr>
            <w:rFonts w:ascii="Courier New" w:hAnsi="Courier New" w:cs="Courier New"/>
          </w:rPr>
          <w:delText>large</w:delText>
        </w:r>
        <w:r w:rsidRPr="008F494B" w:rsidDel="00F560EF">
          <w:rPr>
            <w:rFonts w:ascii="Courier New" w:hAnsi="Courier New" w:cs="Courier New"/>
          </w:rPr>
          <w:delText xml:space="preserve"> weight </w:delText>
        </w:r>
        <w:r w:rsidR="00C60512" w:rsidRPr="008F494B" w:rsidDel="00F560EF">
          <w:rPr>
            <w:rFonts w:ascii="Courier New" w:hAnsi="Courier New" w:cs="Courier New"/>
          </w:rPr>
          <w:delText>assigned</w:delText>
        </w:r>
        <w:r w:rsidRPr="008F494B" w:rsidDel="00F560EF">
          <w:rPr>
            <w:rFonts w:ascii="Courier New" w:hAnsi="Courier New" w:cs="Courier New"/>
          </w:rPr>
          <w:delText xml:space="preserve"> to a narrower range of incomes.</w:delText>
        </w:r>
        <w:r w:rsidR="00FA276A" w:rsidRPr="008F494B" w:rsidDel="00F560EF">
          <w:rPr>
            <w:rFonts w:ascii="Courier New" w:hAnsi="Courier New" w:cs="Courier New"/>
          </w:rPr>
          <w:delText xml:space="preserve"> </w:delText>
        </w:r>
      </w:del>
      <w:r w:rsidR="00FA276A" w:rsidRPr="008F494B">
        <w:rPr>
          <w:rFonts w:ascii="Courier New" w:hAnsi="Courier New" w:cs="Courier New"/>
        </w:rPr>
        <w:t>E</w:t>
      </w:r>
      <w:r w:rsidR="00537E00" w:rsidRPr="008F494B">
        <w:rPr>
          <w:rFonts w:ascii="Courier New" w:hAnsi="Courier New" w:cs="Courier New"/>
        </w:rPr>
        <w:t>xcluding the 27</w:t>
      </w:r>
      <w:ins w:id="352" w:author="Gordon, Sarah H" w:date="2021-07-09T12:09:00Z">
        <w:r w:rsidR="005F20FE">
          <w:rPr>
            <w:rFonts w:ascii="Courier New" w:hAnsi="Courier New" w:cs="Courier New"/>
          </w:rPr>
          <w:t xml:space="preserve"> percent</w:t>
        </w:r>
      </w:ins>
      <w:del w:id="353" w:author="Gordon, Sarah H" w:date="2021-07-09T12:09:00Z">
        <w:r w:rsidR="00537E00" w:rsidRPr="008F494B" w:rsidDel="005F20FE">
          <w:rPr>
            <w:rFonts w:ascii="Courier New" w:hAnsi="Courier New" w:cs="Courier New"/>
          </w:rPr>
          <w:delText>%</w:delText>
        </w:r>
      </w:del>
      <w:r w:rsidR="00537E00" w:rsidRPr="008F494B">
        <w:rPr>
          <w:rFonts w:ascii="Courier New" w:hAnsi="Courier New" w:cs="Courier New"/>
        </w:rPr>
        <w:t xml:space="preserve"> of births to non-U.S. born mothers resulted in small and inconsistent changes to the magnitude of the effects across continuity of coverage outcomes, but overall direction and statistical significance remained unchanged.  </w:t>
      </w:r>
      <w:r w:rsidR="00FA276A" w:rsidRPr="008F494B">
        <w:rPr>
          <w:rFonts w:ascii="Courier New" w:hAnsi="Courier New" w:cs="Courier New"/>
        </w:rPr>
        <w:t xml:space="preserve">Finally, excluding births to mothers who were enrolled in Medicaid only during the month of their delivery hospitalization </w:t>
      </w:r>
      <w:r w:rsidR="00D54AF3" w:rsidRPr="008F494B">
        <w:rPr>
          <w:rFonts w:ascii="Courier New" w:hAnsi="Courier New" w:cs="Courier New"/>
        </w:rPr>
        <w:t>did not alter our findings</w:t>
      </w:r>
      <w:r w:rsidR="00663683">
        <w:rPr>
          <w:rFonts w:ascii="Courier New" w:hAnsi="Courier New" w:cs="Courier New"/>
        </w:rPr>
        <w:t xml:space="preserve"> (</w:t>
      </w:r>
      <w:del w:id="354" w:author="Gordon, Sarah H" w:date="2021-07-09T12:50:00Z">
        <w:r w:rsidR="00663683" w:rsidDel="008F09CD">
          <w:rPr>
            <w:rFonts w:ascii="Courier New" w:hAnsi="Courier New" w:cs="Courier New"/>
          </w:rPr>
          <w:delText xml:space="preserve">all results shown in </w:delText>
        </w:r>
      </w:del>
      <w:r w:rsidR="00663683">
        <w:rPr>
          <w:rFonts w:ascii="Courier New" w:hAnsi="Courier New" w:cs="Courier New"/>
        </w:rPr>
        <w:t>Appendix</w:t>
      </w:r>
      <w:ins w:id="355" w:author="Gordon, Sarah H" w:date="2021-07-09T12:50:00Z">
        <w:r w:rsidR="008F09CD">
          <w:rPr>
            <w:rFonts w:ascii="Courier New" w:hAnsi="Courier New" w:cs="Courier New"/>
          </w:rPr>
          <w:t xml:space="preserve"> 8</w:t>
        </w:r>
      </w:ins>
      <w:r w:rsidR="00663683">
        <w:rPr>
          <w:rFonts w:ascii="Courier New" w:hAnsi="Courier New" w:cs="Courier New"/>
        </w:rPr>
        <w:t>).</w:t>
      </w:r>
      <w:r w:rsidR="00663683">
        <w:rPr>
          <w:rFonts w:ascii="Courier New" w:hAnsi="Courier New" w:cs="Courier New"/>
        </w:rPr>
        <w:fldChar w:fldCharType="begin"/>
      </w:r>
      <w:r w:rsidR="00663683">
        <w:rPr>
          <w:rFonts w:ascii="Courier New" w:hAnsi="Courier New" w:cs="Courier New"/>
        </w:rPr>
        <w:instrText xml:space="preserve"> ADDIN ZOTERO_ITEM CSL_CITATION {"citationID":"Ivr73BXk","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663683">
        <w:rPr>
          <w:rFonts w:ascii="Courier New" w:hAnsi="Courier New" w:cs="Courier New"/>
        </w:rPr>
        <w:fldChar w:fldCharType="separate"/>
      </w:r>
      <w:r w:rsidR="00663683" w:rsidRPr="00663683">
        <w:rPr>
          <w:rFonts w:ascii="Courier New" w:hAnsi="Courier New" w:cs="Courier New"/>
          <w:szCs w:val="24"/>
          <w:vertAlign w:val="superscript"/>
        </w:rPr>
        <w:t>16</w:t>
      </w:r>
      <w:r w:rsidR="00663683">
        <w:rPr>
          <w:rFonts w:ascii="Courier New" w:hAnsi="Courier New" w:cs="Courier New"/>
        </w:rPr>
        <w:fldChar w:fldCharType="end"/>
      </w:r>
      <w:r w:rsidR="00FA276A" w:rsidRPr="008F494B">
        <w:rPr>
          <w:rFonts w:ascii="Courier New" w:hAnsi="Courier New" w:cs="Courier New"/>
        </w:rPr>
        <w:t xml:space="preserve"> </w:t>
      </w:r>
    </w:p>
    <w:p w14:paraId="24F6F8D3" w14:textId="0F734578" w:rsidR="000E6592" w:rsidRPr="008F494B" w:rsidRDefault="00487CE4" w:rsidP="00F53F60">
      <w:pPr>
        <w:spacing w:after="0" w:line="480" w:lineRule="auto"/>
        <w:rPr>
          <w:rFonts w:ascii="Courier New" w:hAnsi="Courier New" w:cs="Courier New"/>
          <w:b/>
        </w:rPr>
      </w:pPr>
      <w:r w:rsidRPr="008F494B">
        <w:rPr>
          <w:rFonts w:ascii="Courier New" w:hAnsi="Courier New" w:cs="Courier New"/>
          <w:b/>
        </w:rPr>
        <w:t>Discussion</w:t>
      </w:r>
    </w:p>
    <w:p w14:paraId="5C13C0F9" w14:textId="39D9C04A" w:rsidR="00510AF2" w:rsidRDefault="00172516" w:rsidP="00F53F60">
      <w:pPr>
        <w:spacing w:after="0" w:line="480" w:lineRule="auto"/>
        <w:rPr>
          <w:ins w:id="356" w:author="Gordon, Sarah H" w:date="2021-07-09T11:51:00Z"/>
          <w:rFonts w:ascii="Courier New" w:hAnsi="Courier New" w:cs="Courier New"/>
        </w:rPr>
      </w:pPr>
      <w:r w:rsidRPr="008F494B">
        <w:rPr>
          <w:rFonts w:ascii="Courier New" w:hAnsi="Courier New" w:cs="Courier New"/>
        </w:rPr>
        <w:tab/>
        <w:t xml:space="preserve">In this regression discontinuity analysis of linked claims, income, and birth record data from Colorado, we found that </w:t>
      </w:r>
      <w:r w:rsidR="00D821A4" w:rsidRPr="008F494B">
        <w:rPr>
          <w:rFonts w:ascii="Courier New" w:hAnsi="Courier New" w:cs="Courier New"/>
        </w:rPr>
        <w:t xml:space="preserve">eligibility for Medicaid beyond 60 days postpartum improved stability of insurance enrollment in the </w:t>
      </w:r>
      <w:r w:rsidR="006D42B7" w:rsidRPr="008F494B">
        <w:rPr>
          <w:rFonts w:ascii="Courier New" w:hAnsi="Courier New" w:cs="Courier New"/>
        </w:rPr>
        <w:t>year after childbirth</w:t>
      </w:r>
      <w:r w:rsidR="00D821A4" w:rsidRPr="008F494B">
        <w:rPr>
          <w:rFonts w:ascii="Courier New" w:hAnsi="Courier New" w:cs="Courier New"/>
        </w:rPr>
        <w:t xml:space="preserve">. Women with incomes </w:t>
      </w:r>
      <w:del w:id="357" w:author="Gordon, Sarah H" w:date="2021-07-09T12:09:00Z">
        <w:r w:rsidR="00D821A4" w:rsidRPr="008F494B" w:rsidDel="005F20FE">
          <w:rPr>
            <w:rFonts w:ascii="Courier New" w:hAnsi="Courier New" w:cs="Courier New"/>
          </w:rPr>
          <w:delText xml:space="preserve">at or </w:delText>
        </w:r>
      </w:del>
      <w:r w:rsidR="00D821A4" w:rsidRPr="008F494B">
        <w:rPr>
          <w:rFonts w:ascii="Courier New" w:hAnsi="Courier New" w:cs="Courier New"/>
        </w:rPr>
        <w:t>below 138</w:t>
      </w:r>
      <w:del w:id="358" w:author="Gordon, Sarah H" w:date="2021-07-09T12:09:00Z">
        <w:r w:rsidR="00D821A4" w:rsidRPr="008F494B" w:rsidDel="005F20FE">
          <w:rPr>
            <w:rFonts w:ascii="Courier New" w:hAnsi="Courier New" w:cs="Courier New"/>
          </w:rPr>
          <w:delText xml:space="preserve">% </w:delText>
        </w:r>
      </w:del>
      <w:ins w:id="359" w:author="Gordon, Sarah H" w:date="2021-07-09T12:09:00Z">
        <w:r w:rsidR="005F20FE">
          <w:rPr>
            <w:rFonts w:ascii="Courier New" w:hAnsi="Courier New" w:cs="Courier New"/>
          </w:rPr>
          <w:t>percent</w:t>
        </w:r>
        <w:r w:rsidR="005F20FE" w:rsidRPr="008F494B">
          <w:rPr>
            <w:rFonts w:ascii="Courier New" w:hAnsi="Courier New" w:cs="Courier New"/>
          </w:rPr>
          <w:t xml:space="preserve"> </w:t>
        </w:r>
      </w:ins>
      <w:r w:rsidR="00D821A4" w:rsidRPr="008F494B">
        <w:rPr>
          <w:rFonts w:ascii="Courier New" w:hAnsi="Courier New" w:cs="Courier New"/>
        </w:rPr>
        <w:t xml:space="preserve">FPL who were eligible for postpartum Medicaid experienced longer durations of postpartum insurance enrollment, lower rates of gaps in coverage and insurance switches, and shorter coverage lapses. </w:t>
      </w:r>
      <w:r w:rsidR="00BB42FF" w:rsidRPr="008F494B">
        <w:rPr>
          <w:rFonts w:ascii="Courier New" w:hAnsi="Courier New" w:cs="Courier New"/>
        </w:rPr>
        <w:lastRenderedPageBreak/>
        <w:t xml:space="preserve">While insurance </w:t>
      </w:r>
      <w:r w:rsidR="0074170B" w:rsidRPr="008F494B">
        <w:rPr>
          <w:rFonts w:ascii="Courier New" w:hAnsi="Courier New" w:cs="Courier New"/>
        </w:rPr>
        <w:t xml:space="preserve">transitions </w:t>
      </w:r>
      <w:r w:rsidR="00BB42FF" w:rsidRPr="008F494B">
        <w:rPr>
          <w:rFonts w:ascii="Courier New" w:hAnsi="Courier New" w:cs="Courier New"/>
        </w:rPr>
        <w:t xml:space="preserve">are expected when women lose their eligibility for Medicaid, our results indicate that these transitions are not seamless, with women ineligible for Medicaid experiencing fewer months </w:t>
      </w:r>
      <w:r w:rsidR="00C971FE" w:rsidRPr="008F494B">
        <w:rPr>
          <w:rFonts w:ascii="Courier New" w:hAnsi="Courier New" w:cs="Courier New"/>
        </w:rPr>
        <w:t xml:space="preserve">of coverage </w:t>
      </w:r>
      <w:r w:rsidR="00B21179" w:rsidRPr="008F494B">
        <w:rPr>
          <w:rFonts w:ascii="Courier New" w:hAnsi="Courier New" w:cs="Courier New"/>
        </w:rPr>
        <w:t>and worse insurance stability throughout the postpartum year.</w:t>
      </w:r>
      <w:r w:rsidR="00BB42FF" w:rsidRPr="008F494B">
        <w:rPr>
          <w:rFonts w:ascii="Courier New" w:hAnsi="Courier New" w:cs="Courier New"/>
        </w:rPr>
        <w:t xml:space="preserve"> </w:t>
      </w:r>
    </w:p>
    <w:p w14:paraId="4A310894" w14:textId="7241A995" w:rsidR="00B21179" w:rsidRPr="008F494B" w:rsidRDefault="007E4737">
      <w:pPr>
        <w:spacing w:after="0" w:line="480" w:lineRule="auto"/>
        <w:ind w:firstLine="720"/>
        <w:rPr>
          <w:rFonts w:ascii="Courier New" w:hAnsi="Courier New" w:cs="Courier New"/>
        </w:rPr>
        <w:pPrChange w:id="360" w:author="Gordon, Sarah H" w:date="2021-07-09T11:51:00Z">
          <w:pPr>
            <w:spacing w:after="0" w:line="480" w:lineRule="auto"/>
          </w:pPr>
        </w:pPrChange>
      </w:pPr>
      <w:r w:rsidRPr="008F494B">
        <w:rPr>
          <w:rFonts w:ascii="Courier New" w:hAnsi="Courier New" w:cs="Courier New"/>
        </w:rPr>
        <w:t xml:space="preserve">While the magnitude of our </w:t>
      </w:r>
      <w:del w:id="361" w:author="Gordon, Sarah H" w:date="2021-07-09T10:42:00Z">
        <w:r w:rsidR="00D24172" w:rsidRPr="008F494B" w:rsidDel="00D012B6">
          <w:rPr>
            <w:rFonts w:ascii="Courier New" w:hAnsi="Courier New" w:cs="Courier New"/>
          </w:rPr>
          <w:delText xml:space="preserve">causal </w:delText>
        </w:r>
      </w:del>
      <w:ins w:id="362" w:author="Gordon, Sarah H" w:date="2021-07-09T10:42:00Z">
        <w:r w:rsidR="00D012B6">
          <w:rPr>
            <w:rFonts w:ascii="Courier New" w:hAnsi="Courier New" w:cs="Courier New"/>
          </w:rPr>
          <w:t>adjusted</w:t>
        </w:r>
        <w:r w:rsidR="00D012B6" w:rsidRPr="008F494B">
          <w:rPr>
            <w:rFonts w:ascii="Courier New" w:hAnsi="Courier New" w:cs="Courier New"/>
          </w:rPr>
          <w:t xml:space="preserve"> </w:t>
        </w:r>
      </w:ins>
      <w:r w:rsidR="00D24172" w:rsidRPr="008F494B">
        <w:rPr>
          <w:rFonts w:ascii="Courier New" w:hAnsi="Courier New" w:cs="Courier New"/>
        </w:rPr>
        <w:t>effects</w:t>
      </w:r>
      <w:r w:rsidRPr="008F494B">
        <w:rPr>
          <w:rFonts w:ascii="Courier New" w:hAnsi="Courier New" w:cs="Courier New"/>
        </w:rPr>
        <w:t xml:space="preserve"> </w:t>
      </w:r>
      <w:del w:id="363" w:author="Gordon, Sarah H" w:date="2021-07-09T10:42:00Z">
        <w:r w:rsidRPr="008F494B" w:rsidDel="00D012B6">
          <w:rPr>
            <w:rFonts w:ascii="Courier New" w:hAnsi="Courier New" w:cs="Courier New"/>
          </w:rPr>
          <w:delText xml:space="preserve">among the narrow bandwidth </w:delText>
        </w:r>
      </w:del>
      <w:r w:rsidRPr="008F494B">
        <w:rPr>
          <w:rFonts w:ascii="Courier New" w:hAnsi="Courier New" w:cs="Courier New"/>
        </w:rPr>
        <w:t>were modest, we found that</w:t>
      </w:r>
      <w:ins w:id="364" w:author="Gordon, Sarah H" w:date="2021-07-09T10:42:00Z">
        <w:r w:rsidR="00D012B6">
          <w:rPr>
            <w:rFonts w:ascii="Courier New" w:hAnsi="Courier New" w:cs="Courier New"/>
          </w:rPr>
          <w:t xml:space="preserve"> descriptively,</w:t>
        </w:r>
      </w:ins>
      <w:r w:rsidRPr="008F494B">
        <w:rPr>
          <w:rFonts w:ascii="Courier New" w:hAnsi="Courier New" w:cs="Courier New"/>
        </w:rPr>
        <w:t xml:space="preserve"> </w:t>
      </w:r>
      <w:del w:id="365" w:author="Gordon, Sarah H" w:date="2021-07-09T10:42:00Z">
        <w:r w:rsidRPr="008F494B" w:rsidDel="00D012B6">
          <w:rPr>
            <w:rFonts w:ascii="Courier New" w:hAnsi="Courier New" w:cs="Courier New"/>
          </w:rPr>
          <w:delText xml:space="preserve">among the full sample, </w:delText>
        </w:r>
      </w:del>
      <w:r w:rsidRPr="008F494B">
        <w:rPr>
          <w:rFonts w:ascii="Courier New" w:hAnsi="Courier New" w:cs="Courier New"/>
        </w:rPr>
        <w:t>those</w:t>
      </w:r>
      <w:r w:rsidR="00D24172" w:rsidRPr="008F494B">
        <w:rPr>
          <w:rFonts w:ascii="Courier New" w:hAnsi="Courier New" w:cs="Courier New"/>
        </w:rPr>
        <w:t xml:space="preserve"> who</w:t>
      </w:r>
      <w:r w:rsidRPr="008F494B">
        <w:rPr>
          <w:rFonts w:ascii="Courier New" w:hAnsi="Courier New" w:cs="Courier New"/>
        </w:rPr>
        <w:t xml:space="preserve"> were ineligible for Medicaid postpartum were </w:t>
      </w:r>
      <w:r w:rsidR="00D24172" w:rsidRPr="008F494B">
        <w:rPr>
          <w:rFonts w:ascii="Courier New" w:hAnsi="Courier New" w:cs="Courier New"/>
        </w:rPr>
        <w:t>nearly three times more likely to experience a coverage disruption and that gaps between spells of enrollment were</w:t>
      </w:r>
      <w:r w:rsidR="001A4688" w:rsidRPr="008F494B">
        <w:rPr>
          <w:rFonts w:ascii="Courier New" w:hAnsi="Courier New" w:cs="Courier New"/>
        </w:rPr>
        <w:t xml:space="preserve"> over four </w:t>
      </w:r>
      <w:r w:rsidR="00D24172" w:rsidRPr="008F494B">
        <w:rPr>
          <w:rFonts w:ascii="Courier New" w:hAnsi="Courier New" w:cs="Courier New"/>
        </w:rPr>
        <w:t>times as long.</w:t>
      </w:r>
      <w:ins w:id="366" w:author="Gordon, Sarah H" w:date="2021-07-09T10:42:00Z">
        <w:r w:rsidR="00D012B6">
          <w:rPr>
            <w:rFonts w:ascii="Courier New" w:hAnsi="Courier New" w:cs="Courier New"/>
          </w:rPr>
          <w:t xml:space="preserve"> </w:t>
        </w:r>
      </w:ins>
      <w:ins w:id="367" w:author="Gordon, Sarah H" w:date="2021-07-09T10:47:00Z">
        <w:r w:rsidR="008D5086">
          <w:rPr>
            <w:rFonts w:ascii="Courier New" w:hAnsi="Courier New" w:cs="Courier New"/>
          </w:rPr>
          <w:t xml:space="preserve">Prior work </w:t>
        </w:r>
        <w:r w:rsidR="008433AE">
          <w:rPr>
            <w:rFonts w:ascii="Courier New" w:hAnsi="Courier New" w:cs="Courier New"/>
          </w:rPr>
          <w:t xml:space="preserve">using survey data </w:t>
        </w:r>
        <w:r w:rsidR="008D5086">
          <w:rPr>
            <w:rFonts w:ascii="Courier New" w:hAnsi="Courier New" w:cs="Courier New"/>
          </w:rPr>
          <w:t>has found higher rates of postpartum coverage disruptions than we observed in this analysis.</w:t>
        </w:r>
      </w:ins>
      <w:r w:rsidR="008433AE">
        <w:rPr>
          <w:rFonts w:ascii="Courier New" w:hAnsi="Courier New" w:cs="Courier New"/>
        </w:rPr>
        <w:fldChar w:fldCharType="begin"/>
      </w:r>
      <w:r w:rsidR="008433AE">
        <w:rPr>
          <w:rFonts w:ascii="Courier New" w:hAnsi="Courier New" w:cs="Courier New"/>
        </w:rPr>
        <w:instrText xml:space="preserve"> ADDIN ZOTERO_ITEM CSL_CITATION {"citationID":"ebiEct6E","properties":{"formattedCitation":"\\super 22\\nosupersub{}","plainCitation":"22","noteIndex":0},"citationItems":[{"id":2882,"uris":["http://zotero.org/users/2141015/items/8IE4PXGB"],"uri":["http://zotero.org/users/2141015/items/8IE4PXGB"],"itemData":{"id":2882,"type":"webpage","language":"en","note":"source: www.healthaffairs.org","title":"High Rates Of Perinatal Insurance Churn Persist After The ACA | Health Affairs","URL":"https://www.healthaffairs.org/do/10.1377/hblog20190913.387157/full/","accessed":{"date-parts":[["2020",5,24]]}}}],"schema":"https://github.com/citation-style-language/schema/raw/master/csl-citation.json"} </w:instrText>
      </w:r>
      <w:r w:rsidR="008433AE">
        <w:rPr>
          <w:rFonts w:ascii="Courier New" w:hAnsi="Courier New" w:cs="Courier New"/>
        </w:rPr>
        <w:fldChar w:fldCharType="separate"/>
      </w:r>
      <w:r w:rsidR="008433AE" w:rsidRPr="008433AE">
        <w:rPr>
          <w:rFonts w:ascii="Courier New" w:hAnsi="Courier New" w:cs="Courier New"/>
          <w:szCs w:val="24"/>
          <w:vertAlign w:val="superscript"/>
        </w:rPr>
        <w:t>22</w:t>
      </w:r>
      <w:r w:rsidR="008433AE">
        <w:rPr>
          <w:rFonts w:ascii="Courier New" w:hAnsi="Courier New" w:cs="Courier New"/>
        </w:rPr>
        <w:fldChar w:fldCharType="end"/>
      </w:r>
      <w:ins w:id="368" w:author="Gordon, Sarah H" w:date="2021-07-09T10:47:00Z">
        <w:r w:rsidR="008D5086">
          <w:rPr>
            <w:rFonts w:ascii="Courier New" w:hAnsi="Courier New" w:cs="Courier New"/>
          </w:rPr>
          <w:t xml:space="preserve"> </w:t>
        </w:r>
      </w:ins>
      <w:ins w:id="369" w:author="Gordon, Sarah H" w:date="2021-07-09T10:46:00Z">
        <w:r w:rsidR="008D5086">
          <w:rPr>
            <w:rFonts w:ascii="Courier New" w:hAnsi="Courier New" w:cs="Courier New"/>
          </w:rPr>
          <w:t xml:space="preserve">It is possible that </w:t>
        </w:r>
      </w:ins>
      <w:ins w:id="370" w:author="Gordon, Sarah H" w:date="2021-07-09T10:48:00Z">
        <w:r w:rsidR="008433AE">
          <w:rPr>
            <w:rFonts w:ascii="Courier New" w:hAnsi="Courier New" w:cs="Courier New"/>
          </w:rPr>
          <w:t>our results may underestimate the true magnitude of</w:t>
        </w:r>
      </w:ins>
      <w:ins w:id="371" w:author="Gordon, Sarah H" w:date="2021-07-09T10:46:00Z">
        <w:r w:rsidR="008D5086">
          <w:rPr>
            <w:rFonts w:ascii="Courier New" w:hAnsi="Courier New" w:cs="Courier New"/>
          </w:rPr>
          <w:t xml:space="preserve"> the effect of postpartum Medicaid eligibility loss </w:t>
        </w:r>
      </w:ins>
      <w:ins w:id="372" w:author="Gordon, Sarah H" w:date="2021-07-09T10:43:00Z">
        <w:r w:rsidR="00D012B6">
          <w:rPr>
            <w:rFonts w:ascii="Courier New" w:hAnsi="Courier New" w:cs="Courier New"/>
          </w:rPr>
          <w:t>due to inaccuracies in income measure</w:t>
        </w:r>
      </w:ins>
      <w:ins w:id="373" w:author="Gordon, Sarah H" w:date="2021-07-09T10:45:00Z">
        <w:r w:rsidR="00D012B6">
          <w:rPr>
            <w:rFonts w:ascii="Courier New" w:hAnsi="Courier New" w:cs="Courier New"/>
          </w:rPr>
          <w:t>ment</w:t>
        </w:r>
      </w:ins>
      <w:ins w:id="374" w:author="Gordon, Sarah H" w:date="2021-07-09T10:43:00Z">
        <w:r w:rsidR="00D012B6">
          <w:rPr>
            <w:rFonts w:ascii="Courier New" w:hAnsi="Courier New" w:cs="Courier New"/>
          </w:rPr>
          <w:t xml:space="preserve"> or </w:t>
        </w:r>
      </w:ins>
      <w:ins w:id="375" w:author="Gordon, Sarah H" w:date="2021-07-09T10:45:00Z">
        <w:r w:rsidR="00D012B6">
          <w:rPr>
            <w:rFonts w:ascii="Courier New" w:hAnsi="Courier New" w:cs="Courier New"/>
          </w:rPr>
          <w:t>Medicaid</w:t>
        </w:r>
      </w:ins>
      <w:ins w:id="376" w:author="Gordon, Sarah H" w:date="2021-07-09T10:43:00Z">
        <w:r w:rsidR="00D012B6">
          <w:rPr>
            <w:rFonts w:ascii="Courier New" w:hAnsi="Courier New" w:cs="Courier New"/>
          </w:rPr>
          <w:t xml:space="preserve"> </w:t>
        </w:r>
      </w:ins>
      <w:ins w:id="377" w:author="Gordon, Sarah H" w:date="2021-07-09T10:44:00Z">
        <w:r w:rsidR="00D012B6">
          <w:rPr>
            <w:rFonts w:ascii="Courier New" w:hAnsi="Courier New" w:cs="Courier New"/>
          </w:rPr>
          <w:t>ID-sharing between mothers and infants</w:t>
        </w:r>
      </w:ins>
      <w:ins w:id="378" w:author="Gordon, Sarah H" w:date="2021-07-09T10:48:00Z">
        <w:r w:rsidR="008433AE">
          <w:rPr>
            <w:rFonts w:ascii="Courier New" w:hAnsi="Courier New" w:cs="Courier New"/>
          </w:rPr>
          <w:t xml:space="preserve"> in the Colorado APCD</w:t>
        </w:r>
      </w:ins>
      <w:ins w:id="379" w:author="Gordon, Sarah H" w:date="2021-07-09T10:44:00Z">
        <w:r w:rsidR="00D012B6">
          <w:rPr>
            <w:rFonts w:ascii="Courier New" w:hAnsi="Courier New" w:cs="Courier New"/>
          </w:rPr>
          <w:t xml:space="preserve">, as described in the limitations. </w:t>
        </w:r>
      </w:ins>
      <w:ins w:id="380" w:author="Gordon, Sarah H" w:date="2021-07-09T10:45:00Z">
        <w:r w:rsidR="00D012B6">
          <w:rPr>
            <w:rFonts w:ascii="Courier New" w:hAnsi="Courier New" w:cs="Courier New"/>
          </w:rPr>
          <w:t>However, t</w:t>
        </w:r>
      </w:ins>
      <w:ins w:id="381" w:author="Gordon, Sarah H" w:date="2021-07-09T10:44:00Z">
        <w:r w:rsidR="00D012B6">
          <w:rPr>
            <w:rFonts w:ascii="Courier New" w:hAnsi="Courier New" w:cs="Courier New"/>
          </w:rPr>
          <w:t xml:space="preserve">he fact that we </w:t>
        </w:r>
      </w:ins>
      <w:ins w:id="382" w:author="Gordon, Sarah H" w:date="2021-07-09T10:45:00Z">
        <w:r w:rsidR="00D012B6">
          <w:rPr>
            <w:rFonts w:ascii="Courier New" w:hAnsi="Courier New" w:cs="Courier New"/>
          </w:rPr>
          <w:t>observe</w:t>
        </w:r>
      </w:ins>
      <w:ins w:id="383" w:author="Gordon, Sarah H" w:date="2021-07-09T10:44:00Z">
        <w:r w:rsidR="00D012B6">
          <w:rPr>
            <w:rFonts w:ascii="Courier New" w:hAnsi="Courier New" w:cs="Courier New"/>
          </w:rPr>
          <w:t xml:space="preserve"> strong effects despite these concerns indicates</w:t>
        </w:r>
      </w:ins>
      <w:ins w:id="384" w:author="Gordon, Sarah H" w:date="2021-07-09T10:48:00Z">
        <w:r w:rsidR="008433AE">
          <w:rPr>
            <w:rFonts w:ascii="Courier New" w:hAnsi="Courier New" w:cs="Courier New"/>
          </w:rPr>
          <w:t xml:space="preserve"> that our findings are robust</w:t>
        </w:r>
      </w:ins>
      <w:ins w:id="385" w:author="Gordon, Sarah H" w:date="2021-07-09T10:49:00Z">
        <w:r w:rsidR="008433AE">
          <w:rPr>
            <w:rFonts w:ascii="Courier New" w:hAnsi="Courier New" w:cs="Courier New"/>
          </w:rPr>
          <w:t>, though magnitudes</w:t>
        </w:r>
      </w:ins>
      <w:ins w:id="386" w:author="Gordon, Sarah H" w:date="2021-07-09T10:45:00Z">
        <w:r w:rsidR="00D012B6">
          <w:rPr>
            <w:rFonts w:ascii="Courier New" w:hAnsi="Courier New" w:cs="Courier New"/>
          </w:rPr>
          <w:t xml:space="preserve"> should be interpreted taking these limitations into account. </w:t>
        </w:r>
      </w:ins>
    </w:p>
    <w:p w14:paraId="60F2D9D3" w14:textId="4A2DF2E1" w:rsidR="00C61F44" w:rsidRPr="008F494B" w:rsidRDefault="00C61F44" w:rsidP="00F53F60">
      <w:pPr>
        <w:spacing w:after="0" w:line="480" w:lineRule="auto"/>
        <w:rPr>
          <w:rFonts w:ascii="Courier New" w:hAnsi="Courier New" w:cs="Courier New"/>
        </w:rPr>
      </w:pPr>
      <w:r w:rsidRPr="008F494B">
        <w:rPr>
          <w:rFonts w:ascii="Courier New" w:hAnsi="Courier New" w:cs="Courier New"/>
        </w:rPr>
        <w:tab/>
        <w:t xml:space="preserve">This study adds to prior evidence that Medicaid </w:t>
      </w:r>
      <w:r w:rsidR="009F3718" w:rsidRPr="008F494B">
        <w:rPr>
          <w:rFonts w:ascii="Courier New" w:hAnsi="Courier New" w:cs="Courier New"/>
        </w:rPr>
        <w:t xml:space="preserve">eligibility </w:t>
      </w:r>
      <w:r w:rsidRPr="008F494B">
        <w:rPr>
          <w:rFonts w:ascii="Courier New" w:hAnsi="Courier New" w:cs="Courier New"/>
        </w:rPr>
        <w:t>expansions improve postpartum insurance enrollment</w:t>
      </w:r>
      <w:r w:rsidR="00D22EDA" w:rsidRPr="008F494B">
        <w:rPr>
          <w:rFonts w:ascii="Courier New" w:hAnsi="Courier New" w:cs="Courier New"/>
        </w:rPr>
        <w:t>.</w:t>
      </w:r>
      <w:r w:rsidRPr="008F494B">
        <w:rPr>
          <w:rFonts w:ascii="Courier New" w:hAnsi="Courier New" w:cs="Courier New"/>
        </w:rPr>
        <w:t xml:space="preserve"> </w:t>
      </w:r>
      <w:r w:rsidR="00697201" w:rsidRPr="008F494B">
        <w:rPr>
          <w:rFonts w:ascii="Courier New" w:hAnsi="Courier New" w:cs="Courier New"/>
        </w:rPr>
        <w:t>Two recent studies found that expansion was associated with improved perinatal insurance continuity and increased use of outpatient care in the postpartum period.</w:t>
      </w:r>
      <w:r w:rsidR="00697201" w:rsidRPr="008F494B">
        <w:rPr>
          <w:rFonts w:ascii="Courier New" w:hAnsi="Courier New" w:cs="Courier New"/>
        </w:rPr>
        <w:fldChar w:fldCharType="begin"/>
      </w:r>
      <w:r w:rsidR="008433AE">
        <w:rPr>
          <w:rFonts w:ascii="Courier New" w:hAnsi="Courier New" w:cs="Courier New"/>
        </w:rPr>
        <w:instrText xml:space="preserve"> ADDIN ZOTERO_ITEM CSL_CITATION {"citationID":"tyCvaHjs","properties":{"formattedCitation":"\\super 23,24\\nosupersub{}","plainCitation":"23,24","noteIndex":0},"citationItems":[{"id":3483,"uris":["http://zotero.org/users/2141015/items/WUAWIEL4"],"uri":["http://zotero.org/users/2141015/items/WUAWIEL4"],"itemData":{"id":3483,"type":"article-journal","abstract":"Insurance churn, or moving between different insurance plans or between insurance and uninsurance, is common during the perinatal period. We used survey data from the 2012–17 Pregnancy Risk Assessment Monitoring System to estimate the impact of Affordable Care Act–related state Medicaid expansions on continuity of insurance coverage for low-income women across three time points: preconception, delivery, and postpartum. We found that Medicaid expansion resulted in a 10.1-percentage-point decrease in churning between insurance and uninsurance, representing a 28 percent decrease from the prepolicy baseline in expansion states. This decrease was driven by a 5.8-percentage-point increase in the proportion of women who were continuously insured and a 4.2-percentage-point increase in churning between Medicaid and private insurance. Medicaid expansion improved insurance continuity in the perinatal period for low-income women, which may improve the quality of perinatal health care, but it also increased churning between public and private health insurance.","container-title":"Health Affairs","DOI":"10.1377/hlthaff.2019.01835","ISSN":"0278-2715","issue":"9","note":"publisher: Health Affairs","page":"1531-1539","source":"healthaffairs.org (Atypon)","title":"Medicaid Expansion Improved Perinatal Insurance Continuity For Low-Income Women","volume":"39","author":[{"family":"Daw","given":"Jamie R."},{"family":"Winkelman","given":"Tyler N. A."},{"family":"Dalton","given":"Vanessa K."},{"family":"Kozhimannil","given":"Katy B."},{"family":"Admon","given":"Lindsay K."}],"issued":{"date-parts":[["2020",9,1]]}}},{"id":2875,"uris":["http://zotero.org/users/2141015/items/DJFJ74JF"],"uri":["http://zotero.org/users/2141015/items/DJFJ74JF"],"itemData":{"id":2875,"type":"article-journal","abstract":"Timely postpartum care is associated with lower maternal morbidity and mortality, yet fewer than half of Medicaid beneficiaries attend a postpartum visit. Medicaid enrollees are at higher risk of postpartum disruptions in insurance because pregnancy-related Medicaid eligibility ends sixty days after delivery. We used Medicaid claims data for 2013–15 from Colorado, which expanded Medicaid under the Affordable Care Act, and Utah, which did not. We found that after expansion, new mothers in Utah experienced higher rates of Medicaid coverage loss and accessed fewer Medicaid-financed outpatient visits during the six months postpartum, relative to their counterparts in Colorado. The effects of Medicaid expansion on postpartum Medicaid enrollment and outpatient utilization were largest among women who experienced significant maternal morbidity at delivery. These findings provide evidence that expansion may promote the stability of postpartum coverage and increase the use of postpartum outpatient care in the Medicaid program.","container-title":"Health Affairs","DOI":"10.1377/hlthaff.2019.00547","ISSN":"0278-2715","issue":"1","note":"publisher: Health Affairs","page":"77-84","source":"healthaffairs.org (Atypon)","title":"Effects Of Medicaid Expansion On Postpartum Coverage And Outpatient Utilization","volume":"39","author":[{"family":"Gordon","given":"Sarah H."},{"family":"Sommers","given":"Benjamin D."},{"family":"Wilson","given":"Ira B."},{"family":"Trivedi","given":"Amal N."}],"issued":{"date-parts":[["2020",1,1]]}}}],"schema":"https://github.com/citation-style-language/schema/raw/master/csl-citation.json"} </w:instrText>
      </w:r>
      <w:r w:rsidR="00697201" w:rsidRPr="008F494B">
        <w:rPr>
          <w:rFonts w:ascii="Courier New" w:hAnsi="Courier New" w:cs="Courier New"/>
        </w:rPr>
        <w:fldChar w:fldCharType="separate"/>
      </w:r>
      <w:r w:rsidR="008433AE" w:rsidRPr="008433AE">
        <w:rPr>
          <w:rFonts w:ascii="Courier New" w:hAnsi="Courier New" w:cs="Courier New"/>
          <w:szCs w:val="24"/>
          <w:vertAlign w:val="superscript"/>
        </w:rPr>
        <w:t>23,24</w:t>
      </w:r>
      <w:r w:rsidR="00697201" w:rsidRPr="008F494B">
        <w:rPr>
          <w:rFonts w:ascii="Courier New" w:hAnsi="Courier New" w:cs="Courier New"/>
        </w:rPr>
        <w:fldChar w:fldCharType="end"/>
      </w:r>
      <w:r w:rsidR="00697201" w:rsidRPr="008F494B">
        <w:rPr>
          <w:rFonts w:ascii="Courier New" w:hAnsi="Courier New" w:cs="Courier New"/>
        </w:rPr>
        <w:t xml:space="preserve"> </w:t>
      </w:r>
      <w:r w:rsidRPr="008F494B">
        <w:rPr>
          <w:rFonts w:ascii="Courier New" w:hAnsi="Courier New" w:cs="Courier New"/>
        </w:rPr>
        <w:t>However, these studies focused on</w:t>
      </w:r>
      <w:r w:rsidR="0077603A" w:rsidRPr="008F494B">
        <w:rPr>
          <w:rFonts w:ascii="Courier New" w:hAnsi="Courier New" w:cs="Courier New"/>
        </w:rPr>
        <w:t xml:space="preserve"> aggregated, state-level differences in</w:t>
      </w:r>
      <w:r w:rsidRPr="008F494B">
        <w:rPr>
          <w:rFonts w:ascii="Courier New" w:hAnsi="Courier New" w:cs="Courier New"/>
        </w:rPr>
        <w:t xml:space="preserve"> Medicaid expansion </w:t>
      </w:r>
      <w:r w:rsidR="00D22EDA" w:rsidRPr="008F494B">
        <w:rPr>
          <w:rFonts w:ascii="Courier New" w:hAnsi="Courier New" w:cs="Courier New"/>
        </w:rPr>
        <w:t xml:space="preserve">for </w:t>
      </w:r>
      <w:r w:rsidR="007A42D9" w:rsidRPr="008F494B">
        <w:rPr>
          <w:rFonts w:ascii="Courier New" w:hAnsi="Courier New" w:cs="Courier New"/>
        </w:rPr>
        <w:t>low-income</w:t>
      </w:r>
      <w:r w:rsidR="00D22EDA" w:rsidRPr="008F494B">
        <w:rPr>
          <w:rFonts w:ascii="Courier New" w:hAnsi="Courier New" w:cs="Courier New"/>
        </w:rPr>
        <w:t xml:space="preserve"> adults </w:t>
      </w:r>
      <w:r w:rsidRPr="008F494B">
        <w:rPr>
          <w:rFonts w:ascii="Courier New" w:hAnsi="Courier New" w:cs="Courier New"/>
        </w:rPr>
        <w:t>to 138</w:t>
      </w:r>
      <w:del w:id="387" w:author="Gordon, Sarah H" w:date="2021-07-09T12:10:00Z">
        <w:r w:rsidRPr="008F494B" w:rsidDel="005F20FE">
          <w:rPr>
            <w:rFonts w:ascii="Courier New" w:hAnsi="Courier New" w:cs="Courier New"/>
          </w:rPr>
          <w:delText xml:space="preserve">% </w:delText>
        </w:r>
      </w:del>
      <w:ins w:id="388" w:author="Gordon, Sarah H" w:date="2021-07-09T12:10:00Z">
        <w:r w:rsidR="005F20FE">
          <w:rPr>
            <w:rFonts w:ascii="Courier New" w:hAnsi="Courier New" w:cs="Courier New"/>
          </w:rPr>
          <w:t xml:space="preserve"> percent</w:t>
        </w:r>
        <w:r w:rsidR="005F20FE" w:rsidRPr="008F494B">
          <w:rPr>
            <w:rFonts w:ascii="Courier New" w:hAnsi="Courier New" w:cs="Courier New"/>
          </w:rPr>
          <w:t xml:space="preserve"> </w:t>
        </w:r>
      </w:ins>
      <w:r w:rsidRPr="008F494B">
        <w:rPr>
          <w:rFonts w:ascii="Courier New" w:hAnsi="Courier New" w:cs="Courier New"/>
        </w:rPr>
        <w:t>FPL under the ACA</w:t>
      </w:r>
      <w:r w:rsidR="00D22EDA" w:rsidRPr="008F494B">
        <w:rPr>
          <w:rFonts w:ascii="Courier New" w:hAnsi="Courier New" w:cs="Courier New"/>
        </w:rPr>
        <w:t xml:space="preserve">, a policy that was not </w:t>
      </w:r>
      <w:r w:rsidR="00DF604F" w:rsidRPr="008F494B">
        <w:rPr>
          <w:rFonts w:ascii="Courier New" w:hAnsi="Courier New" w:cs="Courier New"/>
        </w:rPr>
        <w:t xml:space="preserve">explicitly targeted </w:t>
      </w:r>
      <w:r w:rsidR="00D22EDA" w:rsidRPr="008F494B">
        <w:rPr>
          <w:rFonts w:ascii="Courier New" w:hAnsi="Courier New" w:cs="Courier New"/>
        </w:rPr>
        <w:t>to cover postpartum women</w:t>
      </w:r>
      <w:r w:rsidR="00AB07FF" w:rsidRPr="008F494B">
        <w:rPr>
          <w:rFonts w:ascii="Courier New" w:hAnsi="Courier New" w:cs="Courier New"/>
        </w:rPr>
        <w:t xml:space="preserve"> and retained the Medicaid eligibility coverage </w:t>
      </w:r>
      <w:r w:rsidR="00AB07FF" w:rsidRPr="008F494B">
        <w:rPr>
          <w:rFonts w:ascii="Courier New" w:hAnsi="Courier New" w:cs="Courier New"/>
        </w:rPr>
        <w:lastRenderedPageBreak/>
        <w:t>“cliff</w:t>
      </w:r>
      <w:r w:rsidR="007A42D9" w:rsidRPr="008F494B">
        <w:rPr>
          <w:rFonts w:ascii="Courier New" w:hAnsi="Courier New" w:cs="Courier New"/>
        </w:rPr>
        <w:t>.</w:t>
      </w:r>
      <w:r w:rsidR="007E4737" w:rsidRPr="008F494B">
        <w:rPr>
          <w:rFonts w:ascii="Courier New" w:hAnsi="Courier New" w:cs="Courier New"/>
        </w:rPr>
        <w:t>”</w:t>
      </w:r>
      <w:r w:rsidRPr="008F494B">
        <w:rPr>
          <w:rFonts w:ascii="Courier New" w:hAnsi="Courier New" w:cs="Courier New"/>
        </w:rPr>
        <w:t xml:space="preserve"> We build on this work by examining the causal effect of </w:t>
      </w:r>
      <w:r w:rsidR="0077603A" w:rsidRPr="008F494B">
        <w:rPr>
          <w:rFonts w:ascii="Courier New" w:hAnsi="Courier New" w:cs="Courier New"/>
        </w:rPr>
        <w:t xml:space="preserve">extending </w:t>
      </w:r>
      <w:r w:rsidRPr="008F494B">
        <w:rPr>
          <w:rFonts w:ascii="Courier New" w:hAnsi="Courier New" w:cs="Courier New"/>
        </w:rPr>
        <w:t>individual-level postpartum Medicaid eligibility</w:t>
      </w:r>
      <w:r w:rsidR="00D22EDA" w:rsidRPr="008F494B">
        <w:rPr>
          <w:rFonts w:ascii="Courier New" w:hAnsi="Courier New" w:cs="Courier New"/>
        </w:rPr>
        <w:t xml:space="preserve">, a closer analog to the </w:t>
      </w:r>
      <w:r w:rsidR="009F3718" w:rsidRPr="008F494B">
        <w:rPr>
          <w:rFonts w:ascii="Courier New" w:hAnsi="Courier New" w:cs="Courier New"/>
        </w:rPr>
        <w:t xml:space="preserve">state option for </w:t>
      </w:r>
      <w:r w:rsidR="00D22EDA" w:rsidRPr="008F494B">
        <w:rPr>
          <w:rFonts w:ascii="Courier New" w:hAnsi="Courier New" w:cs="Courier New"/>
        </w:rPr>
        <w:t xml:space="preserve">postpartum </w:t>
      </w:r>
      <w:r w:rsidR="009F3718" w:rsidRPr="008F494B">
        <w:rPr>
          <w:rFonts w:ascii="Courier New" w:hAnsi="Courier New" w:cs="Courier New"/>
        </w:rPr>
        <w:t xml:space="preserve">Medicaid </w:t>
      </w:r>
      <w:r w:rsidR="00D22EDA" w:rsidRPr="008F494B">
        <w:rPr>
          <w:rFonts w:ascii="Courier New" w:hAnsi="Courier New" w:cs="Courier New"/>
        </w:rPr>
        <w:t>extension</w:t>
      </w:r>
      <w:r w:rsidR="00DF604F" w:rsidRPr="008F494B">
        <w:rPr>
          <w:rFonts w:ascii="Courier New" w:hAnsi="Courier New" w:cs="Courier New"/>
        </w:rPr>
        <w:t xml:space="preserve"> </w:t>
      </w:r>
      <w:r w:rsidR="00D22EDA" w:rsidRPr="008F494B">
        <w:rPr>
          <w:rFonts w:ascii="Courier New" w:hAnsi="Courier New" w:cs="Courier New"/>
        </w:rPr>
        <w:t>in</w:t>
      </w:r>
      <w:r w:rsidR="00AB07FF" w:rsidRPr="008F494B">
        <w:rPr>
          <w:rFonts w:ascii="Courier New" w:hAnsi="Courier New" w:cs="Courier New"/>
        </w:rPr>
        <w:t>cluded</w:t>
      </w:r>
      <w:r w:rsidR="00D22EDA" w:rsidRPr="008F494B">
        <w:rPr>
          <w:rFonts w:ascii="Courier New" w:hAnsi="Courier New" w:cs="Courier New"/>
        </w:rPr>
        <w:t xml:space="preserve"> </w:t>
      </w:r>
      <w:r w:rsidR="0077603A" w:rsidRPr="008F494B">
        <w:rPr>
          <w:rFonts w:ascii="Courier New" w:hAnsi="Courier New" w:cs="Courier New"/>
        </w:rPr>
        <w:t xml:space="preserve">in </w:t>
      </w:r>
      <w:r w:rsidR="00D22EDA" w:rsidRPr="008F494B">
        <w:rPr>
          <w:rFonts w:ascii="Courier New" w:hAnsi="Courier New" w:cs="Courier New"/>
        </w:rPr>
        <w:t>the American Rescue Plan Act</w:t>
      </w:r>
      <w:r w:rsidR="00DF604F" w:rsidRPr="008F494B">
        <w:rPr>
          <w:rFonts w:ascii="Courier New" w:hAnsi="Courier New" w:cs="Courier New"/>
        </w:rPr>
        <w:t xml:space="preserve">. </w:t>
      </w:r>
    </w:p>
    <w:p w14:paraId="20356E02" w14:textId="7A64D08B" w:rsidR="00EC36B4" w:rsidRDefault="00EC36B4" w:rsidP="006045C4">
      <w:pPr>
        <w:spacing w:after="0" w:line="480" w:lineRule="auto"/>
        <w:rPr>
          <w:ins w:id="389" w:author="Gordon, Sarah H" w:date="2021-07-09T12:00:00Z"/>
          <w:rFonts w:ascii="Courier New" w:hAnsi="Courier New" w:cs="Courier New"/>
        </w:rPr>
      </w:pPr>
      <w:ins w:id="390" w:author="Gordon, Sarah H" w:date="2021-07-09T12:00:00Z">
        <w:r>
          <w:rPr>
            <w:rFonts w:ascii="Courier New" w:hAnsi="Courier New" w:cs="Courier New"/>
            <w:i/>
          </w:rPr>
          <w:t>Policy Implications</w:t>
        </w:r>
      </w:ins>
      <w:r w:rsidR="00AB07FF" w:rsidRPr="008F494B">
        <w:rPr>
          <w:rFonts w:ascii="Courier New" w:hAnsi="Courier New" w:cs="Courier New"/>
        </w:rPr>
        <w:tab/>
      </w:r>
    </w:p>
    <w:p w14:paraId="52376D16" w14:textId="29C68CB3" w:rsidR="006045C4" w:rsidRPr="008F494B" w:rsidRDefault="00E53A7D" w:rsidP="006045C4">
      <w:pPr>
        <w:spacing w:after="0" w:line="480" w:lineRule="auto"/>
        <w:rPr>
          <w:rFonts w:ascii="Courier New" w:hAnsi="Courier New" w:cs="Courier New"/>
        </w:rPr>
      </w:pPr>
      <w:r w:rsidRPr="008F494B">
        <w:rPr>
          <w:rFonts w:ascii="Courier New" w:hAnsi="Courier New" w:cs="Courier New"/>
        </w:rPr>
        <w:t>Our findings have several implications for policy. First, these results indicate that states that extend postpartum Medicaid eligibility will likely improve stability of coverage for low-i</w:t>
      </w:r>
      <w:r w:rsidR="006F51A8" w:rsidRPr="008F494B">
        <w:rPr>
          <w:rFonts w:ascii="Courier New" w:hAnsi="Courier New" w:cs="Courier New"/>
        </w:rPr>
        <w:t>ncome, postpartum women</w:t>
      </w:r>
      <w:r w:rsidRPr="008F494B">
        <w:rPr>
          <w:rFonts w:ascii="Courier New" w:hAnsi="Courier New" w:cs="Courier New"/>
        </w:rPr>
        <w:t xml:space="preserve">. These </w:t>
      </w:r>
      <w:r w:rsidR="007A42D9" w:rsidRPr="008F494B">
        <w:rPr>
          <w:rFonts w:ascii="Courier New" w:hAnsi="Courier New" w:cs="Courier New"/>
        </w:rPr>
        <w:t>increases</w:t>
      </w:r>
      <w:r w:rsidRPr="008F494B">
        <w:rPr>
          <w:rFonts w:ascii="Courier New" w:hAnsi="Courier New" w:cs="Courier New"/>
        </w:rPr>
        <w:t xml:space="preserve"> in coverage may translate to </w:t>
      </w:r>
      <w:r w:rsidR="007A42D9" w:rsidRPr="008F494B">
        <w:rPr>
          <w:rFonts w:ascii="Courier New" w:hAnsi="Courier New" w:cs="Courier New"/>
        </w:rPr>
        <w:t>improved</w:t>
      </w:r>
      <w:r w:rsidRPr="008F494B">
        <w:rPr>
          <w:rFonts w:ascii="Courier New" w:hAnsi="Courier New" w:cs="Courier New"/>
        </w:rPr>
        <w:t xml:space="preserve"> access to care and postpartum maternal health</w:t>
      </w:r>
      <w:r w:rsidR="00B47A7B" w:rsidRPr="008F494B">
        <w:rPr>
          <w:rFonts w:ascii="Courier New" w:hAnsi="Courier New" w:cs="Courier New"/>
        </w:rPr>
        <w:t>.</w:t>
      </w:r>
      <w:r w:rsidR="00B47A7B" w:rsidRPr="008F494B">
        <w:rPr>
          <w:rFonts w:ascii="Courier New" w:hAnsi="Courier New" w:cs="Courier New"/>
        </w:rPr>
        <w:fldChar w:fldCharType="begin"/>
      </w:r>
      <w:r w:rsidR="008433AE">
        <w:rPr>
          <w:rFonts w:ascii="Courier New" w:hAnsi="Courier New" w:cs="Courier New"/>
        </w:rPr>
        <w:instrText xml:space="preserve"> ADDIN ZOTERO_ITEM CSL_CITATION {"citationID":"UcRg68ty","properties":{"formattedCitation":"\\super 25\\nosupersub{}","plainCitation":"25","noteIndex":0},"citationItems":[{"id":2206,"uris":["http://zotero.org/users/2141015/items/MTBJ7M8H"],"uri":["http://zotero.org/users/2141015/items/MTBJ7M8H"],"itemData":{"id":2206,"type":"webpage","title":"Optimizing Postpartum Care - ACOG","URL":"https://www.acog.org/Clinical-Guidance-and-Publications/Committee-Opinions/Committee-on-Obstetric-Practice/Optimizing-Postpartum-Care?IsMobileSet=false","accessed":{"date-parts":[["2019",12,11]]}}}],"schema":"https://github.com/citation-style-language/schema/raw/master/csl-citation.json"} </w:instrText>
      </w:r>
      <w:r w:rsidR="00B47A7B" w:rsidRPr="008F494B">
        <w:rPr>
          <w:rFonts w:ascii="Courier New" w:hAnsi="Courier New" w:cs="Courier New"/>
        </w:rPr>
        <w:fldChar w:fldCharType="separate"/>
      </w:r>
      <w:r w:rsidR="008433AE" w:rsidRPr="008433AE">
        <w:rPr>
          <w:rFonts w:ascii="Courier New" w:hAnsi="Courier New" w:cs="Courier New"/>
          <w:szCs w:val="24"/>
          <w:vertAlign w:val="superscript"/>
        </w:rPr>
        <w:t>25</w:t>
      </w:r>
      <w:r w:rsidR="00B47A7B" w:rsidRPr="008F494B">
        <w:rPr>
          <w:rFonts w:ascii="Courier New" w:hAnsi="Courier New" w:cs="Courier New"/>
        </w:rPr>
        <w:fldChar w:fldCharType="end"/>
      </w:r>
      <w:r w:rsidR="00B31468" w:rsidRPr="008F494B">
        <w:rPr>
          <w:rFonts w:ascii="Courier New" w:hAnsi="Courier New" w:cs="Courier New"/>
        </w:rPr>
        <w:t xml:space="preserve"> </w:t>
      </w:r>
      <w:r w:rsidR="00663683">
        <w:rPr>
          <w:rFonts w:ascii="Courier New" w:hAnsi="Courier New" w:cs="Courier New"/>
        </w:rPr>
        <w:t xml:space="preserve"> O</w:t>
      </w:r>
      <w:r w:rsidR="006045C4" w:rsidRPr="008F494B">
        <w:rPr>
          <w:rFonts w:ascii="Courier New" w:hAnsi="Courier New" w:cs="Courier New"/>
        </w:rPr>
        <w:t>ur results likely underestimate the effects that postpartum Medicaid eligibility loss would have on women who live in states that have not expanded Medicaid</w:t>
      </w:r>
      <w:r w:rsidR="002A6998" w:rsidRPr="008F494B">
        <w:rPr>
          <w:rFonts w:ascii="Courier New" w:hAnsi="Courier New" w:cs="Courier New"/>
        </w:rPr>
        <w:t xml:space="preserve"> under the ACA</w:t>
      </w:r>
      <w:r w:rsidR="009F3718" w:rsidRPr="008F494B">
        <w:rPr>
          <w:rFonts w:ascii="Courier New" w:hAnsi="Courier New" w:cs="Courier New"/>
        </w:rPr>
        <w:t xml:space="preserve">, particularly women with incomes under 100% FPL who have </w:t>
      </w:r>
      <w:r w:rsidR="00EA7A58" w:rsidRPr="008F494B">
        <w:rPr>
          <w:rFonts w:ascii="Courier New" w:hAnsi="Courier New" w:cs="Courier New"/>
        </w:rPr>
        <w:t>fewer postpartum coverage options</w:t>
      </w:r>
      <w:r w:rsidR="006045C4" w:rsidRPr="008F494B">
        <w:rPr>
          <w:rFonts w:ascii="Courier New" w:hAnsi="Courier New" w:cs="Courier New"/>
        </w:rPr>
        <w:t xml:space="preserve">. </w:t>
      </w:r>
      <w:r w:rsidR="002A6998" w:rsidRPr="008F494B">
        <w:rPr>
          <w:rFonts w:ascii="Courier New" w:hAnsi="Courier New" w:cs="Courier New"/>
        </w:rPr>
        <w:t xml:space="preserve">For example, </w:t>
      </w:r>
      <w:r w:rsidR="006045C4" w:rsidRPr="008F494B">
        <w:rPr>
          <w:rFonts w:ascii="Courier New" w:hAnsi="Courier New" w:cs="Courier New"/>
        </w:rPr>
        <w:t>in a non-expansion state like Texas, the Medicaid eligibility income limit for pregnant women is 203</w:t>
      </w:r>
      <w:ins w:id="391" w:author="Gordon, Sarah H" w:date="2021-07-09T12:10:00Z">
        <w:r w:rsidR="005F20FE">
          <w:rPr>
            <w:rFonts w:ascii="Courier New" w:hAnsi="Courier New" w:cs="Courier New"/>
          </w:rPr>
          <w:t xml:space="preserve"> percent</w:t>
        </w:r>
      </w:ins>
      <w:del w:id="392"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w:t>
      </w:r>
      <w:r w:rsidR="009F3718" w:rsidRPr="008F494B">
        <w:rPr>
          <w:rFonts w:ascii="Courier New" w:hAnsi="Courier New" w:cs="Courier New"/>
        </w:rPr>
        <w:t>, but only 17</w:t>
      </w:r>
      <w:ins w:id="393" w:author="Gordon, Sarah H" w:date="2021-07-09T12:10:00Z">
        <w:r w:rsidR="005F20FE">
          <w:rPr>
            <w:rFonts w:ascii="Courier New" w:hAnsi="Courier New" w:cs="Courier New"/>
          </w:rPr>
          <w:t xml:space="preserve"> percent</w:t>
        </w:r>
      </w:ins>
      <w:del w:id="394" w:author="Gordon, Sarah H" w:date="2021-07-09T12:10:00Z">
        <w:r w:rsidR="009F3718" w:rsidRPr="008F494B" w:rsidDel="005F20FE">
          <w:rPr>
            <w:rFonts w:ascii="Courier New" w:hAnsi="Courier New" w:cs="Courier New"/>
          </w:rPr>
          <w:delText>%</w:delText>
        </w:r>
      </w:del>
      <w:r w:rsidR="009F3718" w:rsidRPr="008F494B">
        <w:rPr>
          <w:rFonts w:ascii="Courier New" w:hAnsi="Courier New" w:cs="Courier New"/>
        </w:rPr>
        <w:t xml:space="preserve"> FPL for</w:t>
      </w:r>
      <w:r w:rsidR="006045C4" w:rsidRPr="008F494B">
        <w:rPr>
          <w:rFonts w:ascii="Courier New" w:hAnsi="Courier New" w:cs="Courier New"/>
        </w:rPr>
        <w:t xml:space="preserve"> low-income parents.</w:t>
      </w:r>
      <w:r w:rsidR="007E3119" w:rsidRPr="008F494B">
        <w:rPr>
          <w:rFonts w:ascii="Courier New" w:hAnsi="Courier New" w:cs="Courier New"/>
        </w:rPr>
        <w:fldChar w:fldCharType="begin"/>
      </w:r>
      <w:r w:rsidR="006035D0">
        <w:rPr>
          <w:rFonts w:ascii="Courier New" w:hAnsi="Courier New" w:cs="Courier New"/>
        </w:rPr>
        <w:instrText xml:space="preserve"> ADDIN ZOTERO_ITEM CSL_CITATION {"citationID":"K8acY1E4","properties":{"formattedCitation":"\\super 8,19\\nosupersub{}","plainCitation":"8,19","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id":3514,"uris":["http://zotero.org/users/2141015/items/JQQIUNMZ"],"uri":["http://zotero.org/users/2141015/items/JQQIUNMZ"],"itemData":{"id":3514,"type":"webpage","title":"Medicaid Income Eligibility Limits for Parents, 2002-2020 | KFF","URL":"https://www.kff.org/medicaid/state-indicator/medicaid-income-eligibility-limits-for-parents/?currentTimeframe=0&amp;sortModel=%7B%22colId%22:%22Location%22,%22sort%22:%22asc%22%7D","accessed":{"date-parts":[["2020",9,28]]}}}],"schema":"https://github.com/citation-style-language/schema/raw/master/csl-citation.json"} </w:instrText>
      </w:r>
      <w:r w:rsidR="007E3119" w:rsidRPr="008F494B">
        <w:rPr>
          <w:rFonts w:ascii="Courier New" w:hAnsi="Courier New" w:cs="Courier New"/>
        </w:rPr>
        <w:fldChar w:fldCharType="separate"/>
      </w:r>
      <w:r w:rsidR="006035D0" w:rsidRPr="006035D0">
        <w:rPr>
          <w:rFonts w:ascii="Courier New" w:hAnsi="Courier New" w:cs="Courier New"/>
          <w:szCs w:val="24"/>
          <w:vertAlign w:val="superscript"/>
        </w:rPr>
        <w:t>8,19</w:t>
      </w:r>
      <w:r w:rsidR="007E3119" w:rsidRPr="008F494B">
        <w:rPr>
          <w:rFonts w:ascii="Courier New" w:hAnsi="Courier New" w:cs="Courier New"/>
        </w:rPr>
        <w:fldChar w:fldCharType="end"/>
      </w:r>
      <w:r w:rsidR="006045C4" w:rsidRPr="008F494B">
        <w:rPr>
          <w:rFonts w:ascii="Courier New" w:hAnsi="Courier New" w:cs="Courier New"/>
        </w:rPr>
        <w:t xml:space="preserve"> Women with incomes above 100</w:t>
      </w:r>
      <w:ins w:id="395" w:author="Gordon, Sarah H" w:date="2021-07-09T12:10:00Z">
        <w:r w:rsidR="005F20FE">
          <w:rPr>
            <w:rFonts w:ascii="Courier New" w:hAnsi="Courier New" w:cs="Courier New"/>
          </w:rPr>
          <w:t xml:space="preserve"> percent</w:t>
        </w:r>
      </w:ins>
      <w:del w:id="396"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 can enroll in Marketplace coverage with premium subsidies, but those between 17-100</w:t>
      </w:r>
      <w:ins w:id="397" w:author="Gordon, Sarah H" w:date="2021-07-09T12:10:00Z">
        <w:r w:rsidR="005F20FE">
          <w:rPr>
            <w:rFonts w:ascii="Courier New" w:hAnsi="Courier New" w:cs="Courier New"/>
          </w:rPr>
          <w:t xml:space="preserve"> percent</w:t>
        </w:r>
      </w:ins>
      <w:del w:id="398"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 are not eligible for affordable coverage. </w:t>
      </w:r>
      <w:r w:rsidR="009F3718" w:rsidRPr="008F494B">
        <w:rPr>
          <w:rFonts w:ascii="Courier New" w:hAnsi="Courier New" w:cs="Courier New"/>
        </w:rPr>
        <w:t xml:space="preserve">Thus, the </w:t>
      </w:r>
      <w:r w:rsidR="006045C4" w:rsidRPr="008F494B">
        <w:rPr>
          <w:rFonts w:ascii="Courier New" w:hAnsi="Courier New" w:cs="Courier New"/>
        </w:rPr>
        <w:t xml:space="preserve">postpartum Medicaid </w:t>
      </w:r>
      <w:r w:rsidR="009F3718" w:rsidRPr="008F494B">
        <w:rPr>
          <w:rFonts w:ascii="Courier New" w:hAnsi="Courier New" w:cs="Courier New"/>
        </w:rPr>
        <w:t xml:space="preserve">eligibility cut-off </w:t>
      </w:r>
      <w:r w:rsidR="006045C4" w:rsidRPr="008F494B">
        <w:rPr>
          <w:rFonts w:ascii="Courier New" w:hAnsi="Courier New" w:cs="Courier New"/>
        </w:rPr>
        <w:t xml:space="preserve">would likely have </w:t>
      </w:r>
      <w:r w:rsidR="009F3718" w:rsidRPr="008F494B">
        <w:rPr>
          <w:rFonts w:ascii="Courier New" w:hAnsi="Courier New" w:cs="Courier New"/>
        </w:rPr>
        <w:t xml:space="preserve">much </w:t>
      </w:r>
      <w:r w:rsidR="006045C4" w:rsidRPr="008F494B">
        <w:rPr>
          <w:rFonts w:ascii="Courier New" w:hAnsi="Courier New" w:cs="Courier New"/>
        </w:rPr>
        <w:t xml:space="preserve">larger </w:t>
      </w:r>
      <w:r w:rsidR="002A6998" w:rsidRPr="008F494B">
        <w:rPr>
          <w:rFonts w:ascii="Courier New" w:hAnsi="Courier New" w:cs="Courier New"/>
        </w:rPr>
        <w:t xml:space="preserve">coverage </w:t>
      </w:r>
      <w:r w:rsidR="006045C4" w:rsidRPr="008F494B">
        <w:rPr>
          <w:rFonts w:ascii="Courier New" w:hAnsi="Courier New" w:cs="Courier New"/>
        </w:rPr>
        <w:t>effects in non-expansion states</w:t>
      </w:r>
      <w:r w:rsidR="009F3718" w:rsidRPr="008F494B">
        <w:rPr>
          <w:rFonts w:ascii="Courier New" w:hAnsi="Courier New" w:cs="Courier New"/>
        </w:rPr>
        <w:t xml:space="preserve"> compared to the effects we observe in Colorado</w:t>
      </w:r>
      <w:r w:rsidR="0074170B" w:rsidRPr="008F494B">
        <w:rPr>
          <w:rFonts w:ascii="Courier New" w:hAnsi="Courier New" w:cs="Courier New"/>
        </w:rPr>
        <w:t>, an expansion state</w:t>
      </w:r>
      <w:r w:rsidR="009F3718" w:rsidRPr="008F494B">
        <w:rPr>
          <w:rFonts w:ascii="Courier New" w:hAnsi="Courier New" w:cs="Courier New"/>
        </w:rPr>
        <w:t>.</w:t>
      </w:r>
    </w:p>
    <w:p w14:paraId="2087D512" w14:textId="6AD11EA2" w:rsidR="00510AF2" w:rsidRDefault="006045C4" w:rsidP="00086CC1">
      <w:pPr>
        <w:spacing w:after="0" w:line="480" w:lineRule="auto"/>
        <w:ind w:firstLine="720"/>
        <w:rPr>
          <w:ins w:id="399" w:author="Gordon, Sarah H" w:date="2021-07-09T11:51:00Z"/>
          <w:rFonts w:ascii="Courier New" w:hAnsi="Courier New" w:cs="Courier New"/>
        </w:rPr>
      </w:pPr>
      <w:r w:rsidRPr="008F494B">
        <w:rPr>
          <w:rFonts w:ascii="Courier New" w:hAnsi="Courier New" w:cs="Courier New"/>
        </w:rPr>
        <w:t>Second,</w:t>
      </w:r>
      <w:r w:rsidR="00A46D3A" w:rsidRPr="008F494B">
        <w:rPr>
          <w:rFonts w:ascii="Courier New" w:hAnsi="Courier New" w:cs="Courier New"/>
        </w:rPr>
        <w:t xml:space="preserve"> while Marketplace coverage may be available to many postpartum women who lose their Medicaid eligibility, </w:t>
      </w:r>
      <w:r w:rsidR="002A6998" w:rsidRPr="008F494B">
        <w:rPr>
          <w:rFonts w:ascii="Courier New" w:hAnsi="Courier New" w:cs="Courier New"/>
        </w:rPr>
        <w:t xml:space="preserve">policymakers should not necessarily consider it a substitute for retaining Medicaid. Prior work has found that women who transition to commercial </w:t>
      </w:r>
      <w:r w:rsidR="002A6998" w:rsidRPr="008F494B">
        <w:rPr>
          <w:rFonts w:ascii="Courier New" w:hAnsi="Courier New" w:cs="Courier New"/>
        </w:rPr>
        <w:lastRenderedPageBreak/>
        <w:t>insurance postpartum do not use outpatient care at the same rates as those who remain in Medicaid postpartum.</w:t>
      </w:r>
      <w:r w:rsidR="002A6998" w:rsidRPr="008F494B">
        <w:rPr>
          <w:rFonts w:ascii="Courier New" w:hAnsi="Courier New" w:cs="Courier New"/>
        </w:rPr>
        <w:fldChar w:fldCharType="begin"/>
      </w:r>
      <w:r w:rsidR="008433AE">
        <w:rPr>
          <w:rFonts w:ascii="Courier New" w:hAnsi="Courier New" w:cs="Courier New"/>
        </w:rPr>
        <w:instrText xml:space="preserve"> ADDIN ZOTERO_ITEM CSL_CITATION {"citationID":"gcPqpyw8","properties":{"formattedCitation":"\\super 24\\nosupersub{}","plainCitation":"24","noteIndex":0},"citationItems":[{"id":2875,"uris":["http://zotero.org/users/2141015/items/DJFJ74JF"],"uri":["http://zotero.org/users/2141015/items/DJFJ74JF"],"itemData":{"id":2875,"type":"article-journal","abstract":"Timely postpartum care is associated with lower maternal morbidity and mortality, yet fewer than half of Medicaid beneficiaries attend a postpartum visit. Medicaid enrollees are at higher risk of postpartum disruptions in insurance because pregnancy-related Medicaid eligibility ends sixty days after delivery. We used Medicaid claims data for 2013–15 from Colorado, which expanded Medicaid under the Affordable Care Act, and Utah, which did not. We found that after expansion, new mothers in Utah experienced higher rates of Medicaid coverage loss and accessed fewer Medicaid-financed outpatient visits during the six months postpartum, relative to their counterparts in Colorado. The effects of Medicaid expansion on postpartum Medicaid enrollment and outpatient utilization were largest among women who experienced significant maternal morbidity at delivery. These findings provide evidence that expansion may promote the stability of postpartum coverage and increase the use of postpartum outpatient care in the Medicaid program.","container-title":"Health Affairs","DOI":"10.1377/hlthaff.2019.00547","ISSN":"0278-2715","issue":"1","note":"publisher: Health Affairs","page":"77-84","source":"healthaffairs.org (Atypon)","title":"Effects Of Medicaid Expansion On Postpartum Coverage And Outpatient Utilization","volume":"39","author":[{"family":"Gordon","given":"Sarah H."},{"family":"Sommers","given":"Benjamin D."},{"family":"Wilson","given":"Ira B."},{"family":"Trivedi","given":"Amal N."}],"issued":{"date-parts":[["2020",1,1]]}}}],"schema":"https://github.com/citation-style-language/schema/raw/master/csl-citation.json"} </w:instrText>
      </w:r>
      <w:r w:rsidR="002A6998" w:rsidRPr="008F494B">
        <w:rPr>
          <w:rFonts w:ascii="Courier New" w:hAnsi="Courier New" w:cs="Courier New"/>
        </w:rPr>
        <w:fldChar w:fldCharType="separate"/>
      </w:r>
      <w:r w:rsidR="008433AE" w:rsidRPr="008433AE">
        <w:rPr>
          <w:rFonts w:ascii="Courier New" w:hAnsi="Courier New" w:cs="Courier New"/>
          <w:szCs w:val="24"/>
          <w:vertAlign w:val="superscript"/>
        </w:rPr>
        <w:t>24</w:t>
      </w:r>
      <w:r w:rsidR="002A6998" w:rsidRPr="008F494B">
        <w:rPr>
          <w:rFonts w:ascii="Courier New" w:hAnsi="Courier New" w:cs="Courier New"/>
        </w:rPr>
        <w:fldChar w:fldCharType="end"/>
      </w:r>
      <w:r w:rsidR="002A6998" w:rsidRPr="008F494B">
        <w:rPr>
          <w:rFonts w:ascii="Courier New" w:hAnsi="Courier New" w:cs="Courier New"/>
        </w:rPr>
        <w:t xml:space="preserve"> </w:t>
      </w:r>
      <w:r w:rsidR="009F3718" w:rsidRPr="008F494B">
        <w:rPr>
          <w:rFonts w:ascii="Courier New" w:hAnsi="Courier New" w:cs="Courier New"/>
        </w:rPr>
        <w:t>We</w:t>
      </w:r>
      <w:r w:rsidR="002A6998" w:rsidRPr="008F494B">
        <w:rPr>
          <w:rFonts w:ascii="Courier New" w:hAnsi="Courier New" w:cs="Courier New"/>
        </w:rPr>
        <w:t xml:space="preserve"> find that while women who lose Medicaid eligibility postpartum </w:t>
      </w:r>
      <w:r w:rsidR="007E3119" w:rsidRPr="008F494B">
        <w:rPr>
          <w:rFonts w:ascii="Courier New" w:hAnsi="Courier New" w:cs="Courier New"/>
        </w:rPr>
        <w:t>were</w:t>
      </w:r>
      <w:r w:rsidR="002A6998" w:rsidRPr="008F494B">
        <w:rPr>
          <w:rFonts w:ascii="Courier New" w:hAnsi="Courier New" w:cs="Courier New"/>
        </w:rPr>
        <w:t xml:space="preserve"> more likely to transition to </w:t>
      </w:r>
      <w:r w:rsidR="009F3718" w:rsidRPr="008F494B">
        <w:rPr>
          <w:rFonts w:ascii="Courier New" w:hAnsi="Courier New" w:cs="Courier New"/>
        </w:rPr>
        <w:t>Marketplace or commercial</w:t>
      </w:r>
      <w:r w:rsidR="002A6998" w:rsidRPr="008F494B">
        <w:rPr>
          <w:rFonts w:ascii="Courier New" w:hAnsi="Courier New" w:cs="Courier New"/>
        </w:rPr>
        <w:t xml:space="preserve"> insurance, they </w:t>
      </w:r>
      <w:r w:rsidR="007E3119" w:rsidRPr="008F494B">
        <w:rPr>
          <w:rFonts w:ascii="Courier New" w:hAnsi="Courier New" w:cs="Courier New"/>
        </w:rPr>
        <w:t>were</w:t>
      </w:r>
      <w:r w:rsidR="002A6998" w:rsidRPr="008F494B">
        <w:rPr>
          <w:rFonts w:ascii="Courier New" w:hAnsi="Courier New" w:cs="Courier New"/>
        </w:rPr>
        <w:t xml:space="preserve"> also more likely to experience gaps in coverage and fewer months insured. This may be because if women miss</w:t>
      </w:r>
      <w:r w:rsidR="00B61FA2" w:rsidRPr="008F494B">
        <w:rPr>
          <w:rFonts w:ascii="Courier New" w:hAnsi="Courier New" w:cs="Courier New"/>
        </w:rPr>
        <w:t xml:space="preserve"> the limited 60-day window for </w:t>
      </w:r>
      <w:r w:rsidR="00780CA9" w:rsidRPr="008F494B">
        <w:rPr>
          <w:rFonts w:ascii="Courier New" w:hAnsi="Courier New" w:cs="Courier New"/>
        </w:rPr>
        <w:t>Marketplace</w:t>
      </w:r>
      <w:r w:rsidR="00B61FA2" w:rsidRPr="008F494B">
        <w:rPr>
          <w:rFonts w:ascii="Courier New" w:hAnsi="Courier New" w:cs="Courier New"/>
        </w:rPr>
        <w:t xml:space="preserve"> special enrollment following the birth of their child, </w:t>
      </w:r>
      <w:r w:rsidR="002A6998" w:rsidRPr="008F494B">
        <w:rPr>
          <w:rFonts w:ascii="Courier New" w:hAnsi="Courier New" w:cs="Courier New"/>
        </w:rPr>
        <w:t>they must wait until the following open enrollment period to enroll.</w:t>
      </w:r>
      <w:r w:rsidR="00763EF5" w:rsidRPr="008F494B">
        <w:rPr>
          <w:rFonts w:ascii="Courier New" w:hAnsi="Courier New" w:cs="Courier New"/>
        </w:rPr>
        <w:fldChar w:fldCharType="begin"/>
      </w:r>
      <w:r w:rsidR="008433AE">
        <w:rPr>
          <w:rFonts w:ascii="Courier New" w:hAnsi="Courier New" w:cs="Courier New"/>
        </w:rPr>
        <w:instrText xml:space="preserve"> ADDIN ZOTERO_ITEM CSL_CITATION {"citationID":"lqzFN9eD","properties":{"formattedCitation":"\\super 26\\nosupersub{}","plainCitation":"26","noteIndex":0},"citationItems":[{"id":3709,"uris":["http://zotero.org/users/2141015/items/ADGFTR44"],"uri":["http://zotero.org/users/2141015/items/ADGFTR44"],"itemData":{"id":3709,"type":"webpage","container-title":"LII / Legal Information Institute","language":"en","title":"45 CFR § 155.420 - Special enrollment periods.","URL":"https://www.law.cornell.edu/cfr/text/45/155.420","accessed":{"date-parts":[["2021",3,23]]}}}],"schema":"https://github.com/citation-style-language/schema/raw/master/csl-citation.json"} </w:instrText>
      </w:r>
      <w:r w:rsidR="00763EF5" w:rsidRPr="008F494B">
        <w:rPr>
          <w:rFonts w:ascii="Courier New" w:hAnsi="Courier New" w:cs="Courier New"/>
        </w:rPr>
        <w:fldChar w:fldCharType="separate"/>
      </w:r>
      <w:r w:rsidR="008433AE" w:rsidRPr="008433AE">
        <w:rPr>
          <w:rFonts w:ascii="Courier New" w:hAnsi="Courier New" w:cs="Courier New"/>
          <w:szCs w:val="24"/>
          <w:vertAlign w:val="superscript"/>
        </w:rPr>
        <w:t>26</w:t>
      </w:r>
      <w:r w:rsidR="00763EF5" w:rsidRPr="008F494B">
        <w:rPr>
          <w:rFonts w:ascii="Courier New" w:hAnsi="Courier New" w:cs="Courier New"/>
        </w:rPr>
        <w:fldChar w:fldCharType="end"/>
      </w:r>
      <w:r w:rsidR="002A6998" w:rsidRPr="008F494B">
        <w:rPr>
          <w:rFonts w:ascii="Courier New" w:hAnsi="Courier New" w:cs="Courier New"/>
        </w:rPr>
        <w:t xml:space="preserve"> </w:t>
      </w:r>
      <w:r w:rsidR="00086CC1" w:rsidRPr="008F494B">
        <w:rPr>
          <w:rFonts w:ascii="Courier New" w:hAnsi="Courier New" w:cs="Courier New"/>
        </w:rPr>
        <w:t>While subsidies for Marketplace insurance are available, this coverage may still be unaffordable: a family three with income of 205</w:t>
      </w:r>
      <w:ins w:id="400" w:author="Gordon, Sarah H" w:date="2021-07-09T12:10:00Z">
        <w:r w:rsidR="005F20FE">
          <w:rPr>
            <w:rFonts w:ascii="Courier New" w:hAnsi="Courier New" w:cs="Courier New"/>
          </w:rPr>
          <w:t xml:space="preserve"> percent</w:t>
        </w:r>
      </w:ins>
      <w:del w:id="401" w:author="Gordon, Sarah H" w:date="2021-07-09T12:10:00Z">
        <w:r w:rsidR="00086CC1" w:rsidRPr="008F494B" w:rsidDel="005F20FE">
          <w:rPr>
            <w:rFonts w:ascii="Courier New" w:hAnsi="Courier New" w:cs="Courier New"/>
          </w:rPr>
          <w:delText>%</w:delText>
        </w:r>
      </w:del>
      <w:r w:rsidR="00086CC1" w:rsidRPr="008F494B">
        <w:rPr>
          <w:rFonts w:ascii="Courier New" w:hAnsi="Courier New" w:cs="Courier New"/>
        </w:rPr>
        <w:t xml:space="preserve"> FPL may pay up to 2.2</w:t>
      </w:r>
      <w:ins w:id="402" w:author="Gordon, Sarah H" w:date="2021-07-09T12:10:00Z">
        <w:r w:rsidR="005F20FE">
          <w:rPr>
            <w:rFonts w:ascii="Courier New" w:hAnsi="Courier New" w:cs="Courier New"/>
          </w:rPr>
          <w:t xml:space="preserve"> percent</w:t>
        </w:r>
      </w:ins>
      <w:del w:id="403" w:author="Gordon, Sarah H" w:date="2021-07-09T12:10:00Z">
        <w:r w:rsidR="00086CC1" w:rsidRPr="008F494B" w:rsidDel="005F20FE">
          <w:rPr>
            <w:rFonts w:ascii="Courier New" w:hAnsi="Courier New" w:cs="Courier New"/>
          </w:rPr>
          <w:delText>%</w:delText>
        </w:r>
      </w:del>
      <w:r w:rsidR="00086CC1" w:rsidRPr="008F494B">
        <w:rPr>
          <w:rFonts w:ascii="Courier New" w:hAnsi="Courier New" w:cs="Courier New"/>
        </w:rPr>
        <w:t xml:space="preserve"> of income for the second-lowest cost silver plan</w:t>
      </w:r>
      <w:r w:rsidR="007E3119" w:rsidRPr="008F494B">
        <w:rPr>
          <w:rFonts w:ascii="Courier New" w:hAnsi="Courier New" w:cs="Courier New"/>
        </w:rPr>
        <w:t xml:space="preserve"> and face out-of-pocket costs</w:t>
      </w:r>
      <w:r w:rsidR="00086CC1" w:rsidRPr="008F494B">
        <w:rPr>
          <w:rFonts w:ascii="Courier New" w:hAnsi="Courier New" w:cs="Courier New"/>
        </w:rPr>
        <w:t>.</w:t>
      </w:r>
      <w:r w:rsidR="00086CC1" w:rsidRPr="008F494B">
        <w:rPr>
          <w:rFonts w:ascii="Courier New" w:hAnsi="Courier New" w:cs="Courier New"/>
        </w:rPr>
        <w:fldChar w:fldCharType="begin"/>
      </w:r>
      <w:r w:rsidR="008433AE">
        <w:rPr>
          <w:rFonts w:ascii="Courier New" w:hAnsi="Courier New" w:cs="Courier New"/>
        </w:rPr>
        <w:instrText xml:space="preserve"> ADDIN ZOTERO_ITEM CSL_CITATION {"citationID":"Q2uY3v6k","properties":{"formattedCitation":"\\super 27\\nosupersub{}","plainCitation":"27","noteIndex":0},"citationItems":[{"id":3747,"uris":["http://zotero.org/users/2141015/items/KFV43Q9I"],"uri":["http://zotero.org/users/2141015/items/KFV43Q9I"],"itemData":{"id":3747,"type":"post-weblog","abstract":"The Health Insurance Marketplace Calculator, updated with 2021 premium data and to reflect subsidies in the American Rescue Plan Act of 2021, provides estimates of health insurance premiums and sub…","container-title":"KFF","language":"en-US","title":"Health Insurance Marketplace Calculator","URL":"https://www.kff.org/interactive/subsidy-calculator/","author":[{"family":"Mar 10","given":"Published:"},{"literal":"2021"}],"accessed":{"date-parts":[["2021",4,16]]},"issued":{"date-parts":[["2021",3,10]]}}}],"schema":"https://github.com/citation-style-language/schema/raw/master/csl-citation.json"} </w:instrText>
      </w:r>
      <w:r w:rsidR="00086CC1" w:rsidRPr="008F494B">
        <w:rPr>
          <w:rFonts w:ascii="Courier New" w:hAnsi="Courier New" w:cs="Courier New"/>
        </w:rPr>
        <w:fldChar w:fldCharType="separate"/>
      </w:r>
      <w:r w:rsidR="008433AE" w:rsidRPr="008433AE">
        <w:rPr>
          <w:rFonts w:ascii="Courier New" w:hAnsi="Courier New" w:cs="Courier New"/>
          <w:szCs w:val="24"/>
          <w:vertAlign w:val="superscript"/>
        </w:rPr>
        <w:t>27</w:t>
      </w:r>
      <w:r w:rsidR="00086CC1" w:rsidRPr="008F494B">
        <w:rPr>
          <w:rFonts w:ascii="Courier New" w:hAnsi="Courier New" w:cs="Courier New"/>
        </w:rPr>
        <w:fldChar w:fldCharType="end"/>
      </w:r>
      <w:r w:rsidR="00086CC1" w:rsidRPr="008F494B">
        <w:rPr>
          <w:rFonts w:ascii="Courier New" w:hAnsi="Courier New" w:cs="Courier New"/>
        </w:rPr>
        <w:t xml:space="preserve"> </w:t>
      </w:r>
    </w:p>
    <w:p w14:paraId="67455A3E" w14:textId="6693342B" w:rsidR="00863734" w:rsidRPr="008F494B" w:rsidRDefault="007E3119" w:rsidP="00086CC1">
      <w:pPr>
        <w:spacing w:after="0" w:line="480" w:lineRule="auto"/>
        <w:ind w:firstLine="720"/>
        <w:rPr>
          <w:rFonts w:ascii="Courier New" w:hAnsi="Courier New" w:cs="Courier New"/>
        </w:rPr>
      </w:pPr>
      <w:r w:rsidRPr="008F494B">
        <w:rPr>
          <w:rFonts w:ascii="Courier New" w:hAnsi="Courier New" w:cs="Courier New"/>
        </w:rPr>
        <w:t>A</w:t>
      </w:r>
      <w:r w:rsidR="002A6998" w:rsidRPr="008F494B">
        <w:rPr>
          <w:rFonts w:ascii="Courier New" w:hAnsi="Courier New" w:cs="Courier New"/>
        </w:rPr>
        <w:t xml:space="preserve"> </w:t>
      </w:r>
      <w:r w:rsidR="00B61FA2" w:rsidRPr="008F494B">
        <w:rPr>
          <w:rFonts w:ascii="Courier New" w:hAnsi="Courier New" w:cs="Courier New"/>
        </w:rPr>
        <w:t xml:space="preserve">lack of information about </w:t>
      </w:r>
      <w:r w:rsidR="00780CA9" w:rsidRPr="008F494B">
        <w:rPr>
          <w:rFonts w:ascii="Courier New" w:hAnsi="Courier New" w:cs="Courier New"/>
        </w:rPr>
        <w:t>Marketplace coverage</w:t>
      </w:r>
      <w:r w:rsidR="00E025A0" w:rsidRPr="008F494B">
        <w:rPr>
          <w:rFonts w:ascii="Courier New" w:hAnsi="Courier New" w:cs="Courier New"/>
        </w:rPr>
        <w:t xml:space="preserve"> and even about impending loss of coverage under Medicaid</w:t>
      </w:r>
      <w:r w:rsidR="002A6998" w:rsidRPr="008F494B">
        <w:rPr>
          <w:rFonts w:ascii="Courier New" w:hAnsi="Courier New" w:cs="Courier New"/>
        </w:rPr>
        <w:t xml:space="preserve"> may also contribute to </w:t>
      </w:r>
      <w:r w:rsidR="009F3718" w:rsidRPr="008F494B">
        <w:rPr>
          <w:rFonts w:ascii="Courier New" w:hAnsi="Courier New" w:cs="Courier New"/>
        </w:rPr>
        <w:t xml:space="preserve">postpartum coverage </w:t>
      </w:r>
      <w:r w:rsidR="002A6998" w:rsidRPr="008F494B">
        <w:rPr>
          <w:rFonts w:ascii="Courier New" w:hAnsi="Courier New" w:cs="Courier New"/>
        </w:rPr>
        <w:t>gaps</w:t>
      </w:r>
      <w:r w:rsidR="00B61FA2" w:rsidRPr="008F494B">
        <w:rPr>
          <w:rFonts w:ascii="Courier New" w:hAnsi="Courier New" w:cs="Courier New"/>
        </w:rPr>
        <w:t>.</w:t>
      </w:r>
      <w:r w:rsidRPr="008F494B">
        <w:rPr>
          <w:rFonts w:ascii="Courier New" w:hAnsi="Courier New" w:cs="Courier New"/>
        </w:rPr>
        <w:t xml:space="preserve"> </w:t>
      </w:r>
      <w:r w:rsidR="00B61FA2" w:rsidRPr="008F494B">
        <w:rPr>
          <w:rFonts w:ascii="Courier New" w:hAnsi="Courier New" w:cs="Courier New"/>
        </w:rPr>
        <w:t>Recent survey evidence suggests that information regarding the Marketplaces is not widespread, with 46</w:t>
      </w:r>
      <w:ins w:id="404" w:author="Gordon, Sarah H" w:date="2021-07-09T12:10:00Z">
        <w:r w:rsidR="005F20FE">
          <w:rPr>
            <w:rFonts w:ascii="Courier New" w:hAnsi="Courier New" w:cs="Courier New"/>
          </w:rPr>
          <w:t xml:space="preserve"> percent</w:t>
        </w:r>
      </w:ins>
      <w:del w:id="405" w:author="Gordon, Sarah H" w:date="2021-07-09T12:10:00Z">
        <w:r w:rsidR="00B61FA2" w:rsidRPr="008F494B" w:rsidDel="005F20FE">
          <w:rPr>
            <w:rFonts w:ascii="Courier New" w:hAnsi="Courier New" w:cs="Courier New"/>
          </w:rPr>
          <w:delText>%</w:delText>
        </w:r>
      </w:del>
      <w:r w:rsidR="00B61FA2" w:rsidRPr="008F494B">
        <w:rPr>
          <w:rFonts w:ascii="Courier New" w:hAnsi="Courier New" w:cs="Courier New"/>
        </w:rPr>
        <w:t xml:space="preserve"> of respondents reporting they had limited knowledge about the coverage option.</w:t>
      </w:r>
      <w:r w:rsidR="00B61FA2" w:rsidRPr="008F494B">
        <w:rPr>
          <w:rFonts w:ascii="Courier New" w:hAnsi="Courier New" w:cs="Courier New"/>
        </w:rPr>
        <w:fldChar w:fldCharType="begin"/>
      </w:r>
      <w:r w:rsidR="008433AE">
        <w:rPr>
          <w:rFonts w:ascii="Courier New" w:hAnsi="Courier New" w:cs="Courier New"/>
        </w:rPr>
        <w:instrText xml:space="preserve"> ADDIN ZOTERO_ITEM CSL_CITATION {"citationID":"sQKA5HNe","properties":{"formattedCitation":"\\super 28\\nosupersub{}","plainCitation":"28","noteIndex":0},"citationItems":[{"id":3638,"uris":["http://zotero.org/users/2141015/items/QKYS7VV2"],"uri":["http://zotero.org/users/2141015/items/QKYS7VV2"],"itemData":{"id":3638,"type":"article-journal","language":"en","page":"16","source":"Zotero","title":"Many Uninsured Adults Have Not Tried to Enroll in Medicaid or Marketplace Coverage","author":[{"family":"Haley","given":"Jennifer M"},{"family":"Wengle","given":"Erik"}]}}],"schema":"https://github.com/citation-style-language/schema/raw/master/csl-citation.json"} </w:instrText>
      </w:r>
      <w:r w:rsidR="00B61FA2" w:rsidRPr="008F494B">
        <w:rPr>
          <w:rFonts w:ascii="Courier New" w:hAnsi="Courier New" w:cs="Courier New"/>
        </w:rPr>
        <w:fldChar w:fldCharType="separate"/>
      </w:r>
      <w:r w:rsidR="008433AE" w:rsidRPr="008433AE">
        <w:rPr>
          <w:rFonts w:ascii="Courier New" w:hAnsi="Courier New" w:cs="Courier New"/>
          <w:szCs w:val="24"/>
          <w:vertAlign w:val="superscript"/>
        </w:rPr>
        <w:t>28</w:t>
      </w:r>
      <w:r w:rsidR="00B61FA2" w:rsidRPr="008F494B">
        <w:rPr>
          <w:rFonts w:ascii="Courier New" w:hAnsi="Courier New" w:cs="Courier New"/>
        </w:rPr>
        <w:fldChar w:fldCharType="end"/>
      </w:r>
      <w:r w:rsidR="00B61FA2" w:rsidRPr="008F494B">
        <w:rPr>
          <w:rFonts w:ascii="Courier New" w:hAnsi="Courier New" w:cs="Courier New"/>
          <w:i/>
        </w:rPr>
        <w:t xml:space="preserve"> </w:t>
      </w:r>
      <w:r w:rsidR="00780CA9" w:rsidRPr="008F494B">
        <w:rPr>
          <w:rFonts w:ascii="Courier New" w:hAnsi="Courier New" w:cs="Courier New"/>
        </w:rPr>
        <w:t>Outreach resources to increase awareness of Marketplace coverage</w:t>
      </w:r>
      <w:r w:rsidR="002A6998" w:rsidRPr="008F494B">
        <w:rPr>
          <w:rFonts w:ascii="Courier New" w:hAnsi="Courier New" w:cs="Courier New"/>
        </w:rPr>
        <w:t>, increasing subsidies to make Marketplace coverage more affordable,</w:t>
      </w:r>
      <w:r w:rsidR="00780CA9" w:rsidRPr="008F494B">
        <w:rPr>
          <w:rFonts w:ascii="Courier New" w:hAnsi="Courier New" w:cs="Courier New"/>
        </w:rPr>
        <w:t xml:space="preserve"> and </w:t>
      </w:r>
      <w:r w:rsidR="002A6998" w:rsidRPr="008F494B">
        <w:rPr>
          <w:rFonts w:ascii="Courier New" w:hAnsi="Courier New" w:cs="Courier New"/>
        </w:rPr>
        <w:t xml:space="preserve">other </w:t>
      </w:r>
      <w:r w:rsidR="00780CA9" w:rsidRPr="008F494B">
        <w:rPr>
          <w:rFonts w:ascii="Courier New" w:hAnsi="Courier New" w:cs="Courier New"/>
        </w:rPr>
        <w:t>policies that</w:t>
      </w:r>
      <w:r w:rsidR="00F94C79" w:rsidRPr="008F494B">
        <w:rPr>
          <w:rFonts w:ascii="Courier New" w:hAnsi="Courier New" w:cs="Courier New"/>
        </w:rPr>
        <w:t xml:space="preserve"> smooth the transition between </w:t>
      </w:r>
      <w:r w:rsidR="00B61FA2" w:rsidRPr="008F494B">
        <w:rPr>
          <w:rFonts w:ascii="Courier New" w:hAnsi="Courier New" w:cs="Courier New"/>
        </w:rPr>
        <w:t xml:space="preserve">Medicaid and Marketplace coverage may improve stability of postpartum insurance enrollment for women who lose Medicaid eligibility. </w:t>
      </w:r>
    </w:p>
    <w:p w14:paraId="06A15CA1" w14:textId="12A5AFE3" w:rsidR="00510AF2" w:rsidRDefault="00BF0290" w:rsidP="006045C4">
      <w:pPr>
        <w:spacing w:after="0" w:line="480" w:lineRule="auto"/>
        <w:ind w:firstLine="720"/>
        <w:rPr>
          <w:ins w:id="406" w:author="Gordon, Sarah H" w:date="2021-07-09T11:52:00Z"/>
          <w:rFonts w:ascii="Courier New" w:hAnsi="Courier New" w:cs="Courier New"/>
        </w:rPr>
      </w:pPr>
      <w:r w:rsidRPr="008F494B">
        <w:rPr>
          <w:rFonts w:ascii="Courier New" w:hAnsi="Courier New" w:cs="Courier New"/>
        </w:rPr>
        <w:t xml:space="preserve">Finally, </w:t>
      </w:r>
      <w:r w:rsidR="00663683">
        <w:rPr>
          <w:rFonts w:ascii="Courier New" w:hAnsi="Courier New" w:cs="Courier New"/>
        </w:rPr>
        <w:t xml:space="preserve">our results suggest that the </w:t>
      </w:r>
      <w:r w:rsidRPr="008F494B">
        <w:rPr>
          <w:rFonts w:ascii="Courier New" w:hAnsi="Courier New" w:cs="Courier New"/>
        </w:rPr>
        <w:t>postpartum Medicaid extension</w:t>
      </w:r>
      <w:r w:rsidR="00663683">
        <w:rPr>
          <w:rFonts w:ascii="Courier New" w:hAnsi="Courier New" w:cs="Courier New"/>
        </w:rPr>
        <w:t xml:space="preserve"> option</w:t>
      </w:r>
      <w:r w:rsidR="009F3718" w:rsidRPr="008F494B">
        <w:rPr>
          <w:rFonts w:ascii="Courier New" w:hAnsi="Courier New" w:cs="Courier New"/>
        </w:rPr>
        <w:t xml:space="preserve"> </w:t>
      </w:r>
      <w:r w:rsidR="006F0207" w:rsidRPr="008F494B">
        <w:rPr>
          <w:rFonts w:ascii="Courier New" w:hAnsi="Courier New" w:cs="Courier New"/>
        </w:rPr>
        <w:t xml:space="preserve">in the American Rescue Plan </w:t>
      </w:r>
      <w:r w:rsidR="006754DC" w:rsidRPr="008F494B">
        <w:rPr>
          <w:rFonts w:ascii="Courier New" w:hAnsi="Courier New" w:cs="Courier New"/>
        </w:rPr>
        <w:t>has many potential benefits, including providing</w:t>
      </w:r>
      <w:r w:rsidRPr="008F494B">
        <w:rPr>
          <w:rFonts w:ascii="Courier New" w:hAnsi="Courier New" w:cs="Courier New"/>
        </w:rPr>
        <w:t xml:space="preserve"> continuous Medicaid coverage during a </w:t>
      </w:r>
      <w:r w:rsidRPr="008F494B">
        <w:rPr>
          <w:rFonts w:ascii="Courier New" w:hAnsi="Courier New" w:cs="Courier New"/>
        </w:rPr>
        <w:lastRenderedPageBreak/>
        <w:t>period when women are</w:t>
      </w:r>
      <w:r w:rsidR="006754DC" w:rsidRPr="008F494B">
        <w:rPr>
          <w:rFonts w:ascii="Courier New" w:hAnsi="Courier New" w:cs="Courier New"/>
        </w:rPr>
        <w:t xml:space="preserve"> at highest risk of postpartum complications and granting more leeway for women to find alternative coverage and avoid gaps in coverage. </w:t>
      </w:r>
      <w:ins w:id="407" w:author="Gordon, Sarah H" w:date="2021-07-09T11:52:00Z">
        <w:r w:rsidR="00510AF2">
          <w:rPr>
            <w:rFonts w:ascii="Courier New" w:hAnsi="Courier New" w:cs="Courier New"/>
          </w:rPr>
          <w:t xml:space="preserve">Future work should </w:t>
        </w:r>
      </w:ins>
      <w:ins w:id="408" w:author="Gordon, Sarah H" w:date="2021-07-09T11:53:00Z">
        <w:r w:rsidR="00510AF2">
          <w:rPr>
            <w:rFonts w:ascii="Courier New" w:hAnsi="Courier New" w:cs="Courier New"/>
          </w:rPr>
          <w:t xml:space="preserve">also </w:t>
        </w:r>
      </w:ins>
      <w:ins w:id="409" w:author="Gordon, Sarah H" w:date="2021-07-09T11:52:00Z">
        <w:r w:rsidR="00510AF2">
          <w:rPr>
            <w:rFonts w:ascii="Courier New" w:hAnsi="Courier New" w:cs="Courier New"/>
          </w:rPr>
          <w:t xml:space="preserve">examine the effects of extended postpartum Medicaid eligibility on costs, utilization, and health outcomes. </w:t>
        </w:r>
      </w:ins>
    </w:p>
    <w:p w14:paraId="3F753538" w14:textId="613D11FF" w:rsidR="006045C4" w:rsidRDefault="006754DC" w:rsidP="006045C4">
      <w:pPr>
        <w:spacing w:after="0" w:line="480" w:lineRule="auto"/>
        <w:ind w:firstLine="720"/>
        <w:rPr>
          <w:ins w:id="410" w:author="Gordon, Sarah H" w:date="2021-07-09T12:01:00Z"/>
          <w:rFonts w:ascii="Courier New" w:hAnsi="Courier New" w:cs="Courier New"/>
        </w:rPr>
      </w:pPr>
      <w:r w:rsidRPr="008F494B">
        <w:rPr>
          <w:rFonts w:ascii="Courier New" w:hAnsi="Courier New" w:cs="Courier New"/>
        </w:rPr>
        <w:t>However,</w:t>
      </w:r>
      <w:r w:rsidR="00BF0290" w:rsidRPr="008F494B">
        <w:rPr>
          <w:rFonts w:ascii="Courier New" w:hAnsi="Courier New" w:cs="Courier New"/>
        </w:rPr>
        <w:t xml:space="preserve"> </w:t>
      </w:r>
      <w:del w:id="411" w:author="Gordon, Sarah H" w:date="2021-07-09T11:53:00Z">
        <w:r w:rsidRPr="008F494B" w:rsidDel="00510AF2">
          <w:rPr>
            <w:rFonts w:ascii="Courier New" w:hAnsi="Courier New" w:cs="Courier New"/>
          </w:rPr>
          <w:delText xml:space="preserve">this </w:delText>
        </w:r>
      </w:del>
      <w:ins w:id="412" w:author="Gordon, Sarah H" w:date="2021-07-09T11:53:00Z">
        <w:r w:rsidR="00510AF2">
          <w:rPr>
            <w:rFonts w:ascii="Courier New" w:hAnsi="Courier New" w:cs="Courier New"/>
          </w:rPr>
          <w:t>extending postpartum Medicaid eligibility</w:t>
        </w:r>
      </w:ins>
      <w:del w:id="413" w:author="Gordon, Sarah H" w:date="2021-07-09T11:53:00Z">
        <w:r w:rsidRPr="008F494B" w:rsidDel="00510AF2">
          <w:rPr>
            <w:rFonts w:ascii="Courier New" w:hAnsi="Courier New" w:cs="Courier New"/>
          </w:rPr>
          <w:delText>policy</w:delText>
        </w:r>
      </w:del>
      <w:ins w:id="414" w:author="Gordon, Sarah H" w:date="2021-07-09T11:53:00Z">
        <w:r w:rsidR="00510AF2">
          <w:rPr>
            <w:rFonts w:ascii="Courier New" w:hAnsi="Courier New" w:cs="Courier New"/>
          </w:rPr>
          <w:t xml:space="preserve"> simply</w:t>
        </w:r>
      </w:ins>
      <w:r w:rsidR="007E3119" w:rsidRPr="008F494B">
        <w:rPr>
          <w:rFonts w:ascii="Courier New" w:hAnsi="Courier New" w:cs="Courier New"/>
        </w:rPr>
        <w:t xml:space="preserve"> </w:t>
      </w:r>
      <w:r w:rsidR="00BF0290" w:rsidRPr="008F494B">
        <w:rPr>
          <w:rFonts w:ascii="Courier New" w:hAnsi="Courier New" w:cs="Courier New"/>
        </w:rPr>
        <w:t>move</w:t>
      </w:r>
      <w:r w:rsidRPr="008F494B">
        <w:rPr>
          <w:rFonts w:ascii="Courier New" w:hAnsi="Courier New" w:cs="Courier New"/>
        </w:rPr>
        <w:t>s</w:t>
      </w:r>
      <w:r w:rsidR="00BF0290" w:rsidRPr="008F494B">
        <w:rPr>
          <w:rFonts w:ascii="Courier New" w:hAnsi="Courier New" w:cs="Courier New"/>
        </w:rPr>
        <w:t xml:space="preserve"> </w:t>
      </w:r>
      <w:r w:rsidR="001A4688" w:rsidRPr="008F494B">
        <w:rPr>
          <w:rFonts w:ascii="Courier New" w:hAnsi="Courier New" w:cs="Courier New"/>
        </w:rPr>
        <w:t>the</w:t>
      </w:r>
      <w:r w:rsidR="00BF0290" w:rsidRPr="008F494B">
        <w:rPr>
          <w:rFonts w:ascii="Courier New" w:hAnsi="Courier New" w:cs="Courier New"/>
        </w:rPr>
        <w:t xml:space="preserve"> eligibility cliff from 60 days to 12 months postpartum</w:t>
      </w:r>
      <w:r w:rsidR="007E4737" w:rsidRPr="008F494B">
        <w:rPr>
          <w:rFonts w:ascii="Courier New" w:hAnsi="Courier New" w:cs="Courier New"/>
        </w:rPr>
        <w:t>.</w:t>
      </w:r>
      <w:r w:rsidR="007E4737" w:rsidRPr="008F494B">
        <w:rPr>
          <w:rFonts w:ascii="Courier New" w:hAnsi="Courier New" w:cs="Courier New"/>
        </w:rPr>
        <w:fldChar w:fldCharType="begin"/>
      </w:r>
      <w:r w:rsidR="008433AE">
        <w:rPr>
          <w:rFonts w:ascii="Courier New" w:hAnsi="Courier New" w:cs="Courier New"/>
        </w:rPr>
        <w:instrText xml:space="preserve"> ADDIN ZOTERO_ITEM CSL_CITATION {"citationID":"gfIuf9Vu","properties":{"formattedCitation":"\\super 29\\nosupersub{}","plainCitation":"29","noteIndex":0},"citationItems":[{"id":538,"uris":["http://zotero.org/users/2141015/items/I7NC7BMF"],"uri":["http://zotero.org/users/2141015/items/I7NC7BMF"],"itemData":{"id":538,"type":"article-journal","abstract":"To understand the experiences and views of childbearing women in the United States and trends over time, Childbirth Connection carried out the third national Listening to Mothers survey among 2,400 women who gave birth in U.S. hospitals to a single baby from mid-2011 to mid-2012 and could participate in English. A follow-up survey directed to the same participants explored postpartum experiences, in depth and well into the second year after birth; views about maternity care; and some additional pregnancy and birth items. Harris Interactive conducted the surveys using a validated methodology that includes data weighting to ensure that results closely reflect the target population. The follow-up survey was reported in Listening to Mothers III: New Mothers Speak Out.","container-title":"The Journal of Perinatal Education","DOI":"10.1891/1058-1243.23.1.17","ISSN":"1058-1243","issue":"1","journalAbbreviation":"J Perinat Educ","note":"PMID: 24453464\nPMCID: PMC3894591","page":"17-24","source":"PubMed Central","title":"Major Survey Findings of Listening to MothersSM III: New Mothers Speak Out","title-short":"Major Survey Findings of Listening to MothersSM III","volume":"23","author":[{"family":"Declercq","given":"Eugene R."},{"family":"Sakala","given":"Carol"},{"family":"Corry","given":"Maureen P."},{"family":"Applebaum","given":"Sandra"},{"family":"Herrlich","given":"Ariel"}],"issued":{"date-parts":[["2014"]]}}}],"schema":"https://github.com/citation-style-language/schema/raw/master/csl-citation.json"} </w:instrText>
      </w:r>
      <w:r w:rsidR="007E4737" w:rsidRPr="008F494B">
        <w:rPr>
          <w:rFonts w:ascii="Courier New" w:hAnsi="Courier New" w:cs="Courier New"/>
        </w:rPr>
        <w:fldChar w:fldCharType="separate"/>
      </w:r>
      <w:r w:rsidR="008433AE" w:rsidRPr="008433AE">
        <w:rPr>
          <w:rFonts w:ascii="Courier New" w:hAnsi="Courier New" w:cs="Courier New"/>
          <w:szCs w:val="24"/>
          <w:vertAlign w:val="superscript"/>
        </w:rPr>
        <w:t>29</w:t>
      </w:r>
      <w:r w:rsidR="007E4737" w:rsidRPr="008F494B">
        <w:rPr>
          <w:rFonts w:ascii="Courier New" w:hAnsi="Courier New" w:cs="Courier New"/>
        </w:rPr>
        <w:fldChar w:fldCharType="end"/>
      </w:r>
      <w:r w:rsidR="00BF0290" w:rsidRPr="008F494B">
        <w:rPr>
          <w:rFonts w:ascii="Courier New" w:hAnsi="Courier New" w:cs="Courier New"/>
        </w:rPr>
        <w:t xml:space="preserve"> When the extension ends, women will be faced with the same challenges of identifying and enrolling in alternative health insurance coverage. Policy options such as a Basic Health Plan or a public option may offer more </w:t>
      </w:r>
      <w:r w:rsidR="006F0207" w:rsidRPr="008F494B">
        <w:rPr>
          <w:rFonts w:ascii="Courier New" w:hAnsi="Courier New" w:cs="Courier New"/>
        </w:rPr>
        <w:t>durable</w:t>
      </w:r>
      <w:r w:rsidR="00BF0290" w:rsidRPr="008F494B">
        <w:rPr>
          <w:rFonts w:ascii="Courier New" w:hAnsi="Courier New" w:cs="Courier New"/>
        </w:rPr>
        <w:t xml:space="preserve"> improvements in stability of coverage for women in their child-bearing years. </w:t>
      </w:r>
    </w:p>
    <w:p w14:paraId="7EE85F44" w14:textId="39DE496B" w:rsidR="00EC36B4" w:rsidRPr="008F494B" w:rsidRDefault="00EC36B4" w:rsidP="006045C4">
      <w:pPr>
        <w:spacing w:after="0" w:line="480" w:lineRule="auto"/>
        <w:ind w:firstLine="720"/>
        <w:rPr>
          <w:rFonts w:ascii="Courier New" w:hAnsi="Courier New" w:cs="Courier New"/>
        </w:rPr>
      </w:pPr>
      <w:ins w:id="415" w:author="Gordon, Sarah H" w:date="2021-07-09T12:01:00Z">
        <w:r>
          <w:rPr>
            <w:rFonts w:ascii="Courier New" w:hAnsi="Courier New" w:cs="Courier New"/>
            <w:i/>
          </w:rPr>
          <w:t>Conclusion</w:t>
        </w:r>
      </w:ins>
    </w:p>
    <w:p w14:paraId="4FF640C7" w14:textId="7D04D150" w:rsidR="00BE1FBF" w:rsidRPr="008F494B" w:rsidRDefault="00B46D72" w:rsidP="006045C4">
      <w:pPr>
        <w:spacing w:after="0" w:line="480" w:lineRule="auto"/>
        <w:ind w:firstLine="720"/>
        <w:rPr>
          <w:rFonts w:ascii="Courier New" w:hAnsi="Courier New" w:cs="Courier New"/>
        </w:rPr>
      </w:pPr>
      <w:r w:rsidRPr="008F494B">
        <w:rPr>
          <w:rFonts w:ascii="Courier New" w:hAnsi="Courier New" w:cs="Courier New"/>
        </w:rPr>
        <w:t>In conclusion, w</w:t>
      </w:r>
      <w:r w:rsidR="007E4737" w:rsidRPr="008F494B">
        <w:rPr>
          <w:rFonts w:ascii="Courier New" w:hAnsi="Courier New" w:cs="Courier New"/>
        </w:rPr>
        <w:t xml:space="preserve">e found that postpartum Medicaid eligibility increased stability of health insurance enrollment in the postpartum year, and that the loss of postpartum Medicaid eligibility resulted in fewer months of postpartum insurance enrollment and more frequent insurance disruptions. </w:t>
      </w:r>
      <w:r w:rsidRPr="008F494B">
        <w:rPr>
          <w:rFonts w:ascii="Courier New" w:hAnsi="Courier New" w:cs="Courier New"/>
        </w:rPr>
        <w:t>Postpartum Medicaid extensions offer a promising state option to</w:t>
      </w:r>
      <w:r w:rsidR="007E4737" w:rsidRPr="008F494B">
        <w:rPr>
          <w:rFonts w:ascii="Courier New" w:hAnsi="Courier New" w:cs="Courier New"/>
        </w:rPr>
        <w:t xml:space="preserve"> improve postpartum </w:t>
      </w:r>
      <w:r w:rsidR="00D24172" w:rsidRPr="008F494B">
        <w:rPr>
          <w:rFonts w:ascii="Courier New" w:hAnsi="Courier New" w:cs="Courier New"/>
        </w:rPr>
        <w:t>stability</w:t>
      </w:r>
      <w:r w:rsidR="007E4737" w:rsidRPr="008F494B">
        <w:rPr>
          <w:rFonts w:ascii="Courier New" w:hAnsi="Courier New" w:cs="Courier New"/>
        </w:rPr>
        <w:t xml:space="preserve"> of coverage and </w:t>
      </w:r>
      <w:r w:rsidR="00D24172" w:rsidRPr="008F494B">
        <w:rPr>
          <w:rFonts w:ascii="Courier New" w:hAnsi="Courier New" w:cs="Courier New"/>
        </w:rPr>
        <w:t>promote postpartum maternal health through enhancin</w:t>
      </w:r>
      <w:r w:rsidRPr="008F494B">
        <w:rPr>
          <w:rFonts w:ascii="Courier New" w:hAnsi="Courier New" w:cs="Courier New"/>
        </w:rPr>
        <w:t xml:space="preserve">g access and continuity of care, though other policy solutions may be needed to smooth </w:t>
      </w:r>
      <w:r w:rsidR="00763EF5" w:rsidRPr="008F494B">
        <w:rPr>
          <w:rFonts w:ascii="Courier New" w:hAnsi="Courier New" w:cs="Courier New"/>
        </w:rPr>
        <w:t xml:space="preserve">insurance </w:t>
      </w:r>
      <w:r w:rsidRPr="008F494B">
        <w:rPr>
          <w:rFonts w:ascii="Courier New" w:hAnsi="Courier New" w:cs="Courier New"/>
        </w:rPr>
        <w:t>transitions for low-income women.</w:t>
      </w:r>
      <w:r w:rsidR="00D24172" w:rsidRPr="008F494B">
        <w:rPr>
          <w:rFonts w:ascii="Courier New" w:hAnsi="Courier New" w:cs="Courier New"/>
        </w:rPr>
        <w:t xml:space="preserve"> </w:t>
      </w:r>
    </w:p>
    <w:p w14:paraId="314CF55C" w14:textId="77777777" w:rsidR="00B724C5" w:rsidRDefault="00B724C5" w:rsidP="003602A9">
      <w:pPr>
        <w:rPr>
          <w:rFonts w:ascii="Courier New" w:hAnsi="Courier New" w:cs="Courier New"/>
          <w:shd w:val="clear" w:color="auto" w:fill="FFFFFF"/>
        </w:rPr>
      </w:pPr>
    </w:p>
    <w:p w14:paraId="3FE311CB" w14:textId="269ED65E" w:rsidR="00B724C5" w:rsidRDefault="00B724C5" w:rsidP="003602A9">
      <w:pPr>
        <w:rPr>
          <w:rFonts w:ascii="Courier New" w:hAnsi="Courier New" w:cs="Courier New"/>
          <w:shd w:val="clear" w:color="auto" w:fill="FFFFFF"/>
        </w:rPr>
      </w:pPr>
    </w:p>
    <w:p w14:paraId="369292DD" w14:textId="1895E025" w:rsidR="00FB6F89" w:rsidRDefault="00FB6F89" w:rsidP="003602A9">
      <w:pPr>
        <w:rPr>
          <w:rFonts w:ascii="Courier New" w:hAnsi="Courier New" w:cs="Courier New"/>
          <w:shd w:val="clear" w:color="auto" w:fill="FFFFFF"/>
        </w:rPr>
      </w:pPr>
    </w:p>
    <w:p w14:paraId="48C499AC" w14:textId="2FAFB5BA" w:rsidR="00FB6F89" w:rsidRDefault="00FB6F89" w:rsidP="003602A9">
      <w:pPr>
        <w:rPr>
          <w:rFonts w:ascii="Courier New" w:hAnsi="Courier New" w:cs="Courier New"/>
          <w:shd w:val="clear" w:color="auto" w:fill="FFFFFF"/>
        </w:rPr>
      </w:pPr>
    </w:p>
    <w:p w14:paraId="02DB5D31" w14:textId="7F795300" w:rsidR="00FB6F89" w:rsidRDefault="00FB6F89" w:rsidP="003602A9">
      <w:pPr>
        <w:rPr>
          <w:rFonts w:ascii="Courier New" w:hAnsi="Courier New" w:cs="Courier New"/>
          <w:shd w:val="clear" w:color="auto" w:fill="FFFFFF"/>
        </w:rPr>
      </w:pPr>
    </w:p>
    <w:p w14:paraId="6C722866" w14:textId="6FC4301C" w:rsidR="00FB6F89" w:rsidRDefault="00FB6F89" w:rsidP="003602A9">
      <w:pPr>
        <w:rPr>
          <w:rFonts w:ascii="Courier New" w:hAnsi="Courier New" w:cs="Courier New"/>
          <w:shd w:val="clear" w:color="auto" w:fill="FFFFFF"/>
        </w:rPr>
      </w:pPr>
    </w:p>
    <w:p w14:paraId="54768946" w14:textId="2DE01A18" w:rsidR="00FB6F89" w:rsidRDefault="00FB6F89" w:rsidP="003602A9">
      <w:pPr>
        <w:rPr>
          <w:rFonts w:ascii="Courier New" w:hAnsi="Courier New" w:cs="Courier New"/>
          <w:shd w:val="clear" w:color="auto" w:fill="FFFFFF"/>
        </w:rPr>
      </w:pPr>
    </w:p>
    <w:p w14:paraId="0955D9C6" w14:textId="0465EEDE" w:rsidR="00FB6F89" w:rsidRDefault="00FB6F89" w:rsidP="003602A9">
      <w:pPr>
        <w:rPr>
          <w:rFonts w:ascii="Courier New" w:hAnsi="Courier New" w:cs="Courier New"/>
          <w:shd w:val="clear" w:color="auto" w:fill="FFFFFF"/>
        </w:rPr>
      </w:pPr>
    </w:p>
    <w:p w14:paraId="558973F8" w14:textId="035ECB56" w:rsidR="00FB6F89" w:rsidRDefault="00FB6F89" w:rsidP="003602A9">
      <w:pPr>
        <w:rPr>
          <w:rFonts w:ascii="Courier New" w:hAnsi="Courier New" w:cs="Courier New"/>
          <w:shd w:val="clear" w:color="auto" w:fill="FFFFFF"/>
        </w:rPr>
      </w:pPr>
    </w:p>
    <w:p w14:paraId="66AB556B" w14:textId="166464CD" w:rsidR="00FB6F89" w:rsidRDefault="00FB6F89" w:rsidP="003602A9">
      <w:pPr>
        <w:rPr>
          <w:rFonts w:ascii="Courier New" w:hAnsi="Courier New" w:cs="Courier New"/>
          <w:shd w:val="clear" w:color="auto" w:fill="FFFFFF"/>
        </w:rPr>
      </w:pPr>
    </w:p>
    <w:p w14:paraId="247BC678" w14:textId="49CDD9FB" w:rsidR="00FB6F89" w:rsidRDefault="00FB6F89" w:rsidP="003602A9">
      <w:pPr>
        <w:rPr>
          <w:rFonts w:ascii="Courier New" w:hAnsi="Courier New" w:cs="Courier New"/>
          <w:shd w:val="clear" w:color="auto" w:fill="FFFFFF"/>
        </w:rPr>
      </w:pPr>
    </w:p>
    <w:p w14:paraId="79304427" w14:textId="0A559D97" w:rsidR="00FB6F89" w:rsidRDefault="00FB6F89" w:rsidP="003602A9">
      <w:pPr>
        <w:rPr>
          <w:rFonts w:ascii="Courier New" w:hAnsi="Courier New" w:cs="Courier New"/>
          <w:shd w:val="clear" w:color="auto" w:fill="FFFFFF"/>
        </w:rPr>
      </w:pPr>
    </w:p>
    <w:p w14:paraId="118B5BFC" w14:textId="61811461" w:rsidR="00FB6F89" w:rsidRDefault="00FB6F89" w:rsidP="003602A9">
      <w:pPr>
        <w:rPr>
          <w:rFonts w:ascii="Courier New" w:hAnsi="Courier New" w:cs="Courier New"/>
          <w:shd w:val="clear" w:color="auto" w:fill="FFFFFF"/>
        </w:rPr>
      </w:pPr>
    </w:p>
    <w:p w14:paraId="2FF7B2C4" w14:textId="663D17EC" w:rsidR="00FB6F89" w:rsidRDefault="00FB6F89" w:rsidP="003602A9">
      <w:pPr>
        <w:rPr>
          <w:rFonts w:ascii="Courier New" w:hAnsi="Courier New" w:cs="Courier New"/>
          <w:shd w:val="clear" w:color="auto" w:fill="FFFFFF"/>
        </w:rPr>
      </w:pPr>
    </w:p>
    <w:p w14:paraId="50CBB14B" w14:textId="1027C2D0" w:rsidR="00FB6F89" w:rsidRDefault="00FB6F89" w:rsidP="003602A9">
      <w:pPr>
        <w:rPr>
          <w:rFonts w:ascii="Courier New" w:hAnsi="Courier New" w:cs="Courier New"/>
          <w:shd w:val="clear" w:color="auto" w:fill="FFFFFF"/>
        </w:rPr>
      </w:pPr>
    </w:p>
    <w:p w14:paraId="0A2A7AD1" w14:textId="77777777" w:rsidR="00FB6F89" w:rsidRPr="008F494B" w:rsidRDefault="00FB6F89" w:rsidP="00FB6F89">
      <w:pPr>
        <w:spacing w:after="0" w:line="480" w:lineRule="auto"/>
        <w:ind w:firstLine="720"/>
        <w:rPr>
          <w:rFonts w:ascii="Courier New" w:hAnsi="Courier New" w:cs="Courier New"/>
        </w:rPr>
      </w:pPr>
      <w:r w:rsidRPr="008F494B">
        <w:rPr>
          <w:rFonts w:ascii="Courier New" w:hAnsi="Courier New" w:cs="Courier New"/>
        </w:rPr>
        <w:t>Endnotes:</w:t>
      </w:r>
    </w:p>
    <w:p w14:paraId="3AE97ACF" w14:textId="77777777" w:rsidR="008433AE" w:rsidRDefault="00FB6F89" w:rsidP="008433AE">
      <w:pPr>
        <w:pStyle w:val="Bibliography"/>
      </w:pPr>
      <w:r w:rsidRPr="008F494B">
        <w:rPr>
          <w:rFonts w:ascii="Courier New" w:hAnsi="Courier New" w:cs="Courier New"/>
        </w:rPr>
        <w:fldChar w:fldCharType="begin"/>
      </w:r>
      <w:r w:rsidR="006035D0">
        <w:rPr>
          <w:rFonts w:ascii="Courier New" w:hAnsi="Courier New" w:cs="Courier New"/>
        </w:rPr>
        <w:instrText xml:space="preserve"> ADDIN ZOTERO_BIBL {"uncited":[],"omitted":[],"custom":[]} CSL_BIBLIOGRAPHY </w:instrText>
      </w:r>
      <w:r w:rsidRPr="008F494B">
        <w:rPr>
          <w:rFonts w:ascii="Courier New" w:hAnsi="Courier New" w:cs="Courier New"/>
        </w:rPr>
        <w:fldChar w:fldCharType="separate"/>
      </w:r>
      <w:r w:rsidR="008433AE">
        <w:t xml:space="preserve">1. </w:t>
      </w:r>
      <w:r w:rsidR="008433AE">
        <w:tab/>
        <w:t xml:space="preserve">Petersen EE. Racial/Ethnic Disparities in Pregnancy-Related Deaths — United States, 2007–2016. </w:t>
      </w:r>
      <w:r w:rsidR="008433AE">
        <w:rPr>
          <w:i/>
          <w:iCs/>
        </w:rPr>
        <w:t>MMWR Morb Mortal Wkly Rep</w:t>
      </w:r>
      <w:r w:rsidR="008433AE">
        <w:t>. 2019;68. doi:10.15585/mmwr.mm6835a3</w:t>
      </w:r>
    </w:p>
    <w:p w14:paraId="2A192F2B" w14:textId="77777777" w:rsidR="008433AE" w:rsidRDefault="008433AE" w:rsidP="008433AE">
      <w:pPr>
        <w:pStyle w:val="Bibliography"/>
      </w:pPr>
      <w:r>
        <w:t xml:space="preserve">2. </w:t>
      </w:r>
      <w:r>
        <w:tab/>
        <w:t xml:space="preserve">Callaghan WM, Creanga AA, Kuklina EV. Severe maternal morbidity among delivery and postpartum hospitalizations in the United States. </w:t>
      </w:r>
      <w:r>
        <w:rPr>
          <w:i/>
          <w:iCs/>
        </w:rPr>
        <w:t>Obstet Gynecol</w:t>
      </w:r>
      <w:r>
        <w:t>. 2012;120(5):1029-1036. doi:10.1097/aog.0b013e31826d60c5</w:t>
      </w:r>
    </w:p>
    <w:p w14:paraId="2333418A" w14:textId="77777777" w:rsidR="008433AE" w:rsidRDefault="008433AE" w:rsidP="008433AE">
      <w:pPr>
        <w:pStyle w:val="Bibliography"/>
      </w:pPr>
      <w:r>
        <w:t xml:space="preserve">3. </w:t>
      </w:r>
      <w:r>
        <w:tab/>
        <w:t xml:space="preserve">Suplee PD, Kleppel L, Santa-Donato A, Bingham D. Improving Postpartum Education About Warning Signs Of Maternal Morbidity and Mortality. </w:t>
      </w:r>
      <w:r>
        <w:rPr>
          <w:i/>
          <w:iCs/>
        </w:rPr>
        <w:t>Nursing for Women’s Health</w:t>
      </w:r>
      <w:r>
        <w:t>. 2016;20(6):552-567. doi:10.1016/j.nwh.2016.10.009</w:t>
      </w:r>
    </w:p>
    <w:p w14:paraId="00661877" w14:textId="77777777" w:rsidR="008433AE" w:rsidRDefault="008433AE" w:rsidP="008433AE">
      <w:pPr>
        <w:pStyle w:val="Bibliography"/>
      </w:pPr>
      <w:r>
        <w:t xml:space="preserve">4. </w:t>
      </w:r>
      <w:r>
        <w:tab/>
        <w:t>CDC WONDER. Accessed June 9, 2020. https://wonder.cdc.gov/</w:t>
      </w:r>
    </w:p>
    <w:p w14:paraId="67C52BB9" w14:textId="77777777" w:rsidR="008433AE" w:rsidRDefault="008433AE" w:rsidP="008433AE">
      <w:pPr>
        <w:pStyle w:val="Bibliography"/>
      </w:pPr>
      <w:r>
        <w:t xml:space="preserve">5. </w:t>
      </w:r>
      <w:r>
        <w:tab/>
        <w:t>Though we refer to birthing people as “women” in this study, not all birthing people identify as female.</w:t>
      </w:r>
    </w:p>
    <w:p w14:paraId="122B55A4" w14:textId="77777777" w:rsidR="008433AE" w:rsidRDefault="008433AE" w:rsidP="008433AE">
      <w:pPr>
        <w:pStyle w:val="Bibliography"/>
      </w:pPr>
      <w:r>
        <w:t xml:space="preserve">6. </w:t>
      </w:r>
      <w:r>
        <w:tab/>
        <w:t>42 CFR § 435.170 - Pregnant women eligible for extended or continuous eligibility. LII / Legal Information Institute. Accessed April 15, 2021. https://www.law.cornell.edu/cfr/text/42/435.170</w:t>
      </w:r>
    </w:p>
    <w:p w14:paraId="238138FD" w14:textId="77777777" w:rsidR="008433AE" w:rsidRDefault="008433AE" w:rsidP="008433AE">
      <w:pPr>
        <w:pStyle w:val="Bibliography"/>
      </w:pPr>
      <w:r>
        <w:t xml:space="preserve">7. </w:t>
      </w:r>
      <w:r>
        <w:tab/>
        <w:t xml:space="preserve">Johnston EM, McMorrow S, Caraveo CA, Dubay L. Post-ACA, More Than One-Third Of Women With Prenatal Medicaid Remained Uninsured Before Or After Pregnancy. </w:t>
      </w:r>
      <w:r>
        <w:rPr>
          <w:i/>
          <w:iCs/>
        </w:rPr>
        <w:t>Health Affairs</w:t>
      </w:r>
      <w:r>
        <w:t>. Published online April 5, 2021. Accessed April 15, 2021. https://www.healthaffairs.org/doi/10.1377/hlthaff.2020.01678</w:t>
      </w:r>
    </w:p>
    <w:p w14:paraId="2F741588" w14:textId="77777777" w:rsidR="008433AE" w:rsidRDefault="008433AE" w:rsidP="008433AE">
      <w:pPr>
        <w:pStyle w:val="Bibliography"/>
      </w:pPr>
      <w:r>
        <w:t xml:space="preserve">8. </w:t>
      </w:r>
      <w:r>
        <w:tab/>
        <w:t>Medicaid and CHIP Income Eligibility Limits for Pregnant Women as a Percent of the Federal Poverty Level. KFF. Published March 19, 2021. Accessed April 15, 2021. https://www.kff.org/health-reform/state-indicator/medicaid-and-chip-income-eligibility-limits-for-pregnant-women-as-a-percent-of-the-federal-poverty-level/</w:t>
      </w:r>
    </w:p>
    <w:p w14:paraId="136AD129" w14:textId="77777777" w:rsidR="008433AE" w:rsidRDefault="008433AE" w:rsidP="008433AE">
      <w:pPr>
        <w:pStyle w:val="Bibliography"/>
      </w:pPr>
      <w:r>
        <w:t xml:space="preserve">9. </w:t>
      </w:r>
      <w:r>
        <w:tab/>
        <w:t xml:space="preserve">Banerjee R, Ziegenfuss JY, Shah ND. Impact of discontinuity in health insurance on resource utilization. </w:t>
      </w:r>
      <w:r>
        <w:rPr>
          <w:i/>
          <w:iCs/>
        </w:rPr>
        <w:t>BMC Health Serv Res</w:t>
      </w:r>
      <w:r>
        <w:t>. 2010;10:195. doi:10.1186/1472-6963-10-195</w:t>
      </w:r>
    </w:p>
    <w:p w14:paraId="03E6C1B4" w14:textId="77777777" w:rsidR="008433AE" w:rsidRDefault="008433AE" w:rsidP="008433AE">
      <w:pPr>
        <w:pStyle w:val="Bibliography"/>
      </w:pPr>
      <w:r>
        <w:lastRenderedPageBreak/>
        <w:t xml:space="preserve">10. </w:t>
      </w:r>
      <w:r>
        <w:tab/>
        <w:t xml:space="preserve">Barnett ML, Song Z, Rose S, Bitton A, Chernew ME, Landon BE. Insurance Transitions and Changes in Physician and Emergency Department Utilization: An Observational Study. </w:t>
      </w:r>
      <w:r>
        <w:rPr>
          <w:i/>
          <w:iCs/>
        </w:rPr>
        <w:t>Journal of General Internal Medicine</w:t>
      </w:r>
      <w:r>
        <w:t>. 2017;32(10):1146-1155. doi:10.1007/s11606-017-4072-4</w:t>
      </w:r>
    </w:p>
    <w:p w14:paraId="46A1C585" w14:textId="77777777" w:rsidR="008433AE" w:rsidRDefault="008433AE" w:rsidP="008433AE">
      <w:pPr>
        <w:pStyle w:val="Bibliography"/>
      </w:pPr>
      <w:r>
        <w:t xml:space="preserve">11. </w:t>
      </w:r>
      <w:r>
        <w:tab/>
        <w:t xml:space="preserve">Lavarreda SA, Gatchell M, Ponce N, Brown ER, Chia YJ. Switching Health Insurance and Its Effects on Access to Physician Services: </w:t>
      </w:r>
      <w:r>
        <w:rPr>
          <w:i/>
          <w:iCs/>
        </w:rPr>
        <w:t>Medical Care</w:t>
      </w:r>
      <w:r>
        <w:t>. 2008;46(10):1055-1063. doi:10.1097/MLR.0b013e318187d8db</w:t>
      </w:r>
    </w:p>
    <w:p w14:paraId="472362D2" w14:textId="77777777" w:rsidR="008433AE" w:rsidRDefault="008433AE" w:rsidP="008433AE">
      <w:pPr>
        <w:pStyle w:val="Bibliography"/>
      </w:pPr>
      <w:r>
        <w:t xml:space="preserve">12. </w:t>
      </w:r>
      <w:r>
        <w:tab/>
        <w:t>Comparison of Utilization, Costs, and Quality of Medicaid vs Subsidized Private Health Insurance for Low-Income Adults | Health Disparities | JAMA Network Open | JAMA Network. Accessed March 9, 2021. https://jamanetwork.com/journals/jamanetworkopen/fullarticle/2774583</w:t>
      </w:r>
    </w:p>
    <w:p w14:paraId="3392F485" w14:textId="77777777" w:rsidR="008433AE" w:rsidRDefault="008433AE" w:rsidP="008433AE">
      <w:pPr>
        <w:pStyle w:val="Bibliography"/>
      </w:pPr>
      <w:r>
        <w:t xml:space="preserve">13. </w:t>
      </w:r>
      <w:r>
        <w:tab/>
        <w:t xml:space="preserve">Daw JR, Eckert E, Allen HL, Underhill K. Extending Postpartum Medicaid: State and Federal Policy Options during and after COVID-19. </w:t>
      </w:r>
      <w:r>
        <w:rPr>
          <w:i/>
          <w:iCs/>
        </w:rPr>
        <w:t>Journal of Health Politics, Policy and Law</w:t>
      </w:r>
      <w:r>
        <w:t>. 2021;(8893585). doi:10.1215/03616878-8893585</w:t>
      </w:r>
    </w:p>
    <w:p w14:paraId="27BB712D" w14:textId="77777777" w:rsidR="008433AE" w:rsidRDefault="008433AE" w:rsidP="008433AE">
      <w:pPr>
        <w:pStyle w:val="Bibliography"/>
      </w:pPr>
      <w:r>
        <w:t xml:space="preserve">14. </w:t>
      </w:r>
      <w:r>
        <w:tab/>
        <w:t>Division N. HHS Marks Black Maternal Health Week by Announcing Measures To Improve Maternal Health Outcomes. HHS.gov. Published April 12, 2021. Accessed April 16, 2021. https://www.hhs.gov/about/news/2021/04/12/hhs-marks-black-maternal-health-week-announcing-measures-improve-maternal.html</w:t>
      </w:r>
    </w:p>
    <w:p w14:paraId="5CF1A389" w14:textId="77777777" w:rsidR="008433AE" w:rsidRDefault="008433AE" w:rsidP="008433AE">
      <w:pPr>
        <w:pStyle w:val="Bibliography"/>
      </w:pPr>
      <w:r>
        <w:t xml:space="preserve">15. </w:t>
      </w:r>
      <w:r>
        <w:tab/>
        <w:t>Medi-Cal NewsFlash: Provisional Postpartum Care Extension. Accessed September 7, 2020. https://files.medi-cal.ca.gov/pubsdoco/newsroom/newsroom_30223_01.aspx</w:t>
      </w:r>
    </w:p>
    <w:p w14:paraId="3D1BB6F4" w14:textId="77777777" w:rsidR="008433AE" w:rsidRDefault="008433AE" w:rsidP="008433AE">
      <w:pPr>
        <w:pStyle w:val="Bibliography"/>
      </w:pPr>
      <w:r>
        <w:t xml:space="preserve">16. </w:t>
      </w:r>
      <w:r>
        <w:tab/>
        <w:t>To access the Appendix, click on the Appendix link in the box to the right of the article online.</w:t>
      </w:r>
    </w:p>
    <w:p w14:paraId="6B4695F7" w14:textId="77777777" w:rsidR="008433AE" w:rsidRDefault="008433AE" w:rsidP="008433AE">
      <w:pPr>
        <w:pStyle w:val="Bibliography"/>
      </w:pPr>
      <w:r>
        <w:t xml:space="preserve">17. </w:t>
      </w:r>
      <w:r>
        <w:tab/>
        <w:t xml:space="preserve">Imbens G, Kalyanaraman K. Optimal Bandwidth Choice for the Regression Discontinuity Estimator. </w:t>
      </w:r>
      <w:r>
        <w:rPr>
          <w:i/>
          <w:iCs/>
        </w:rPr>
        <w:t>The Review of Economic Studies</w:t>
      </w:r>
      <w:r>
        <w:t>. 2012;79(3):933-959. doi:10.1093/restud/rdr043</w:t>
      </w:r>
    </w:p>
    <w:p w14:paraId="0DF41115" w14:textId="77777777" w:rsidR="008433AE" w:rsidRDefault="008433AE" w:rsidP="008433AE">
      <w:pPr>
        <w:pStyle w:val="Bibliography"/>
      </w:pPr>
      <w:r>
        <w:t xml:space="preserve">18. </w:t>
      </w:r>
      <w:r>
        <w:tab/>
        <w:t xml:space="preserve">Calonico S, Cattaneo MD, Titiunik R. Robust Nonparametric Confidence Intervals for Regression-Discontinuity Designs. </w:t>
      </w:r>
      <w:r>
        <w:rPr>
          <w:i/>
          <w:iCs/>
        </w:rPr>
        <w:t>Econometrica</w:t>
      </w:r>
      <w:r>
        <w:t>. 2014;82(6):2295-2326. doi:https://doi.org/10.3982/ECTA11757</w:t>
      </w:r>
    </w:p>
    <w:p w14:paraId="673FF8EA" w14:textId="77777777" w:rsidR="008433AE" w:rsidRDefault="008433AE" w:rsidP="008433AE">
      <w:pPr>
        <w:pStyle w:val="Bibliography"/>
      </w:pPr>
      <w:r>
        <w:t xml:space="preserve">19. </w:t>
      </w:r>
      <w:r>
        <w:tab/>
        <w:t>Medicaid Income Eligibility Limits for Parents, 2002-2020 | KFF. Accessed September 28, 2020. https://www.kff.org/medicaid/state-indicator/medicaid-income-eligibility-limits-for-parents/?currentTimeframe=0&amp;sortModel=%7B%22colId%22:%22Location%22,%22sort%22:%22asc%22%7D</w:t>
      </w:r>
    </w:p>
    <w:p w14:paraId="1C3D223F" w14:textId="77777777" w:rsidR="008433AE" w:rsidRDefault="008433AE" w:rsidP="008433AE">
      <w:pPr>
        <w:pStyle w:val="Bibliography"/>
      </w:pPr>
      <w:r>
        <w:t xml:space="preserve">20. </w:t>
      </w:r>
      <w:r>
        <w:tab/>
        <w:t>Status of State Action on the Medicaid Expansion Decision | KFF. Accessed May 29, 2020. https://www.kff.org/health-reform/state-indicator/state-activity-around-expanding-medicaid-under-the-affordable-care-act/?currentTimeframe=0&amp;sortModel=%7B%22colId%22:%22Location%22,%22sort%22:%22asc%22%7D</w:t>
      </w:r>
    </w:p>
    <w:p w14:paraId="70577A50" w14:textId="77777777" w:rsidR="008433AE" w:rsidRDefault="008433AE" w:rsidP="008433AE">
      <w:pPr>
        <w:pStyle w:val="Bibliography"/>
      </w:pPr>
      <w:r>
        <w:t xml:space="preserve">21. </w:t>
      </w:r>
      <w:r>
        <w:tab/>
        <w:t>Section 10: Plan Funding – 9240 | KFF. Accessed April 16, 2021. https://www.kff.org/report-section/2018-employer-health-benefits-survey-section-10-plan-funding/</w:t>
      </w:r>
    </w:p>
    <w:p w14:paraId="66FC4E70" w14:textId="77777777" w:rsidR="008433AE" w:rsidRDefault="008433AE" w:rsidP="008433AE">
      <w:pPr>
        <w:pStyle w:val="Bibliography"/>
      </w:pPr>
      <w:r>
        <w:lastRenderedPageBreak/>
        <w:t xml:space="preserve">22. </w:t>
      </w:r>
      <w:r>
        <w:tab/>
        <w:t>High Rates Of Perinatal Insurance Churn Persist After The ACA | Health Affairs. Accessed May 24, 2020. https://www.healthaffairs.org/do/10.1377/hblog20190913.387157/full/</w:t>
      </w:r>
    </w:p>
    <w:p w14:paraId="785A16CB" w14:textId="77777777" w:rsidR="008433AE" w:rsidRDefault="008433AE" w:rsidP="008433AE">
      <w:pPr>
        <w:pStyle w:val="Bibliography"/>
      </w:pPr>
      <w:r>
        <w:t xml:space="preserve">23. </w:t>
      </w:r>
      <w:r>
        <w:tab/>
        <w:t xml:space="preserve">Daw JR, Winkelman TNA, Dalton VK, Kozhimannil KB, Admon LK. Medicaid Expansion Improved Perinatal Insurance Continuity For Low-Income Women. </w:t>
      </w:r>
      <w:r>
        <w:rPr>
          <w:i/>
          <w:iCs/>
        </w:rPr>
        <w:t>Health Affairs</w:t>
      </w:r>
      <w:r>
        <w:t>. 2020;39(9):1531-1539. doi:10.1377/hlthaff.2019.01835</w:t>
      </w:r>
    </w:p>
    <w:p w14:paraId="33297078" w14:textId="77777777" w:rsidR="008433AE" w:rsidRDefault="008433AE" w:rsidP="008433AE">
      <w:pPr>
        <w:pStyle w:val="Bibliography"/>
      </w:pPr>
      <w:r>
        <w:t xml:space="preserve">24. </w:t>
      </w:r>
      <w:r>
        <w:tab/>
        <w:t xml:space="preserve">Gordon SH, Sommers BD, Wilson IB, Trivedi AN. Effects Of Medicaid Expansion On Postpartum Coverage And Outpatient Utilization. </w:t>
      </w:r>
      <w:r>
        <w:rPr>
          <w:i/>
          <w:iCs/>
        </w:rPr>
        <w:t>Health Affairs</w:t>
      </w:r>
      <w:r>
        <w:t>. 2020;39(1):77-84. doi:10.1377/hlthaff.2019.00547</w:t>
      </w:r>
    </w:p>
    <w:p w14:paraId="57CC75D9" w14:textId="77777777" w:rsidR="008433AE" w:rsidRDefault="008433AE" w:rsidP="008433AE">
      <w:pPr>
        <w:pStyle w:val="Bibliography"/>
      </w:pPr>
      <w:r>
        <w:t xml:space="preserve">25. </w:t>
      </w:r>
      <w:r>
        <w:tab/>
        <w:t>Optimizing Postpartum Care - ACOG. Accessed December 11, 2019. https://www.acog.org/Clinical-Guidance-and-Publications/Committee-Opinions/Committee-on-Obstetric-Practice/Optimizing-Postpartum-Care?IsMobileSet=false</w:t>
      </w:r>
    </w:p>
    <w:p w14:paraId="59D1DFE5" w14:textId="77777777" w:rsidR="008433AE" w:rsidRDefault="008433AE" w:rsidP="008433AE">
      <w:pPr>
        <w:pStyle w:val="Bibliography"/>
      </w:pPr>
      <w:r>
        <w:t xml:space="preserve">26. </w:t>
      </w:r>
      <w:r>
        <w:tab/>
        <w:t>45 CFR § 155.420 - Special enrollment periods. LII / Legal Information Institute. Accessed March 23, 2021. https://www.law.cornell.edu/cfr/text/45/155.420</w:t>
      </w:r>
    </w:p>
    <w:p w14:paraId="63873AC4" w14:textId="77777777" w:rsidR="008433AE" w:rsidRDefault="008433AE" w:rsidP="008433AE">
      <w:pPr>
        <w:pStyle w:val="Bibliography"/>
      </w:pPr>
      <w:r>
        <w:t xml:space="preserve">27. </w:t>
      </w:r>
      <w:r>
        <w:tab/>
        <w:t>Mar 10 P, 2021. Health Insurance Marketplace Calculator. KFF. Published March 10, 2021. Accessed April 16, 2021. https://www.kff.org/interactive/subsidy-calculator/</w:t>
      </w:r>
    </w:p>
    <w:p w14:paraId="55E66497" w14:textId="77777777" w:rsidR="008433AE" w:rsidRDefault="008433AE" w:rsidP="008433AE">
      <w:pPr>
        <w:pStyle w:val="Bibliography"/>
      </w:pPr>
      <w:r>
        <w:t xml:space="preserve">28. </w:t>
      </w:r>
      <w:r>
        <w:tab/>
        <w:t>Haley JM, Wengle E. Many Uninsured Adults Have Not Tried to Enroll in Medicaid or Marketplace Coverage. :16.</w:t>
      </w:r>
    </w:p>
    <w:p w14:paraId="02ADEA92" w14:textId="77777777" w:rsidR="008433AE" w:rsidRDefault="008433AE" w:rsidP="008433AE">
      <w:pPr>
        <w:pStyle w:val="Bibliography"/>
      </w:pPr>
      <w:r>
        <w:t xml:space="preserve">29. </w:t>
      </w:r>
      <w:r>
        <w:tab/>
        <w:t xml:space="preserve">Declercq ER, Sakala C, Corry MP, Applebaum S, Herrlich A. Major Survey Findings of Listening to MothersSM III: New Mothers Speak Out. </w:t>
      </w:r>
      <w:r>
        <w:rPr>
          <w:i/>
          <w:iCs/>
        </w:rPr>
        <w:t>J Perinat Educ</w:t>
      </w:r>
      <w:r>
        <w:t>. 2014;23(1):17-24. doi:10.1891/1058-1243.23.1.17</w:t>
      </w:r>
    </w:p>
    <w:p w14:paraId="606967DF" w14:textId="1E153D6D" w:rsidR="00FB6F89" w:rsidRDefault="00FB6F89" w:rsidP="00FB6F89">
      <w:pPr>
        <w:rPr>
          <w:rFonts w:ascii="Courier New" w:hAnsi="Courier New" w:cs="Courier New"/>
          <w:shd w:val="clear" w:color="auto" w:fill="FFFFFF"/>
        </w:rPr>
      </w:pPr>
      <w:r w:rsidRPr="008F494B">
        <w:rPr>
          <w:rFonts w:ascii="Courier New" w:hAnsi="Courier New" w:cs="Courier New"/>
        </w:rPr>
        <w:fldChar w:fldCharType="end"/>
      </w:r>
    </w:p>
    <w:p w14:paraId="582452AB" w14:textId="77777777" w:rsidR="00B724C5" w:rsidRDefault="00B724C5" w:rsidP="003602A9">
      <w:pPr>
        <w:rPr>
          <w:rFonts w:ascii="Courier New" w:hAnsi="Courier New" w:cs="Courier New"/>
          <w:shd w:val="clear" w:color="auto" w:fill="FFFFFF"/>
        </w:rPr>
      </w:pPr>
    </w:p>
    <w:p w14:paraId="5F4D9CC3" w14:textId="77777777" w:rsidR="00B724C5" w:rsidRDefault="00B724C5" w:rsidP="003602A9">
      <w:pPr>
        <w:rPr>
          <w:rFonts w:ascii="Courier New" w:hAnsi="Courier New" w:cs="Courier New"/>
          <w:shd w:val="clear" w:color="auto" w:fill="FFFFFF"/>
        </w:rPr>
      </w:pPr>
    </w:p>
    <w:p w14:paraId="40ADAAC0" w14:textId="77777777" w:rsidR="00B724C5" w:rsidRDefault="00B724C5" w:rsidP="003602A9">
      <w:pPr>
        <w:rPr>
          <w:rFonts w:ascii="Courier New" w:hAnsi="Courier New" w:cs="Courier New"/>
          <w:shd w:val="clear" w:color="auto" w:fill="FFFFFF"/>
        </w:rPr>
      </w:pPr>
    </w:p>
    <w:p w14:paraId="49A6E14D" w14:textId="77777777" w:rsidR="00B724C5" w:rsidRDefault="00B724C5" w:rsidP="003602A9">
      <w:pPr>
        <w:rPr>
          <w:rFonts w:ascii="Courier New" w:hAnsi="Courier New" w:cs="Courier New"/>
          <w:shd w:val="clear" w:color="auto" w:fill="FFFFFF"/>
        </w:rPr>
      </w:pPr>
    </w:p>
    <w:p w14:paraId="72198928" w14:textId="77777777" w:rsidR="00B724C5" w:rsidRDefault="00B724C5" w:rsidP="003602A9">
      <w:pPr>
        <w:rPr>
          <w:rFonts w:ascii="Courier New" w:hAnsi="Courier New" w:cs="Courier New"/>
          <w:shd w:val="clear" w:color="auto" w:fill="FFFFFF"/>
        </w:rPr>
      </w:pPr>
    </w:p>
    <w:p w14:paraId="3AFF0060" w14:textId="77777777" w:rsidR="00B724C5" w:rsidRDefault="00B724C5" w:rsidP="003602A9">
      <w:pPr>
        <w:rPr>
          <w:rFonts w:ascii="Courier New" w:hAnsi="Courier New" w:cs="Courier New"/>
          <w:shd w:val="clear" w:color="auto" w:fill="FFFFFF"/>
        </w:rPr>
      </w:pPr>
    </w:p>
    <w:p w14:paraId="015C4607" w14:textId="66F50DA0" w:rsidR="003602A9" w:rsidRPr="008F494B" w:rsidRDefault="003602A9" w:rsidP="003602A9">
      <w:pPr>
        <w:rPr>
          <w:rFonts w:ascii="Courier New" w:hAnsi="Courier New" w:cs="Courier New"/>
        </w:rPr>
      </w:pPr>
      <w:r w:rsidRPr="008F494B">
        <w:rPr>
          <w:rFonts w:ascii="Courier New" w:hAnsi="Courier New" w:cs="Courier New"/>
          <w:shd w:val="clear" w:color="auto" w:fill="FFFFFF"/>
        </w:rPr>
        <w:t>EXHIBIT 1 (table)</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Characteristics of Colorado Women with Medicaid-Financed Births with Incomes Above versus Below 138% of the Federal Poverty Level, 2014-2018</w:t>
      </w:r>
      <w:r w:rsidRPr="008F494B">
        <w:rPr>
          <w:rFonts w:ascii="Courier New" w:hAnsi="Courier New" w:cs="Courier New"/>
        </w:rPr>
        <w:br/>
      </w: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Pr="008F494B">
        <w:rPr>
          <w:rFonts w:ascii="Courier New" w:hAnsi="Courier New" w:cs="Courier New"/>
        </w:rPr>
        <w:t xml:space="preserve">Mean values are among full sample of women with incomes between 0-265% FPL at the time of birth. Discontinuity is the regression coefficient at the cutoff of 138% FPL for regressions with the covariate of interest as the outcome and all </w:t>
      </w:r>
      <w:r w:rsidRPr="008F494B">
        <w:rPr>
          <w:rFonts w:ascii="Courier New" w:hAnsi="Courier New" w:cs="Courier New"/>
        </w:rPr>
        <w:lastRenderedPageBreak/>
        <w:t>other covariates as controls, with standard errors clustered at the mother level.</w:t>
      </w:r>
      <w:r w:rsidRPr="008F494B">
        <w:rPr>
          <w:rFonts w:ascii="Courier New" w:hAnsi="Courier New" w:cs="Courier New"/>
          <w:shd w:val="clear" w:color="auto" w:fill="FFFFFF"/>
        </w:rPr>
        <w:t>]</w:t>
      </w:r>
      <w:r w:rsidRPr="008F494B">
        <w:rPr>
          <w:rFonts w:ascii="Courier New" w:hAnsi="Courier New" w:cs="Courier New"/>
        </w:rPr>
        <w:t xml:space="preserve"> </w:t>
      </w:r>
    </w:p>
    <w:p w14:paraId="5A2E79C7" w14:textId="3E4A2789" w:rsidR="008F494B" w:rsidRDefault="003602A9" w:rsidP="008F494B">
      <w:pPr>
        <w:rPr>
          <w:rFonts w:ascii="Courier New" w:hAnsi="Courier New" w:cs="Courier New"/>
        </w:rPr>
      </w:pPr>
      <w:r w:rsidRPr="008F494B">
        <w:br/>
      </w:r>
      <w:r w:rsidR="008F494B">
        <w:rPr>
          <w:rFonts w:ascii="Courier New" w:hAnsi="Courier New" w:cs="Courier New"/>
          <w:shd w:val="clear" w:color="auto" w:fill="FFFFFF"/>
        </w:rPr>
        <w:t>EXHIBIT 2</w:t>
      </w:r>
      <w:r w:rsidR="008F494B" w:rsidRPr="008F494B">
        <w:rPr>
          <w:rFonts w:ascii="Courier New" w:hAnsi="Courier New" w:cs="Courier New"/>
          <w:shd w:val="clear" w:color="auto" w:fill="FFFFFF"/>
        </w:rPr>
        <w:t xml:space="preserve"> (</w:t>
      </w:r>
      <w:r w:rsidR="008F494B">
        <w:rPr>
          <w:rFonts w:ascii="Courier New" w:hAnsi="Courier New" w:cs="Courier New"/>
          <w:shd w:val="clear" w:color="auto" w:fill="FFFFFF"/>
        </w:rPr>
        <w:t>figure</w:t>
      </w:r>
      <w:r w:rsidR="008F494B" w:rsidRPr="008F494B">
        <w:rPr>
          <w:rFonts w:ascii="Courier New" w:hAnsi="Courier New" w:cs="Courier New"/>
          <w:shd w:val="clear" w:color="auto" w:fill="FFFFFF"/>
        </w:rPr>
        <w:t>)</w:t>
      </w:r>
      <w:r w:rsidR="008F494B" w:rsidRPr="008F494B">
        <w:rPr>
          <w:rFonts w:ascii="Courier New" w:hAnsi="Courier New" w:cs="Courier New"/>
        </w:rPr>
        <w:br/>
      </w:r>
      <w:r w:rsidR="008F494B" w:rsidRPr="008F494B">
        <w:rPr>
          <w:rFonts w:ascii="Courier New" w:hAnsi="Courier New" w:cs="Courier New"/>
          <w:shd w:val="clear" w:color="auto" w:fill="FFFFFF"/>
        </w:rPr>
        <w:t xml:space="preserve">Caption: </w:t>
      </w:r>
      <w:r w:rsidR="008F494B" w:rsidRPr="008F494B">
        <w:rPr>
          <w:rFonts w:ascii="Courier New" w:hAnsi="Courier New" w:cs="Courier New"/>
        </w:rPr>
        <w:t>Mean Duration of Insurance Enrollment during the Postpartum Year by Income as a Percentage of the Federal Poverty Level (FPL)</w:t>
      </w:r>
      <w:r w:rsidR="008F494B" w:rsidRPr="008F494B">
        <w:rPr>
          <w:rFonts w:ascii="Courier New" w:hAnsi="Courier New" w:cs="Courier New"/>
        </w:rPr>
        <w:br/>
      </w:r>
      <w:r w:rsidR="008F494B" w:rsidRPr="008F494B">
        <w:rPr>
          <w:rFonts w:ascii="Courier New" w:hAnsi="Courier New" w:cs="Courier New"/>
          <w:shd w:val="clear" w:color="auto" w:fill="FFFFFF"/>
        </w:rPr>
        <w:t>Source/Notes: SOURCE [</w:t>
      </w:r>
      <w:r w:rsidR="008F494B" w:rsidRPr="008F494B">
        <w:rPr>
          <w:rFonts w:ascii="Courier New" w:hAnsi="Courier New" w:cs="Courier New"/>
        </w:rPr>
        <w:t xml:space="preserve">Authors’ analysis of linked all payer claims data, income, and birth records for Medicaid-financed births in Colorado from 2014-2018.] </w:t>
      </w:r>
      <w:r w:rsidR="008F494B" w:rsidRPr="008F494B">
        <w:rPr>
          <w:rFonts w:ascii="Courier New" w:hAnsi="Courier New" w:cs="Courier New"/>
          <w:shd w:val="clear" w:color="auto" w:fill="FFFFFF"/>
        </w:rPr>
        <w:t>NOTES [</w:t>
      </w:r>
      <w:r w:rsidR="008F494B" w:rsidRPr="008F494B">
        <w:rPr>
          <w:rFonts w:ascii="Courier New" w:hAnsi="Courier New" w:cs="Courier New"/>
        </w:rPr>
        <w:t>Dashed vertical line indicates 138% of the federal poverty level, the income threshold for Medicaid eligibility for low-income adults in Colorado. Each dot represents a binned average of values along the income distribution; each bin includes</w:t>
      </w:r>
      <w:r w:rsidR="008F494B">
        <w:rPr>
          <w:rFonts w:ascii="Courier New" w:hAnsi="Courier New" w:cs="Courier New"/>
        </w:rPr>
        <w:t xml:space="preserve"> an average of 2,732 births</w:t>
      </w:r>
      <w:r w:rsidR="008F494B" w:rsidRPr="008F494B">
        <w:rPr>
          <w:rFonts w:ascii="Courier New" w:hAnsi="Courier New" w:cs="Courier New"/>
        </w:rPr>
        <w:t xml:space="preserve">. </w:t>
      </w:r>
      <w:r w:rsidR="008F494B">
        <w:rPr>
          <w:rFonts w:ascii="Courier New" w:hAnsi="Courier New" w:cs="Courier New"/>
        </w:rPr>
        <w:t>The s</w:t>
      </w:r>
      <w:r w:rsidR="008F494B" w:rsidRPr="008F494B">
        <w:rPr>
          <w:rFonts w:ascii="Courier New" w:hAnsi="Courier New" w:cs="Courier New"/>
        </w:rPr>
        <w:t xml:space="preserve">haded region indicates data-driven </w:t>
      </w:r>
      <w:r w:rsidR="008F494B">
        <w:rPr>
          <w:rFonts w:ascii="Courier New" w:hAnsi="Courier New" w:cs="Courier New"/>
        </w:rPr>
        <w:t xml:space="preserve">income </w:t>
      </w:r>
      <w:r w:rsidR="008F494B" w:rsidRPr="008F494B">
        <w:rPr>
          <w:rFonts w:ascii="Courier New" w:hAnsi="Courier New" w:cs="Courier New"/>
        </w:rPr>
        <w:t>bandwidth</w:t>
      </w:r>
      <w:r w:rsidR="008F494B">
        <w:rPr>
          <w:rFonts w:ascii="Courier New" w:hAnsi="Courier New" w:cs="Courier New"/>
        </w:rPr>
        <w:t xml:space="preserve">. The blue regression lines were obtained from a </w:t>
      </w:r>
      <w:r w:rsidR="008F494B" w:rsidRPr="008F494B">
        <w:rPr>
          <w:rFonts w:ascii="Courier New" w:hAnsi="Courier New" w:cs="Courier New"/>
        </w:rPr>
        <w:t>local polynomial regression discontinuity</w:t>
      </w:r>
      <w:r w:rsidR="008F494B">
        <w:rPr>
          <w:rFonts w:ascii="Courier New" w:hAnsi="Courier New" w:cs="Courier New"/>
        </w:rPr>
        <w:t xml:space="preserve"> model</w:t>
      </w:r>
      <w:r w:rsidR="008F494B" w:rsidRPr="008F494B">
        <w:rPr>
          <w:rFonts w:ascii="Courier New" w:hAnsi="Courier New" w:cs="Courier New"/>
        </w:rPr>
        <w:t>.</w:t>
      </w:r>
      <w:r w:rsidR="008F494B" w:rsidRPr="008F494B">
        <w:rPr>
          <w:rFonts w:ascii="Courier New" w:hAnsi="Courier New" w:cs="Courier New"/>
          <w:shd w:val="clear" w:color="auto" w:fill="FFFFFF"/>
        </w:rPr>
        <w:t>]</w:t>
      </w:r>
      <w:r w:rsidR="008F494B" w:rsidRPr="008F494B">
        <w:rPr>
          <w:rFonts w:ascii="Courier New" w:hAnsi="Courier New" w:cs="Courier New"/>
        </w:rPr>
        <w:t xml:space="preserve"> </w:t>
      </w:r>
    </w:p>
    <w:p w14:paraId="3618BB62" w14:textId="0F37849D" w:rsidR="008F494B" w:rsidRDefault="008F494B" w:rsidP="008F494B">
      <w:pPr>
        <w:rPr>
          <w:rFonts w:ascii="Courier New" w:hAnsi="Courier New" w:cs="Courier New"/>
        </w:rPr>
      </w:pPr>
    </w:p>
    <w:p w14:paraId="341EDA2B" w14:textId="3DDB997F" w:rsidR="008F494B" w:rsidRDefault="008F494B" w:rsidP="008F494B">
      <w:pPr>
        <w:rPr>
          <w:rFonts w:ascii="Courier New" w:hAnsi="Courier New" w:cs="Courier New"/>
        </w:rPr>
      </w:pPr>
      <w:r>
        <w:rPr>
          <w:rFonts w:ascii="Courier New" w:hAnsi="Courier New" w:cs="Courier New"/>
          <w:shd w:val="clear" w:color="auto" w:fill="FFFFFF"/>
        </w:rPr>
        <w:t>EXHIBIT 3</w:t>
      </w:r>
      <w:r w:rsidRPr="008F494B">
        <w:rPr>
          <w:rFonts w:ascii="Courier New" w:hAnsi="Courier New" w:cs="Courier New"/>
          <w:shd w:val="clear" w:color="auto" w:fill="FFFFFF"/>
        </w:rPr>
        <w:t xml:space="preserve"> (</w:t>
      </w:r>
      <w:r>
        <w:rPr>
          <w:rFonts w:ascii="Courier New" w:hAnsi="Courier New" w:cs="Courier New"/>
          <w:shd w:val="clear" w:color="auto" w:fill="FFFFFF"/>
        </w:rPr>
        <w:t>figur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Rates of Coverage Disruptions during the Postpartum Year by Income as a Percentage of the Federal Poverty Level (FPL)</w:t>
      </w:r>
      <w:r w:rsidRPr="008F494B">
        <w:rPr>
          <w:rFonts w:ascii="Courier New" w:hAnsi="Courier New" w:cs="Courier New"/>
        </w:rPr>
        <w:br/>
      </w: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Pr="008F494B">
        <w:rPr>
          <w:rFonts w:ascii="Courier New" w:hAnsi="Courier New" w:cs="Courier New"/>
        </w:rPr>
        <w:t>Dashed vertical line indicates 138% of the federal poverty level, the income threshold for Medicaid eligibility for low-income adults in Colorado. Each dot represents a binned average of values along the income distribution; each bin includes</w:t>
      </w:r>
      <w:r>
        <w:rPr>
          <w:rFonts w:ascii="Courier New" w:hAnsi="Courier New" w:cs="Courier New"/>
        </w:rPr>
        <w:t xml:space="preserve"> an average of 2,732 births</w:t>
      </w:r>
      <w:r w:rsidRPr="008F494B">
        <w:rPr>
          <w:rFonts w:ascii="Courier New" w:hAnsi="Courier New" w:cs="Courier New"/>
        </w:rPr>
        <w:t xml:space="preserve">. </w:t>
      </w:r>
      <w:r>
        <w:rPr>
          <w:rFonts w:ascii="Courier New" w:hAnsi="Courier New" w:cs="Courier New"/>
        </w:rPr>
        <w:t>The s</w:t>
      </w:r>
      <w:r w:rsidRPr="008F494B">
        <w:rPr>
          <w:rFonts w:ascii="Courier New" w:hAnsi="Courier New" w:cs="Courier New"/>
        </w:rPr>
        <w:t xml:space="preserve">haded region indicates data-driven </w:t>
      </w:r>
      <w:r>
        <w:rPr>
          <w:rFonts w:ascii="Courier New" w:hAnsi="Courier New" w:cs="Courier New"/>
        </w:rPr>
        <w:t xml:space="preserve">income </w:t>
      </w:r>
      <w:r w:rsidRPr="008F494B">
        <w:rPr>
          <w:rFonts w:ascii="Courier New" w:hAnsi="Courier New" w:cs="Courier New"/>
        </w:rPr>
        <w:t>bandwidth</w:t>
      </w:r>
      <w:r>
        <w:rPr>
          <w:rFonts w:ascii="Courier New" w:hAnsi="Courier New" w:cs="Courier New"/>
        </w:rPr>
        <w:t xml:space="preserve">. The blue regression lines were obtained from a </w:t>
      </w:r>
      <w:r w:rsidRPr="008F494B">
        <w:rPr>
          <w:rFonts w:ascii="Courier New" w:hAnsi="Courier New" w:cs="Courier New"/>
        </w:rPr>
        <w:t>local polynomial regression discontinuity</w:t>
      </w:r>
      <w:r>
        <w:rPr>
          <w:rFonts w:ascii="Courier New" w:hAnsi="Courier New" w:cs="Courier New"/>
        </w:rPr>
        <w:t xml:space="preserve"> model</w:t>
      </w:r>
      <w:r w:rsidRPr="008F494B">
        <w:rPr>
          <w:rFonts w:ascii="Courier New" w:hAnsi="Courier New" w:cs="Courier New"/>
        </w:rPr>
        <w:t>.</w:t>
      </w:r>
      <w:r w:rsidRPr="008F494B">
        <w:rPr>
          <w:rFonts w:ascii="Courier New" w:hAnsi="Courier New" w:cs="Courier New"/>
          <w:shd w:val="clear" w:color="auto" w:fill="FFFFFF"/>
        </w:rPr>
        <w:t>]</w:t>
      </w:r>
      <w:r w:rsidRPr="008F494B">
        <w:rPr>
          <w:rFonts w:ascii="Courier New" w:hAnsi="Courier New" w:cs="Courier New"/>
        </w:rPr>
        <w:t xml:space="preserve"> </w:t>
      </w:r>
    </w:p>
    <w:p w14:paraId="244A6734" w14:textId="77777777" w:rsidR="008F494B" w:rsidRDefault="008F494B" w:rsidP="008F494B">
      <w:pPr>
        <w:rPr>
          <w:rFonts w:ascii="Courier New" w:hAnsi="Courier New" w:cs="Courier New"/>
        </w:rPr>
      </w:pPr>
    </w:p>
    <w:p w14:paraId="004CFF09" w14:textId="77777777" w:rsidR="008F494B" w:rsidRDefault="008F494B" w:rsidP="008F494B">
      <w:pPr>
        <w:spacing w:after="0"/>
        <w:rPr>
          <w:rFonts w:ascii="Courier New" w:hAnsi="Courier New" w:cs="Courier New"/>
        </w:rPr>
      </w:pPr>
      <w:r>
        <w:rPr>
          <w:rFonts w:ascii="Courier New" w:hAnsi="Courier New" w:cs="Courier New"/>
          <w:shd w:val="clear" w:color="auto" w:fill="FFFFFF"/>
        </w:rPr>
        <w:t>EXHIBIT 4</w:t>
      </w:r>
      <w:r w:rsidRPr="008F494B">
        <w:rPr>
          <w:rFonts w:ascii="Courier New" w:hAnsi="Courier New" w:cs="Courier New"/>
          <w:shd w:val="clear" w:color="auto" w:fill="FFFFFF"/>
        </w:rPr>
        <w:t xml:space="preserve"> (</w:t>
      </w:r>
      <w:r>
        <w:rPr>
          <w:rFonts w:ascii="Courier New" w:hAnsi="Courier New" w:cs="Courier New"/>
          <w:shd w:val="clear" w:color="auto" w:fill="FFFFFF"/>
        </w:rPr>
        <w:t>tabl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Type of Insurance Coverage and Continuity of Enrollment during the Postpartum Year by Income-Based Pregnancy-Related Medicaid Eligibility</w:t>
      </w:r>
    </w:p>
    <w:p w14:paraId="5565F7AD" w14:textId="39C34922" w:rsidR="008F494B" w:rsidRDefault="008F494B" w:rsidP="00EF1769">
      <w:pPr>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00EF1769" w:rsidRPr="008F494B">
        <w:rPr>
          <w:rFonts w:ascii="Courier New" w:hAnsi="Courier New" w:cs="Courier New"/>
        </w:rPr>
        <w:t xml:space="preserve">Columns 1 and 2 display the mean values among the full income sample of births to women with incomes below 265% FPL. Clustered standard errors at the mother-level are shown below means in parentheses; 95% confidence intervals are shown below regression coefficients in brackets. * </w:t>
      </w:r>
      <w:r w:rsidR="00EF1769" w:rsidRPr="008F494B">
        <w:rPr>
          <w:rFonts w:ascii="Courier New" w:hAnsi="Courier New" w:cs="Courier New"/>
          <w:i/>
        </w:rPr>
        <w:t>p</w:t>
      </w:r>
      <w:r w:rsidR="00EF1769" w:rsidRPr="008F494B">
        <w:rPr>
          <w:rFonts w:ascii="Courier New" w:hAnsi="Courier New" w:cs="Courier New"/>
        </w:rPr>
        <w:t xml:space="preserve"> &lt; 0.05; ** </w:t>
      </w:r>
      <w:r w:rsidR="00EF1769" w:rsidRPr="008F494B">
        <w:rPr>
          <w:rFonts w:ascii="Courier New" w:hAnsi="Courier New" w:cs="Courier New"/>
          <w:i/>
        </w:rPr>
        <w:t>p</w:t>
      </w:r>
      <w:r w:rsidR="00EF1769" w:rsidRPr="008F494B">
        <w:rPr>
          <w:rFonts w:ascii="Courier New" w:hAnsi="Courier New" w:cs="Courier New"/>
        </w:rPr>
        <w:t xml:space="preserve"> &lt; 0.01; *** </w:t>
      </w:r>
      <w:r w:rsidR="00EF1769" w:rsidRPr="008F494B">
        <w:rPr>
          <w:rFonts w:ascii="Courier New" w:hAnsi="Courier New" w:cs="Courier New"/>
          <w:i/>
        </w:rPr>
        <w:t>p</w:t>
      </w:r>
      <w:r w:rsidR="00EF1769">
        <w:rPr>
          <w:rFonts w:ascii="Courier New" w:hAnsi="Courier New" w:cs="Courier New"/>
        </w:rPr>
        <w:t xml:space="preserve"> &lt; 0.001.]</w:t>
      </w:r>
    </w:p>
    <w:p w14:paraId="41F30D1A" w14:textId="77777777" w:rsidR="008F494B" w:rsidRDefault="008F494B" w:rsidP="008F494B">
      <w:pPr>
        <w:rPr>
          <w:rFonts w:ascii="Courier New" w:hAnsi="Courier New" w:cs="Courier New"/>
        </w:rPr>
      </w:pPr>
    </w:p>
    <w:p w14:paraId="1E243C4C" w14:textId="127DBBCF" w:rsidR="008F494B" w:rsidRDefault="008F494B" w:rsidP="008F494B">
      <w:pPr>
        <w:rPr>
          <w:rFonts w:ascii="Courier New" w:hAnsi="Courier New" w:cs="Courier New"/>
        </w:rPr>
      </w:pPr>
    </w:p>
    <w:p w14:paraId="15548BCA" w14:textId="77777777" w:rsidR="00EF1769" w:rsidRDefault="00EF1769" w:rsidP="003602A9">
      <w:pPr>
        <w:spacing w:after="0" w:line="480" w:lineRule="auto"/>
      </w:pPr>
    </w:p>
    <w:p w14:paraId="6C15D5CF" w14:textId="4877E953" w:rsidR="00EF1769" w:rsidRDefault="00EF1769" w:rsidP="003602A9">
      <w:pPr>
        <w:spacing w:after="0" w:line="480" w:lineRule="auto"/>
      </w:pPr>
    </w:p>
    <w:p w14:paraId="3B3EDE0F" w14:textId="60C51730" w:rsidR="001E7E79" w:rsidRDefault="001E7E79" w:rsidP="003602A9">
      <w:pPr>
        <w:spacing w:after="0" w:line="480" w:lineRule="auto"/>
      </w:pPr>
    </w:p>
    <w:p w14:paraId="04176C5A" w14:textId="0ED9848E" w:rsidR="001E7E79" w:rsidRDefault="001E7E79" w:rsidP="003602A9">
      <w:pPr>
        <w:spacing w:after="0" w:line="480" w:lineRule="auto"/>
      </w:pPr>
    </w:p>
    <w:p w14:paraId="49BEF428" w14:textId="22B8CC75" w:rsidR="001E7E79" w:rsidRDefault="001E7E79" w:rsidP="003602A9">
      <w:pPr>
        <w:spacing w:after="0" w:line="480" w:lineRule="auto"/>
      </w:pPr>
    </w:p>
    <w:p w14:paraId="26886B50" w14:textId="28E0E9FB" w:rsidR="001E7E79" w:rsidRDefault="001E7E79" w:rsidP="003602A9">
      <w:pPr>
        <w:spacing w:after="0" w:line="480" w:lineRule="auto"/>
      </w:pPr>
    </w:p>
    <w:p w14:paraId="577D0B63" w14:textId="746FB338" w:rsidR="001E7E79" w:rsidRDefault="001E7E79" w:rsidP="003602A9">
      <w:pPr>
        <w:spacing w:after="0" w:line="480" w:lineRule="auto"/>
      </w:pPr>
    </w:p>
    <w:p w14:paraId="7C3B52BE" w14:textId="0F9523CA" w:rsidR="001E7E79" w:rsidRDefault="001E7E79" w:rsidP="003602A9">
      <w:pPr>
        <w:spacing w:after="0" w:line="480" w:lineRule="auto"/>
      </w:pPr>
    </w:p>
    <w:p w14:paraId="678AAD29" w14:textId="4EAD033A" w:rsidR="001E7E79" w:rsidRDefault="001E7E79" w:rsidP="003602A9">
      <w:pPr>
        <w:spacing w:after="0" w:line="480" w:lineRule="auto"/>
      </w:pPr>
    </w:p>
    <w:p w14:paraId="5E619D7D" w14:textId="464D93F3" w:rsidR="00166632" w:rsidRDefault="00166632" w:rsidP="003602A9">
      <w:pPr>
        <w:spacing w:after="0" w:line="480" w:lineRule="auto"/>
      </w:pPr>
    </w:p>
    <w:p w14:paraId="2931A234" w14:textId="77777777" w:rsidR="00166632" w:rsidRDefault="00166632" w:rsidP="003602A9">
      <w:pPr>
        <w:spacing w:after="0" w:line="480" w:lineRule="auto"/>
      </w:pPr>
    </w:p>
    <w:p w14:paraId="55A1FAAC" w14:textId="6306EC9F" w:rsidR="001E7E79" w:rsidRDefault="001E7E79" w:rsidP="003602A9">
      <w:pPr>
        <w:spacing w:after="0" w:line="480" w:lineRule="auto"/>
      </w:pPr>
    </w:p>
    <w:p w14:paraId="1BB085DA" w14:textId="0C7F6F4F" w:rsidR="001E7E79" w:rsidRDefault="001E7E79" w:rsidP="003602A9">
      <w:pPr>
        <w:spacing w:after="0" w:line="480" w:lineRule="auto"/>
      </w:pPr>
    </w:p>
    <w:p w14:paraId="0FDDEAD1" w14:textId="367854A3" w:rsidR="001E7E79" w:rsidRDefault="001E7E79" w:rsidP="003602A9">
      <w:pPr>
        <w:spacing w:after="0" w:line="480" w:lineRule="auto"/>
      </w:pPr>
    </w:p>
    <w:p w14:paraId="4153CDC1" w14:textId="13D4E7E2" w:rsidR="001E7E79" w:rsidRDefault="001E7E79" w:rsidP="003602A9">
      <w:pPr>
        <w:spacing w:after="0" w:line="480" w:lineRule="auto"/>
      </w:pPr>
    </w:p>
    <w:p w14:paraId="7330473C" w14:textId="40D8E410" w:rsidR="00E231B5" w:rsidRDefault="00E231B5" w:rsidP="00E231B5">
      <w:pPr>
        <w:spacing w:after="0" w:line="480" w:lineRule="auto"/>
        <w:rPr>
          <w:rFonts w:ascii="Courier New" w:hAnsi="Courier New" w:cs="Courier New"/>
        </w:rPr>
      </w:pPr>
    </w:p>
    <w:p w14:paraId="4A861574" w14:textId="77777777" w:rsidR="00E231B5" w:rsidRPr="009C0045" w:rsidRDefault="00E231B5" w:rsidP="00E231B5">
      <w:pPr>
        <w:spacing w:after="0" w:line="240" w:lineRule="auto"/>
        <w:rPr>
          <w:rFonts w:ascii="Courier New" w:hAnsi="Courier New" w:cs="Courier New"/>
          <w:b/>
          <w:color w:val="FF0000"/>
        </w:rPr>
      </w:pPr>
      <w:r>
        <w:rPr>
          <w:rFonts w:ascii="Courier New" w:hAnsi="Courier New" w:cs="Courier New"/>
          <w:shd w:val="clear" w:color="auto" w:fill="FFFFFF"/>
        </w:rPr>
        <w:t>EXHIBIT 1:</w:t>
      </w:r>
      <w:r w:rsidRPr="008F494B">
        <w:rPr>
          <w:rFonts w:ascii="Courier New" w:hAnsi="Courier New" w:cs="Courier New"/>
          <w:shd w:val="clear" w:color="auto" w:fill="FFFFFF"/>
        </w:rPr>
        <w:t xml:space="preserve"> </w:t>
      </w:r>
      <w:r w:rsidRPr="008F494B">
        <w:rPr>
          <w:rFonts w:ascii="Courier New" w:hAnsi="Courier New" w:cs="Courier New"/>
        </w:rPr>
        <w:t xml:space="preserve">Characteristics of Colorado Women with Medicaid-Financed Births with Incomes Above versus Below </w:t>
      </w:r>
      <w:r>
        <w:rPr>
          <w:rFonts w:ascii="Courier New" w:hAnsi="Courier New" w:cs="Courier New"/>
        </w:rPr>
        <w:t>the Income Cutoff for Postpartum Medicaid Eligibility (</w:t>
      </w:r>
      <w:r w:rsidRPr="008F494B">
        <w:rPr>
          <w:rFonts w:ascii="Courier New" w:hAnsi="Courier New" w:cs="Courier New"/>
        </w:rPr>
        <w:t>138% of the Federal Poverty Level</w:t>
      </w:r>
      <w:r>
        <w:rPr>
          <w:rFonts w:ascii="Courier New" w:hAnsi="Courier New" w:cs="Courier New"/>
        </w:rPr>
        <w:t>)</w:t>
      </w:r>
      <w:r w:rsidRPr="008F494B">
        <w:rPr>
          <w:rFonts w:ascii="Courier New" w:hAnsi="Courier New" w:cs="Courier New"/>
        </w:rPr>
        <w:t>, 2014-2018</w:t>
      </w:r>
      <w:r w:rsidRPr="008F494B">
        <w:rPr>
          <w:rFonts w:ascii="Courier New" w:hAnsi="Courier New" w:cs="Courier New"/>
        </w:rPr>
        <w:br/>
      </w:r>
    </w:p>
    <w:tbl>
      <w:tblPr>
        <w:tblStyle w:val="TableGrid"/>
        <w:tblW w:w="10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0"/>
        <w:gridCol w:w="2324"/>
        <w:gridCol w:w="2335"/>
        <w:gridCol w:w="1984"/>
      </w:tblGrid>
      <w:tr w:rsidR="00E231B5" w:rsidRPr="008F494B" w14:paraId="3AFEF6C7" w14:textId="77777777" w:rsidTr="001403E0">
        <w:trPr>
          <w:trHeight w:val="746"/>
        </w:trPr>
        <w:tc>
          <w:tcPr>
            <w:tcW w:w="3390" w:type="dxa"/>
            <w:tcBorders>
              <w:top w:val="single" w:sz="4" w:space="0" w:color="auto"/>
              <w:bottom w:val="single" w:sz="4" w:space="0" w:color="auto"/>
            </w:tcBorders>
          </w:tcPr>
          <w:p w14:paraId="14F1F316" w14:textId="77777777" w:rsidR="00E231B5" w:rsidRDefault="00E231B5" w:rsidP="001403E0">
            <w:pPr>
              <w:rPr>
                <w:rFonts w:ascii="Times New Roman" w:hAnsi="Times New Roman" w:cs="Times New Roman"/>
              </w:rPr>
            </w:pPr>
          </w:p>
          <w:p w14:paraId="210754B5" w14:textId="77777777" w:rsidR="00E231B5" w:rsidRDefault="00E231B5" w:rsidP="001403E0">
            <w:pPr>
              <w:rPr>
                <w:rFonts w:ascii="Times New Roman" w:hAnsi="Times New Roman" w:cs="Times New Roman"/>
              </w:rPr>
            </w:pPr>
          </w:p>
          <w:p w14:paraId="314962B2" w14:textId="77777777" w:rsidR="00E231B5" w:rsidRDefault="00E231B5" w:rsidP="001403E0">
            <w:pPr>
              <w:rPr>
                <w:rFonts w:ascii="Times New Roman" w:hAnsi="Times New Roman" w:cs="Times New Roman"/>
              </w:rPr>
            </w:pPr>
            <w:r>
              <w:rPr>
                <w:rFonts w:ascii="Times New Roman" w:hAnsi="Times New Roman" w:cs="Times New Roman"/>
              </w:rPr>
              <w:t>Descriptive Characteristics</w:t>
            </w:r>
          </w:p>
        </w:tc>
        <w:tc>
          <w:tcPr>
            <w:tcW w:w="4659" w:type="dxa"/>
            <w:gridSpan w:val="2"/>
            <w:tcBorders>
              <w:top w:val="single" w:sz="4" w:space="0" w:color="auto"/>
              <w:bottom w:val="single" w:sz="4" w:space="0" w:color="auto"/>
            </w:tcBorders>
            <w:vAlign w:val="bottom"/>
          </w:tcPr>
          <w:p w14:paraId="675C1051" w14:textId="77777777" w:rsidR="00E231B5" w:rsidRPr="008F494B" w:rsidRDefault="00E231B5" w:rsidP="001403E0">
            <w:pPr>
              <w:jc w:val="center"/>
              <w:rPr>
                <w:rFonts w:ascii="Times New Roman" w:hAnsi="Times New Roman" w:cs="Times New Roman"/>
              </w:rPr>
            </w:pPr>
            <w:r>
              <w:rPr>
                <w:rFonts w:ascii="Times New Roman" w:hAnsi="Times New Roman" w:cs="Times New Roman"/>
              </w:rPr>
              <w:t>Income as a Percentage of the Federal Poverty Level (FPL)</w:t>
            </w:r>
          </w:p>
        </w:tc>
        <w:tc>
          <w:tcPr>
            <w:tcW w:w="1984" w:type="dxa"/>
            <w:tcBorders>
              <w:top w:val="single" w:sz="4" w:space="0" w:color="auto"/>
              <w:bottom w:val="single" w:sz="4" w:space="0" w:color="auto"/>
            </w:tcBorders>
            <w:vAlign w:val="bottom"/>
          </w:tcPr>
          <w:p w14:paraId="51EAE27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 xml:space="preserve">Discontinuity at </w:t>
            </w:r>
            <w:r>
              <w:rPr>
                <w:rFonts w:ascii="Times New Roman" w:hAnsi="Times New Roman" w:cs="Times New Roman"/>
              </w:rPr>
              <w:t xml:space="preserve">the </w:t>
            </w:r>
            <w:r w:rsidRPr="008F494B">
              <w:rPr>
                <w:rFonts w:ascii="Times New Roman" w:hAnsi="Times New Roman" w:cs="Times New Roman"/>
              </w:rPr>
              <w:t>138% FPL</w:t>
            </w:r>
            <w:r>
              <w:rPr>
                <w:rFonts w:ascii="Times New Roman" w:hAnsi="Times New Roman" w:cs="Times New Roman"/>
              </w:rPr>
              <w:t xml:space="preserve"> income cutoff</w:t>
            </w:r>
          </w:p>
        </w:tc>
      </w:tr>
      <w:tr w:rsidR="00E231B5" w:rsidRPr="008F494B" w14:paraId="56CCBFAC" w14:textId="77777777" w:rsidTr="001403E0">
        <w:trPr>
          <w:trHeight w:val="746"/>
        </w:trPr>
        <w:tc>
          <w:tcPr>
            <w:tcW w:w="3390" w:type="dxa"/>
            <w:tcBorders>
              <w:top w:val="single" w:sz="4" w:space="0" w:color="auto"/>
              <w:bottom w:val="single" w:sz="4" w:space="0" w:color="auto"/>
            </w:tcBorders>
          </w:tcPr>
          <w:p w14:paraId="624DFA52" w14:textId="77777777" w:rsidR="00E231B5" w:rsidRPr="008F494B" w:rsidRDefault="00E231B5" w:rsidP="001403E0">
            <w:pPr>
              <w:rPr>
                <w:rFonts w:ascii="Times New Roman" w:hAnsi="Times New Roman" w:cs="Times New Roman"/>
              </w:rPr>
            </w:pPr>
          </w:p>
        </w:tc>
        <w:tc>
          <w:tcPr>
            <w:tcW w:w="2324" w:type="dxa"/>
            <w:tcBorders>
              <w:top w:val="single" w:sz="4" w:space="0" w:color="auto"/>
              <w:bottom w:val="single" w:sz="4" w:space="0" w:color="auto"/>
            </w:tcBorders>
            <w:vAlign w:val="bottom"/>
          </w:tcPr>
          <w:p w14:paraId="6489074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138% FPL</w:t>
            </w:r>
          </w:p>
        </w:tc>
        <w:tc>
          <w:tcPr>
            <w:tcW w:w="2335" w:type="dxa"/>
            <w:tcBorders>
              <w:top w:val="single" w:sz="4" w:space="0" w:color="auto"/>
              <w:bottom w:val="single" w:sz="4" w:space="0" w:color="auto"/>
            </w:tcBorders>
            <w:vAlign w:val="bottom"/>
          </w:tcPr>
          <w:p w14:paraId="77EA54A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139-265% FPL</w:t>
            </w:r>
          </w:p>
        </w:tc>
        <w:tc>
          <w:tcPr>
            <w:tcW w:w="1984" w:type="dxa"/>
            <w:tcBorders>
              <w:top w:val="single" w:sz="4" w:space="0" w:color="auto"/>
              <w:bottom w:val="single" w:sz="4" w:space="0" w:color="auto"/>
            </w:tcBorders>
            <w:vAlign w:val="bottom"/>
          </w:tcPr>
          <w:p w14:paraId="73BDE37A" w14:textId="77777777" w:rsidR="00E231B5" w:rsidRPr="008F494B" w:rsidRDefault="00E231B5" w:rsidP="001403E0">
            <w:pPr>
              <w:jc w:val="center"/>
              <w:rPr>
                <w:rFonts w:ascii="Times New Roman" w:hAnsi="Times New Roman" w:cs="Times New Roman"/>
              </w:rPr>
            </w:pPr>
          </w:p>
        </w:tc>
      </w:tr>
      <w:tr w:rsidR="00E231B5" w:rsidRPr="008F494B" w14:paraId="6011093D" w14:textId="77777777" w:rsidTr="001403E0">
        <w:trPr>
          <w:trHeight w:val="372"/>
        </w:trPr>
        <w:tc>
          <w:tcPr>
            <w:tcW w:w="3390" w:type="dxa"/>
            <w:tcBorders>
              <w:top w:val="single" w:sz="4" w:space="0" w:color="auto"/>
            </w:tcBorders>
            <w:vAlign w:val="bottom"/>
          </w:tcPr>
          <w:p w14:paraId="07E2092C"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Age, Mean</w:t>
            </w:r>
          </w:p>
        </w:tc>
        <w:tc>
          <w:tcPr>
            <w:tcW w:w="2324" w:type="dxa"/>
            <w:tcBorders>
              <w:top w:val="single" w:sz="4" w:space="0" w:color="auto"/>
            </w:tcBorders>
            <w:vAlign w:val="bottom"/>
          </w:tcPr>
          <w:p w14:paraId="05868EB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18</w:t>
            </w:r>
          </w:p>
        </w:tc>
        <w:tc>
          <w:tcPr>
            <w:tcW w:w="2335" w:type="dxa"/>
            <w:tcBorders>
              <w:top w:val="single" w:sz="4" w:space="0" w:color="auto"/>
            </w:tcBorders>
            <w:vAlign w:val="bottom"/>
          </w:tcPr>
          <w:p w14:paraId="161EB384"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8.27</w:t>
            </w:r>
          </w:p>
        </w:tc>
        <w:tc>
          <w:tcPr>
            <w:tcW w:w="1984" w:type="dxa"/>
            <w:tcBorders>
              <w:top w:val="single" w:sz="4" w:space="0" w:color="auto"/>
            </w:tcBorders>
            <w:vAlign w:val="bottom"/>
          </w:tcPr>
          <w:p w14:paraId="32D9940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27</w:t>
            </w:r>
          </w:p>
        </w:tc>
      </w:tr>
      <w:tr w:rsidR="00E231B5" w:rsidRPr="008F494B" w14:paraId="44424907" w14:textId="77777777" w:rsidTr="001403E0">
        <w:trPr>
          <w:trHeight w:val="389"/>
        </w:trPr>
        <w:tc>
          <w:tcPr>
            <w:tcW w:w="3390" w:type="dxa"/>
            <w:vAlign w:val="bottom"/>
          </w:tcPr>
          <w:p w14:paraId="089C5F8D"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Race and Ethnicity, %</w:t>
            </w:r>
          </w:p>
        </w:tc>
        <w:tc>
          <w:tcPr>
            <w:tcW w:w="2324" w:type="dxa"/>
            <w:vAlign w:val="bottom"/>
          </w:tcPr>
          <w:p w14:paraId="720A5765" w14:textId="77777777" w:rsidR="00E231B5" w:rsidRPr="008F494B" w:rsidRDefault="00E231B5" w:rsidP="001403E0">
            <w:pPr>
              <w:rPr>
                <w:rFonts w:ascii="Times New Roman" w:hAnsi="Times New Roman" w:cs="Times New Roman"/>
              </w:rPr>
            </w:pPr>
          </w:p>
        </w:tc>
        <w:tc>
          <w:tcPr>
            <w:tcW w:w="2335" w:type="dxa"/>
            <w:vAlign w:val="bottom"/>
          </w:tcPr>
          <w:p w14:paraId="11C7C038" w14:textId="77777777" w:rsidR="00E231B5" w:rsidRPr="008F494B" w:rsidRDefault="00E231B5" w:rsidP="001403E0">
            <w:pPr>
              <w:jc w:val="center"/>
              <w:rPr>
                <w:rFonts w:ascii="Times New Roman" w:hAnsi="Times New Roman" w:cs="Times New Roman"/>
              </w:rPr>
            </w:pPr>
          </w:p>
        </w:tc>
        <w:tc>
          <w:tcPr>
            <w:tcW w:w="1984" w:type="dxa"/>
            <w:vAlign w:val="bottom"/>
          </w:tcPr>
          <w:p w14:paraId="3725E801" w14:textId="77777777" w:rsidR="00E231B5" w:rsidRPr="008F494B" w:rsidRDefault="00E231B5" w:rsidP="001403E0">
            <w:pPr>
              <w:jc w:val="center"/>
              <w:rPr>
                <w:rFonts w:ascii="Times New Roman" w:hAnsi="Times New Roman" w:cs="Times New Roman"/>
              </w:rPr>
            </w:pPr>
          </w:p>
        </w:tc>
      </w:tr>
      <w:tr w:rsidR="00E231B5" w:rsidRPr="008F494B" w14:paraId="1F7EBCFD" w14:textId="77777777" w:rsidTr="001403E0">
        <w:trPr>
          <w:trHeight w:val="372"/>
        </w:trPr>
        <w:tc>
          <w:tcPr>
            <w:tcW w:w="3390" w:type="dxa"/>
            <w:vAlign w:val="bottom"/>
          </w:tcPr>
          <w:p w14:paraId="3DF86324"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White</w:t>
            </w:r>
          </w:p>
        </w:tc>
        <w:tc>
          <w:tcPr>
            <w:tcW w:w="2324" w:type="dxa"/>
            <w:vAlign w:val="bottom"/>
          </w:tcPr>
          <w:p w14:paraId="7D002E7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3.94</w:t>
            </w:r>
          </w:p>
        </w:tc>
        <w:tc>
          <w:tcPr>
            <w:tcW w:w="2335" w:type="dxa"/>
            <w:vAlign w:val="bottom"/>
          </w:tcPr>
          <w:p w14:paraId="0B04B6D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7.26</w:t>
            </w:r>
          </w:p>
        </w:tc>
        <w:tc>
          <w:tcPr>
            <w:tcW w:w="1984" w:type="dxa"/>
            <w:vAlign w:val="bottom"/>
          </w:tcPr>
          <w:p w14:paraId="4EE76E4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B85D762" w14:textId="77777777" w:rsidTr="001403E0">
        <w:trPr>
          <w:trHeight w:val="372"/>
        </w:trPr>
        <w:tc>
          <w:tcPr>
            <w:tcW w:w="3390" w:type="dxa"/>
            <w:vAlign w:val="bottom"/>
          </w:tcPr>
          <w:p w14:paraId="5C2500E9"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Black</w:t>
            </w:r>
          </w:p>
        </w:tc>
        <w:tc>
          <w:tcPr>
            <w:tcW w:w="2324" w:type="dxa"/>
            <w:vAlign w:val="bottom"/>
          </w:tcPr>
          <w:p w14:paraId="12A0E40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9.83</w:t>
            </w:r>
          </w:p>
        </w:tc>
        <w:tc>
          <w:tcPr>
            <w:tcW w:w="2335" w:type="dxa"/>
            <w:vAlign w:val="bottom"/>
          </w:tcPr>
          <w:p w14:paraId="4158C44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49</w:t>
            </w:r>
          </w:p>
        </w:tc>
        <w:tc>
          <w:tcPr>
            <w:tcW w:w="1984" w:type="dxa"/>
            <w:vAlign w:val="bottom"/>
          </w:tcPr>
          <w:p w14:paraId="056E82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2ED0DF4C" w14:textId="77777777" w:rsidTr="001403E0">
        <w:trPr>
          <w:trHeight w:val="372"/>
        </w:trPr>
        <w:tc>
          <w:tcPr>
            <w:tcW w:w="3390" w:type="dxa"/>
            <w:vAlign w:val="bottom"/>
          </w:tcPr>
          <w:p w14:paraId="58A4CA47"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Asian</w:t>
            </w:r>
          </w:p>
        </w:tc>
        <w:tc>
          <w:tcPr>
            <w:tcW w:w="2324" w:type="dxa"/>
            <w:vAlign w:val="bottom"/>
          </w:tcPr>
          <w:p w14:paraId="44F0F36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3.21</w:t>
            </w:r>
          </w:p>
        </w:tc>
        <w:tc>
          <w:tcPr>
            <w:tcW w:w="2335" w:type="dxa"/>
            <w:vAlign w:val="bottom"/>
          </w:tcPr>
          <w:p w14:paraId="6AB6F96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70</w:t>
            </w:r>
          </w:p>
        </w:tc>
        <w:tc>
          <w:tcPr>
            <w:tcW w:w="1984" w:type="dxa"/>
            <w:vAlign w:val="bottom"/>
          </w:tcPr>
          <w:p w14:paraId="0889F0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035713F0" w14:textId="77777777" w:rsidTr="001403E0">
        <w:trPr>
          <w:trHeight w:val="372"/>
        </w:trPr>
        <w:tc>
          <w:tcPr>
            <w:tcW w:w="3390" w:type="dxa"/>
            <w:vAlign w:val="bottom"/>
          </w:tcPr>
          <w:p w14:paraId="1E13295F"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lastRenderedPageBreak/>
              <w:t>Hispanic</w:t>
            </w:r>
          </w:p>
        </w:tc>
        <w:tc>
          <w:tcPr>
            <w:tcW w:w="2324" w:type="dxa"/>
            <w:vAlign w:val="bottom"/>
          </w:tcPr>
          <w:p w14:paraId="6026F54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7.39</w:t>
            </w:r>
          </w:p>
        </w:tc>
        <w:tc>
          <w:tcPr>
            <w:tcW w:w="2335" w:type="dxa"/>
            <w:vAlign w:val="bottom"/>
          </w:tcPr>
          <w:p w14:paraId="519CA7D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0.22</w:t>
            </w:r>
          </w:p>
        </w:tc>
        <w:tc>
          <w:tcPr>
            <w:tcW w:w="1984" w:type="dxa"/>
            <w:vAlign w:val="bottom"/>
          </w:tcPr>
          <w:p w14:paraId="01DFD76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58484EEA" w14:textId="77777777" w:rsidTr="001403E0">
        <w:trPr>
          <w:trHeight w:val="389"/>
        </w:trPr>
        <w:tc>
          <w:tcPr>
            <w:tcW w:w="3390" w:type="dxa"/>
            <w:vAlign w:val="bottom"/>
          </w:tcPr>
          <w:p w14:paraId="3EA4944A"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Other Race</w:t>
            </w:r>
          </w:p>
        </w:tc>
        <w:tc>
          <w:tcPr>
            <w:tcW w:w="2324" w:type="dxa"/>
            <w:vAlign w:val="bottom"/>
          </w:tcPr>
          <w:p w14:paraId="4AD9AAE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3.02</w:t>
            </w:r>
          </w:p>
        </w:tc>
        <w:tc>
          <w:tcPr>
            <w:tcW w:w="2335" w:type="dxa"/>
            <w:vAlign w:val="bottom"/>
          </w:tcPr>
          <w:p w14:paraId="1B7E03D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55</w:t>
            </w:r>
          </w:p>
        </w:tc>
        <w:tc>
          <w:tcPr>
            <w:tcW w:w="1984" w:type="dxa"/>
            <w:vAlign w:val="bottom"/>
          </w:tcPr>
          <w:p w14:paraId="4C64F64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66077B26" w14:textId="77777777" w:rsidTr="001403E0">
        <w:trPr>
          <w:trHeight w:val="372"/>
        </w:trPr>
        <w:tc>
          <w:tcPr>
            <w:tcW w:w="3390" w:type="dxa"/>
            <w:vAlign w:val="bottom"/>
          </w:tcPr>
          <w:p w14:paraId="69085A65"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Born outside US, %</w:t>
            </w:r>
          </w:p>
        </w:tc>
        <w:tc>
          <w:tcPr>
            <w:tcW w:w="2324" w:type="dxa"/>
            <w:vAlign w:val="bottom"/>
          </w:tcPr>
          <w:p w14:paraId="0080CA6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04</w:t>
            </w:r>
          </w:p>
        </w:tc>
        <w:tc>
          <w:tcPr>
            <w:tcW w:w="2335" w:type="dxa"/>
            <w:vAlign w:val="bottom"/>
          </w:tcPr>
          <w:p w14:paraId="67E1B8F7"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9.48</w:t>
            </w:r>
          </w:p>
        </w:tc>
        <w:tc>
          <w:tcPr>
            <w:tcW w:w="1984" w:type="dxa"/>
            <w:vAlign w:val="bottom"/>
          </w:tcPr>
          <w:p w14:paraId="5981DCF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5</w:t>
            </w:r>
            <w:r>
              <w:rPr>
                <w:rFonts w:ascii="Times New Roman" w:hAnsi="Times New Roman" w:cs="Times New Roman"/>
                <w:color w:val="000000"/>
              </w:rPr>
              <w:t>***</w:t>
            </w:r>
          </w:p>
        </w:tc>
      </w:tr>
      <w:tr w:rsidR="00E231B5" w:rsidRPr="008F494B" w14:paraId="239F316F" w14:textId="77777777" w:rsidTr="001403E0">
        <w:trPr>
          <w:trHeight w:val="372"/>
        </w:trPr>
        <w:tc>
          <w:tcPr>
            <w:tcW w:w="3390" w:type="dxa"/>
            <w:vAlign w:val="bottom"/>
          </w:tcPr>
          <w:p w14:paraId="480C4535"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Education, %</w:t>
            </w:r>
          </w:p>
        </w:tc>
        <w:tc>
          <w:tcPr>
            <w:tcW w:w="2324" w:type="dxa"/>
            <w:vAlign w:val="bottom"/>
          </w:tcPr>
          <w:p w14:paraId="19C7EB62" w14:textId="77777777" w:rsidR="00E231B5" w:rsidRPr="008F494B" w:rsidRDefault="00E231B5" w:rsidP="001403E0">
            <w:pPr>
              <w:jc w:val="center"/>
              <w:rPr>
                <w:rFonts w:ascii="Times New Roman" w:hAnsi="Times New Roman" w:cs="Times New Roman"/>
              </w:rPr>
            </w:pPr>
          </w:p>
        </w:tc>
        <w:tc>
          <w:tcPr>
            <w:tcW w:w="2335" w:type="dxa"/>
            <w:vAlign w:val="bottom"/>
          </w:tcPr>
          <w:p w14:paraId="259DBC03" w14:textId="77777777" w:rsidR="00E231B5" w:rsidRPr="008F494B" w:rsidRDefault="00E231B5" w:rsidP="001403E0">
            <w:pPr>
              <w:jc w:val="center"/>
              <w:rPr>
                <w:rFonts w:ascii="Times New Roman" w:hAnsi="Times New Roman" w:cs="Times New Roman"/>
              </w:rPr>
            </w:pPr>
          </w:p>
        </w:tc>
        <w:tc>
          <w:tcPr>
            <w:tcW w:w="1984" w:type="dxa"/>
            <w:vAlign w:val="bottom"/>
          </w:tcPr>
          <w:p w14:paraId="2F42756A" w14:textId="77777777" w:rsidR="00E231B5" w:rsidRPr="008F494B" w:rsidRDefault="00E231B5" w:rsidP="001403E0">
            <w:pPr>
              <w:jc w:val="center"/>
              <w:rPr>
                <w:rFonts w:ascii="Times New Roman" w:hAnsi="Times New Roman" w:cs="Times New Roman"/>
              </w:rPr>
            </w:pPr>
          </w:p>
        </w:tc>
      </w:tr>
      <w:tr w:rsidR="00E231B5" w:rsidRPr="008F494B" w14:paraId="1CCF8E47" w14:textId="77777777" w:rsidTr="001403E0">
        <w:trPr>
          <w:trHeight w:val="372"/>
        </w:trPr>
        <w:tc>
          <w:tcPr>
            <w:tcW w:w="3390" w:type="dxa"/>
            <w:vAlign w:val="bottom"/>
          </w:tcPr>
          <w:p w14:paraId="2D384591"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High School</w:t>
            </w:r>
          </w:p>
        </w:tc>
        <w:tc>
          <w:tcPr>
            <w:tcW w:w="2324" w:type="dxa"/>
            <w:vAlign w:val="bottom"/>
          </w:tcPr>
          <w:p w14:paraId="62D1A82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7.65</w:t>
            </w:r>
          </w:p>
        </w:tc>
        <w:tc>
          <w:tcPr>
            <w:tcW w:w="2335" w:type="dxa"/>
            <w:vAlign w:val="bottom"/>
          </w:tcPr>
          <w:p w14:paraId="202C261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86.41</w:t>
            </w:r>
          </w:p>
        </w:tc>
        <w:tc>
          <w:tcPr>
            <w:tcW w:w="1984" w:type="dxa"/>
            <w:vAlign w:val="bottom"/>
          </w:tcPr>
          <w:p w14:paraId="58BE6FB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5322A75D" w14:textId="77777777" w:rsidTr="001403E0">
        <w:trPr>
          <w:trHeight w:val="746"/>
        </w:trPr>
        <w:tc>
          <w:tcPr>
            <w:tcW w:w="3390" w:type="dxa"/>
            <w:vAlign w:val="bottom"/>
          </w:tcPr>
          <w:p w14:paraId="6191FD60"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College</w:t>
            </w:r>
          </w:p>
        </w:tc>
        <w:tc>
          <w:tcPr>
            <w:tcW w:w="2324" w:type="dxa"/>
            <w:vAlign w:val="bottom"/>
          </w:tcPr>
          <w:p w14:paraId="38B245E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7.27</w:t>
            </w:r>
          </w:p>
        </w:tc>
        <w:tc>
          <w:tcPr>
            <w:tcW w:w="2335" w:type="dxa"/>
            <w:vAlign w:val="bottom"/>
          </w:tcPr>
          <w:p w14:paraId="2A31B78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30.15</w:t>
            </w:r>
          </w:p>
        </w:tc>
        <w:tc>
          <w:tcPr>
            <w:tcW w:w="1984" w:type="dxa"/>
            <w:vAlign w:val="bottom"/>
          </w:tcPr>
          <w:p w14:paraId="505B218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178FE195" w14:textId="77777777" w:rsidTr="001403E0">
        <w:trPr>
          <w:trHeight w:val="389"/>
        </w:trPr>
        <w:tc>
          <w:tcPr>
            <w:tcW w:w="3390" w:type="dxa"/>
            <w:vAlign w:val="bottom"/>
          </w:tcPr>
          <w:p w14:paraId="737B7AC4"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Married, %</w:t>
            </w:r>
          </w:p>
        </w:tc>
        <w:tc>
          <w:tcPr>
            <w:tcW w:w="2324" w:type="dxa"/>
            <w:vAlign w:val="bottom"/>
          </w:tcPr>
          <w:p w14:paraId="6321A53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53.95</w:t>
            </w:r>
          </w:p>
        </w:tc>
        <w:tc>
          <w:tcPr>
            <w:tcW w:w="2335" w:type="dxa"/>
            <w:vAlign w:val="bottom"/>
          </w:tcPr>
          <w:p w14:paraId="1CCB29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6.38</w:t>
            </w:r>
          </w:p>
        </w:tc>
        <w:tc>
          <w:tcPr>
            <w:tcW w:w="1984" w:type="dxa"/>
            <w:vAlign w:val="bottom"/>
          </w:tcPr>
          <w:p w14:paraId="3905335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5ECC5C8" w14:textId="77777777" w:rsidTr="001403E0">
        <w:trPr>
          <w:trHeight w:val="746"/>
        </w:trPr>
        <w:tc>
          <w:tcPr>
            <w:tcW w:w="3390" w:type="dxa"/>
            <w:vAlign w:val="bottom"/>
          </w:tcPr>
          <w:p w14:paraId="05CDDB76"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Number of Prenatal Visits, Mean</w:t>
            </w:r>
          </w:p>
        </w:tc>
        <w:tc>
          <w:tcPr>
            <w:tcW w:w="2324" w:type="dxa"/>
            <w:vAlign w:val="bottom"/>
          </w:tcPr>
          <w:p w14:paraId="4568F8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41</w:t>
            </w:r>
          </w:p>
        </w:tc>
        <w:tc>
          <w:tcPr>
            <w:tcW w:w="2335" w:type="dxa"/>
            <w:vAlign w:val="bottom"/>
          </w:tcPr>
          <w:p w14:paraId="6713823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85</w:t>
            </w:r>
          </w:p>
        </w:tc>
        <w:tc>
          <w:tcPr>
            <w:tcW w:w="1984" w:type="dxa"/>
            <w:vAlign w:val="bottom"/>
          </w:tcPr>
          <w:p w14:paraId="7277B87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3</w:t>
            </w:r>
          </w:p>
        </w:tc>
      </w:tr>
      <w:tr w:rsidR="00E231B5" w:rsidRPr="008F494B" w14:paraId="56674990" w14:textId="77777777" w:rsidTr="001403E0">
        <w:trPr>
          <w:trHeight w:val="746"/>
        </w:trPr>
        <w:tc>
          <w:tcPr>
            <w:tcW w:w="3390" w:type="dxa"/>
            <w:vAlign w:val="bottom"/>
          </w:tcPr>
          <w:p w14:paraId="176C82F8" w14:textId="77777777" w:rsidR="00E231B5" w:rsidRPr="008F494B" w:rsidRDefault="00E231B5" w:rsidP="001403E0">
            <w:pPr>
              <w:rPr>
                <w:rFonts w:ascii="Times New Roman" w:hAnsi="Times New Roman" w:cs="Times New Roman"/>
              </w:rPr>
            </w:pPr>
            <w:r>
              <w:rPr>
                <w:rFonts w:ascii="Times New Roman" w:hAnsi="Times New Roman" w:cs="Times New Roman"/>
              </w:rPr>
              <w:t>Prenatal Care Initiated in First 3 Months of Pregnancy</w:t>
            </w:r>
            <w:commentRangeStart w:id="416"/>
            <w:r>
              <w:rPr>
                <w:rStyle w:val="CommentReference"/>
              </w:rPr>
              <w:commentReference w:id="417"/>
            </w:r>
            <w:commentRangeEnd w:id="416"/>
            <w:r>
              <w:rPr>
                <w:rStyle w:val="CommentReference"/>
              </w:rPr>
              <w:commentReference w:id="416"/>
            </w:r>
            <w:r w:rsidRPr="008F494B">
              <w:rPr>
                <w:rFonts w:ascii="Times New Roman" w:hAnsi="Times New Roman" w:cs="Times New Roman"/>
              </w:rPr>
              <w:t>, %</w:t>
            </w:r>
          </w:p>
        </w:tc>
        <w:tc>
          <w:tcPr>
            <w:tcW w:w="2324" w:type="dxa"/>
            <w:vAlign w:val="bottom"/>
          </w:tcPr>
          <w:p w14:paraId="38E91A9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0.49</w:t>
            </w:r>
          </w:p>
        </w:tc>
        <w:tc>
          <w:tcPr>
            <w:tcW w:w="2335" w:type="dxa"/>
            <w:vAlign w:val="bottom"/>
          </w:tcPr>
          <w:p w14:paraId="61AD08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6.37</w:t>
            </w:r>
          </w:p>
        </w:tc>
        <w:tc>
          <w:tcPr>
            <w:tcW w:w="1984" w:type="dxa"/>
            <w:vAlign w:val="bottom"/>
          </w:tcPr>
          <w:p w14:paraId="462D6422"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2B0B79FC" w14:textId="77777777" w:rsidTr="001403E0">
        <w:trPr>
          <w:trHeight w:val="389"/>
        </w:trPr>
        <w:tc>
          <w:tcPr>
            <w:tcW w:w="3390" w:type="dxa"/>
            <w:vAlign w:val="bottom"/>
          </w:tcPr>
          <w:p w14:paraId="537DF1A7" w14:textId="77777777" w:rsidR="00E231B5" w:rsidRDefault="00E231B5" w:rsidP="001403E0">
            <w:pPr>
              <w:rPr>
                <w:rFonts w:ascii="Times New Roman" w:hAnsi="Times New Roman" w:cs="Times New Roman"/>
              </w:rPr>
            </w:pPr>
          </w:p>
          <w:p w14:paraId="21AC736E" w14:textId="77777777" w:rsidR="00E231B5" w:rsidRPr="008F494B" w:rsidRDefault="00E231B5" w:rsidP="001403E0">
            <w:pPr>
              <w:rPr>
                <w:rFonts w:ascii="Times New Roman" w:hAnsi="Times New Roman" w:cs="Times New Roman"/>
              </w:rPr>
            </w:pPr>
            <w:r>
              <w:rPr>
                <w:rFonts w:ascii="Times New Roman" w:hAnsi="Times New Roman" w:cs="Times New Roman"/>
              </w:rPr>
              <w:t xml:space="preserve">Pre-Existing </w:t>
            </w:r>
            <w:r w:rsidRPr="008F494B">
              <w:rPr>
                <w:rFonts w:ascii="Times New Roman" w:hAnsi="Times New Roman" w:cs="Times New Roman"/>
              </w:rPr>
              <w:t>Chronic Conditions</w:t>
            </w:r>
            <w:r>
              <w:rPr>
                <w:rFonts w:ascii="Times New Roman" w:hAnsi="Times New Roman" w:cs="Times New Roman"/>
              </w:rPr>
              <w:t xml:space="preserve"> Prior to Pregnancy</w:t>
            </w:r>
            <w:r w:rsidRPr="008F494B">
              <w:rPr>
                <w:rFonts w:ascii="Times New Roman" w:hAnsi="Times New Roman" w:cs="Times New Roman"/>
              </w:rPr>
              <w:t>, %</w:t>
            </w:r>
          </w:p>
        </w:tc>
        <w:tc>
          <w:tcPr>
            <w:tcW w:w="2324" w:type="dxa"/>
            <w:vAlign w:val="bottom"/>
          </w:tcPr>
          <w:p w14:paraId="6FD4FBA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70</w:t>
            </w:r>
          </w:p>
        </w:tc>
        <w:tc>
          <w:tcPr>
            <w:tcW w:w="2335" w:type="dxa"/>
            <w:vAlign w:val="bottom"/>
          </w:tcPr>
          <w:p w14:paraId="58C82F4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6.49</w:t>
            </w:r>
          </w:p>
        </w:tc>
        <w:tc>
          <w:tcPr>
            <w:tcW w:w="1984" w:type="dxa"/>
            <w:vAlign w:val="bottom"/>
          </w:tcPr>
          <w:p w14:paraId="12CBAF2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645712B7" w14:textId="77777777" w:rsidTr="001403E0">
        <w:trPr>
          <w:trHeight w:val="372"/>
        </w:trPr>
        <w:tc>
          <w:tcPr>
            <w:tcW w:w="3390" w:type="dxa"/>
            <w:vAlign w:val="bottom"/>
          </w:tcPr>
          <w:p w14:paraId="725373F6" w14:textId="77777777" w:rsidR="00E231B5" w:rsidRDefault="00E231B5" w:rsidP="001403E0">
            <w:pPr>
              <w:rPr>
                <w:rFonts w:ascii="Times New Roman" w:hAnsi="Times New Roman" w:cs="Times New Roman"/>
              </w:rPr>
            </w:pPr>
          </w:p>
          <w:p w14:paraId="0694A626"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Preterm Birth, %</w:t>
            </w:r>
          </w:p>
        </w:tc>
        <w:tc>
          <w:tcPr>
            <w:tcW w:w="2324" w:type="dxa"/>
            <w:vAlign w:val="bottom"/>
          </w:tcPr>
          <w:p w14:paraId="0FB6A40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9.02</w:t>
            </w:r>
          </w:p>
        </w:tc>
        <w:tc>
          <w:tcPr>
            <w:tcW w:w="2335" w:type="dxa"/>
            <w:vAlign w:val="bottom"/>
          </w:tcPr>
          <w:p w14:paraId="6CBE3D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24</w:t>
            </w:r>
          </w:p>
        </w:tc>
        <w:tc>
          <w:tcPr>
            <w:tcW w:w="1984" w:type="dxa"/>
            <w:vAlign w:val="bottom"/>
          </w:tcPr>
          <w:p w14:paraId="593F16B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4FE6B29E" w14:textId="77777777" w:rsidTr="001403E0">
        <w:trPr>
          <w:trHeight w:val="746"/>
        </w:trPr>
        <w:tc>
          <w:tcPr>
            <w:tcW w:w="3390" w:type="dxa"/>
            <w:vAlign w:val="bottom"/>
          </w:tcPr>
          <w:p w14:paraId="7B75E512"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Maternal Complications, %</w:t>
            </w:r>
          </w:p>
        </w:tc>
        <w:tc>
          <w:tcPr>
            <w:tcW w:w="2324" w:type="dxa"/>
            <w:vAlign w:val="bottom"/>
          </w:tcPr>
          <w:p w14:paraId="74E1E7A2"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2.86</w:t>
            </w:r>
          </w:p>
        </w:tc>
        <w:tc>
          <w:tcPr>
            <w:tcW w:w="2335" w:type="dxa"/>
            <w:vAlign w:val="bottom"/>
          </w:tcPr>
          <w:p w14:paraId="19803B0C"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2.67</w:t>
            </w:r>
          </w:p>
        </w:tc>
        <w:tc>
          <w:tcPr>
            <w:tcW w:w="1984" w:type="dxa"/>
            <w:vAlign w:val="bottom"/>
          </w:tcPr>
          <w:p w14:paraId="6766055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054697A" w14:textId="77777777" w:rsidTr="001403E0">
        <w:trPr>
          <w:trHeight w:val="762"/>
        </w:trPr>
        <w:tc>
          <w:tcPr>
            <w:tcW w:w="3390" w:type="dxa"/>
            <w:vAlign w:val="bottom"/>
          </w:tcPr>
          <w:p w14:paraId="605F2818"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Cesarean-Section Births, %</w:t>
            </w:r>
          </w:p>
        </w:tc>
        <w:tc>
          <w:tcPr>
            <w:tcW w:w="2324" w:type="dxa"/>
            <w:vAlign w:val="bottom"/>
          </w:tcPr>
          <w:p w14:paraId="3D92129C"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96</w:t>
            </w:r>
          </w:p>
        </w:tc>
        <w:tc>
          <w:tcPr>
            <w:tcW w:w="2335" w:type="dxa"/>
            <w:vAlign w:val="bottom"/>
          </w:tcPr>
          <w:p w14:paraId="27E0C81C"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64</w:t>
            </w:r>
          </w:p>
        </w:tc>
        <w:tc>
          <w:tcPr>
            <w:tcW w:w="1984" w:type="dxa"/>
            <w:vAlign w:val="bottom"/>
          </w:tcPr>
          <w:p w14:paraId="7569A10D"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0.02</w:t>
            </w:r>
          </w:p>
        </w:tc>
      </w:tr>
      <w:tr w:rsidR="00E231B5" w:rsidRPr="008F494B" w14:paraId="43AB96CB" w14:textId="77777777" w:rsidTr="001403E0">
        <w:trPr>
          <w:trHeight w:val="372"/>
        </w:trPr>
        <w:tc>
          <w:tcPr>
            <w:tcW w:w="3390" w:type="dxa"/>
            <w:tcBorders>
              <w:bottom w:val="single" w:sz="4" w:space="0" w:color="auto"/>
            </w:tcBorders>
            <w:vAlign w:val="bottom"/>
          </w:tcPr>
          <w:p w14:paraId="715F73F7" w14:textId="77777777" w:rsidR="00E231B5" w:rsidRPr="008F494B" w:rsidRDefault="00E231B5" w:rsidP="001403E0">
            <w:pPr>
              <w:rPr>
                <w:rFonts w:ascii="Times New Roman" w:hAnsi="Times New Roman" w:cs="Times New Roman"/>
              </w:rPr>
            </w:pPr>
            <w:r w:rsidRPr="008F494B">
              <w:rPr>
                <w:rFonts w:ascii="Times New Roman" w:hAnsi="Times New Roman" w:cs="Times New Roman"/>
                <w:i/>
              </w:rPr>
              <w:t xml:space="preserve">N </w:t>
            </w:r>
            <w:r w:rsidRPr="008F494B">
              <w:rPr>
                <w:rFonts w:ascii="Times New Roman" w:hAnsi="Times New Roman" w:cs="Times New Roman"/>
              </w:rPr>
              <w:t>(births)</w:t>
            </w:r>
          </w:p>
        </w:tc>
        <w:tc>
          <w:tcPr>
            <w:tcW w:w="2324" w:type="dxa"/>
            <w:tcBorders>
              <w:bottom w:val="single" w:sz="4" w:space="0" w:color="auto"/>
            </w:tcBorders>
            <w:vAlign w:val="bottom"/>
          </w:tcPr>
          <w:p w14:paraId="75F0B44D"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133,683</w:t>
            </w:r>
          </w:p>
        </w:tc>
        <w:tc>
          <w:tcPr>
            <w:tcW w:w="2335" w:type="dxa"/>
            <w:tcBorders>
              <w:bottom w:val="single" w:sz="4" w:space="0" w:color="auto"/>
            </w:tcBorders>
            <w:vAlign w:val="bottom"/>
          </w:tcPr>
          <w:p w14:paraId="2E41EBA1"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983</w:t>
            </w:r>
          </w:p>
        </w:tc>
        <w:tc>
          <w:tcPr>
            <w:tcW w:w="1984" w:type="dxa"/>
            <w:tcBorders>
              <w:bottom w:val="single" w:sz="4" w:space="0" w:color="auto"/>
            </w:tcBorders>
            <w:vAlign w:val="bottom"/>
          </w:tcPr>
          <w:p w14:paraId="31F94A7E" w14:textId="77777777" w:rsidR="00E231B5" w:rsidRPr="008F494B" w:rsidRDefault="00E231B5" w:rsidP="001403E0">
            <w:pPr>
              <w:jc w:val="center"/>
              <w:rPr>
                <w:rFonts w:ascii="Times New Roman" w:hAnsi="Times New Roman" w:cs="Times New Roman"/>
                <w:color w:val="000000"/>
              </w:rPr>
            </w:pPr>
          </w:p>
        </w:tc>
      </w:tr>
    </w:tbl>
    <w:p w14:paraId="28C4CD7A" w14:textId="77777777" w:rsidR="00E231B5" w:rsidRPr="008F494B" w:rsidRDefault="00E231B5" w:rsidP="00E231B5">
      <w:pPr>
        <w:rPr>
          <w:rFonts w:ascii="Courier New" w:hAnsi="Courier New" w:cs="Courier New"/>
        </w:rPr>
      </w:pPr>
      <w:r>
        <w:rPr>
          <w:rFonts w:ascii="Courier New" w:hAnsi="Courier New" w:cs="Courier New"/>
          <w:shd w:val="clear" w:color="auto" w:fill="FFFFFF"/>
        </w:rPr>
        <w:t>Source</w:t>
      </w:r>
      <w:r w:rsidRPr="008F494B">
        <w:rPr>
          <w:rFonts w:ascii="Courier New" w:hAnsi="Courier New" w:cs="Courier New"/>
          <w:shd w:val="clear" w:color="auto" w:fill="FFFFFF"/>
        </w:rPr>
        <w:t xml:space="preserve">: </w:t>
      </w:r>
      <w:r w:rsidRPr="008F494B">
        <w:rPr>
          <w:rFonts w:ascii="Courier New" w:hAnsi="Courier New" w:cs="Courier New"/>
        </w:rPr>
        <w:t>Authors’ analysis of linked all payer claims data, income, and birth records for Medicaid-financed births in Colorado from 2014-2018</w:t>
      </w:r>
      <w:r>
        <w:rPr>
          <w:rFonts w:ascii="Courier New" w:hAnsi="Courier New" w:cs="Courier New"/>
        </w:rPr>
        <w:t xml:space="preserve">. Notes: </w:t>
      </w:r>
      <w:r w:rsidRPr="008F494B">
        <w:rPr>
          <w:rFonts w:ascii="Courier New" w:hAnsi="Courier New" w:cs="Courier New"/>
        </w:rPr>
        <w:t>Mean values are among full sample of women with incomes between 0-265% FPL at the time of birth. Discontinuity is the regression coefficient at the cutoff of 138% FPL for regressions with the covariate of interest as the outcome and all other covariates as controls, with standard errors clustered at the mother level.</w:t>
      </w:r>
      <w:r>
        <w:rPr>
          <w:rFonts w:ascii="Courier New" w:hAnsi="Courier New" w:cs="Courier New"/>
        </w:rPr>
        <w:t xml:space="preserve"> </w:t>
      </w:r>
      <w:r w:rsidRPr="00C06BFF">
        <w:rPr>
          <w:rFonts w:ascii="Courier New" w:hAnsi="Courier New" w:cs="Courier New"/>
        </w:rPr>
        <w:t>*p&lt;0.10, **p</w:t>
      </w:r>
      <w:r>
        <w:rPr>
          <w:rFonts w:ascii="Courier New" w:hAnsi="Courier New" w:cs="Courier New"/>
        </w:rPr>
        <w:t>&lt;0.05, *** p&lt;0.01, ****p&lt; 0.001.</w:t>
      </w:r>
    </w:p>
    <w:p w14:paraId="210B9218" w14:textId="77777777" w:rsidR="00E231B5" w:rsidRDefault="00E231B5" w:rsidP="00E231B5">
      <w:pPr>
        <w:rPr>
          <w:rFonts w:ascii="Courier New" w:hAnsi="Courier New" w:cs="Courier New"/>
        </w:rPr>
      </w:pPr>
    </w:p>
    <w:p w14:paraId="53F07537" w14:textId="3C7951D6" w:rsidR="00E231B5" w:rsidRDefault="00E231B5" w:rsidP="00E231B5">
      <w:pPr>
        <w:rPr>
          <w:rFonts w:ascii="Courier New" w:hAnsi="Courier New" w:cs="Courier New"/>
        </w:rPr>
      </w:pPr>
    </w:p>
    <w:p w14:paraId="1545548A" w14:textId="3F270A3D" w:rsidR="00930147" w:rsidRDefault="00930147" w:rsidP="00E231B5">
      <w:pPr>
        <w:rPr>
          <w:rFonts w:ascii="Courier New" w:hAnsi="Courier New" w:cs="Courier New"/>
        </w:rPr>
      </w:pPr>
    </w:p>
    <w:p w14:paraId="57C0932F" w14:textId="28C64DD6" w:rsidR="00930147" w:rsidRDefault="00930147" w:rsidP="00E231B5">
      <w:pPr>
        <w:rPr>
          <w:rFonts w:ascii="Courier New" w:hAnsi="Courier New" w:cs="Courier New"/>
        </w:rPr>
      </w:pPr>
    </w:p>
    <w:p w14:paraId="5AA4CBB4" w14:textId="617287B8" w:rsidR="00930147" w:rsidRDefault="00930147" w:rsidP="00E231B5">
      <w:pPr>
        <w:rPr>
          <w:rFonts w:ascii="Courier New" w:hAnsi="Courier New" w:cs="Courier New"/>
        </w:rPr>
      </w:pPr>
    </w:p>
    <w:p w14:paraId="01CD7D88" w14:textId="60E3A2A2" w:rsidR="00930147" w:rsidRDefault="00930147" w:rsidP="00E231B5">
      <w:pPr>
        <w:rPr>
          <w:rFonts w:ascii="Courier New" w:hAnsi="Courier New" w:cs="Courier New"/>
        </w:rPr>
      </w:pPr>
    </w:p>
    <w:p w14:paraId="17E30D0C" w14:textId="5C39C0D1" w:rsidR="00930147" w:rsidRDefault="00930147" w:rsidP="00E231B5">
      <w:pPr>
        <w:rPr>
          <w:rFonts w:ascii="Courier New" w:hAnsi="Courier New" w:cs="Courier New"/>
        </w:rPr>
      </w:pPr>
    </w:p>
    <w:p w14:paraId="2EA6FC40" w14:textId="4C5B503D" w:rsidR="00930147" w:rsidRDefault="00930147" w:rsidP="00E231B5">
      <w:pPr>
        <w:rPr>
          <w:rFonts w:ascii="Courier New" w:hAnsi="Courier New" w:cs="Courier New"/>
        </w:rPr>
      </w:pPr>
    </w:p>
    <w:p w14:paraId="66220575" w14:textId="4901F9CB" w:rsidR="00930147" w:rsidRDefault="00930147" w:rsidP="00E231B5">
      <w:pPr>
        <w:rPr>
          <w:rFonts w:ascii="Courier New" w:hAnsi="Courier New" w:cs="Courier New"/>
        </w:rPr>
      </w:pPr>
    </w:p>
    <w:p w14:paraId="6BD8B410" w14:textId="796ABAC4" w:rsidR="00930147" w:rsidRDefault="00930147" w:rsidP="00E231B5">
      <w:pPr>
        <w:rPr>
          <w:rFonts w:ascii="Courier New" w:hAnsi="Courier New" w:cs="Courier New"/>
        </w:rPr>
      </w:pPr>
    </w:p>
    <w:p w14:paraId="0E8BEF76" w14:textId="5EF4DA4A" w:rsidR="00930147" w:rsidRDefault="00930147" w:rsidP="00E231B5">
      <w:pPr>
        <w:rPr>
          <w:rFonts w:ascii="Courier New" w:hAnsi="Courier New" w:cs="Courier New"/>
        </w:rPr>
      </w:pPr>
    </w:p>
    <w:p w14:paraId="72674317" w14:textId="5DCB097A" w:rsidR="00930147" w:rsidRDefault="00930147" w:rsidP="00E231B5">
      <w:pPr>
        <w:rPr>
          <w:rFonts w:ascii="Courier New" w:hAnsi="Courier New" w:cs="Courier New"/>
        </w:rPr>
      </w:pPr>
    </w:p>
    <w:p w14:paraId="513785A8" w14:textId="1057EA1E" w:rsidR="00930147" w:rsidRDefault="00930147" w:rsidP="00E231B5">
      <w:pPr>
        <w:rPr>
          <w:rFonts w:ascii="Courier New" w:hAnsi="Courier New" w:cs="Courier New"/>
        </w:rPr>
      </w:pPr>
    </w:p>
    <w:p w14:paraId="17BD367A" w14:textId="640029F2" w:rsidR="00930147" w:rsidRDefault="00930147" w:rsidP="00E231B5">
      <w:pPr>
        <w:rPr>
          <w:rFonts w:ascii="Courier New" w:hAnsi="Courier New" w:cs="Courier New"/>
        </w:rPr>
      </w:pPr>
    </w:p>
    <w:p w14:paraId="75560320" w14:textId="1D566F55" w:rsidR="00930147" w:rsidRDefault="00930147" w:rsidP="00E231B5">
      <w:pPr>
        <w:rPr>
          <w:rFonts w:ascii="Courier New" w:hAnsi="Courier New" w:cs="Courier New"/>
        </w:rPr>
      </w:pPr>
    </w:p>
    <w:p w14:paraId="17F9C156" w14:textId="674E31DA" w:rsidR="00930147" w:rsidRDefault="00930147" w:rsidP="00E231B5">
      <w:pPr>
        <w:rPr>
          <w:rFonts w:ascii="Courier New" w:hAnsi="Courier New" w:cs="Courier New"/>
        </w:rPr>
      </w:pPr>
    </w:p>
    <w:p w14:paraId="3DDB5C26" w14:textId="1B83B00E" w:rsidR="00930147" w:rsidRDefault="00930147" w:rsidP="00E231B5">
      <w:pPr>
        <w:rPr>
          <w:rFonts w:ascii="Courier New" w:hAnsi="Courier New" w:cs="Courier New"/>
        </w:rPr>
      </w:pPr>
    </w:p>
    <w:p w14:paraId="2605BFA3" w14:textId="78BA38A3" w:rsidR="00930147" w:rsidRDefault="00930147" w:rsidP="00E231B5">
      <w:pPr>
        <w:rPr>
          <w:rFonts w:ascii="Courier New" w:hAnsi="Courier New" w:cs="Courier New"/>
        </w:rPr>
      </w:pPr>
    </w:p>
    <w:p w14:paraId="1B1BC711" w14:textId="00FC86F9" w:rsidR="00930147" w:rsidRDefault="00930147" w:rsidP="00E231B5">
      <w:pPr>
        <w:rPr>
          <w:rFonts w:ascii="Courier New" w:hAnsi="Courier New" w:cs="Courier New"/>
        </w:rPr>
      </w:pPr>
    </w:p>
    <w:p w14:paraId="72D2A917" w14:textId="3954952F" w:rsidR="00930147" w:rsidRDefault="00930147" w:rsidP="00E231B5">
      <w:pPr>
        <w:rPr>
          <w:rFonts w:ascii="Courier New" w:hAnsi="Courier New" w:cs="Courier New"/>
        </w:rPr>
      </w:pPr>
    </w:p>
    <w:p w14:paraId="7CEC11AC" w14:textId="309A6BB8" w:rsidR="00930147" w:rsidRDefault="00930147" w:rsidP="00E231B5">
      <w:pPr>
        <w:rPr>
          <w:rFonts w:ascii="Courier New" w:hAnsi="Courier New" w:cs="Courier New"/>
        </w:rPr>
      </w:pPr>
    </w:p>
    <w:p w14:paraId="2F232F70" w14:textId="781FA21A" w:rsidR="00930147" w:rsidRDefault="00930147" w:rsidP="00E231B5">
      <w:pPr>
        <w:rPr>
          <w:rFonts w:ascii="Courier New" w:hAnsi="Courier New" w:cs="Courier New"/>
        </w:rPr>
      </w:pPr>
    </w:p>
    <w:p w14:paraId="709ABBC0" w14:textId="1206C1A6" w:rsidR="00930147" w:rsidRDefault="00930147" w:rsidP="00E231B5">
      <w:pPr>
        <w:rPr>
          <w:rFonts w:ascii="Courier New" w:hAnsi="Courier New" w:cs="Courier New"/>
        </w:rPr>
      </w:pPr>
    </w:p>
    <w:p w14:paraId="283FAE62" w14:textId="2EFDC6D6" w:rsidR="00930147" w:rsidRDefault="00930147" w:rsidP="00E231B5">
      <w:pPr>
        <w:rPr>
          <w:rFonts w:ascii="Courier New" w:hAnsi="Courier New" w:cs="Courier New"/>
        </w:rPr>
      </w:pPr>
    </w:p>
    <w:p w14:paraId="58C1C846" w14:textId="288B5B73" w:rsidR="00930147" w:rsidRDefault="00930147" w:rsidP="00E231B5">
      <w:pPr>
        <w:rPr>
          <w:rFonts w:ascii="Courier New" w:hAnsi="Courier New" w:cs="Courier New"/>
        </w:rPr>
      </w:pPr>
    </w:p>
    <w:p w14:paraId="054011E3" w14:textId="6ABD0FFE" w:rsidR="00787503" w:rsidRDefault="00787503" w:rsidP="00E231B5">
      <w:pPr>
        <w:rPr>
          <w:rFonts w:ascii="Courier New" w:hAnsi="Courier New" w:cs="Courier New"/>
        </w:rPr>
      </w:pPr>
    </w:p>
    <w:p w14:paraId="721B7370" w14:textId="6C7CB255" w:rsidR="00787503" w:rsidRDefault="00787503" w:rsidP="00E231B5">
      <w:pPr>
        <w:rPr>
          <w:rFonts w:ascii="Courier New" w:hAnsi="Courier New" w:cs="Courier New"/>
        </w:rPr>
      </w:pPr>
    </w:p>
    <w:p w14:paraId="06D256FA" w14:textId="493C9E90" w:rsidR="00787503" w:rsidRDefault="00787503" w:rsidP="00E231B5">
      <w:pPr>
        <w:rPr>
          <w:rFonts w:ascii="Courier New" w:hAnsi="Courier New" w:cs="Courier New"/>
        </w:rPr>
      </w:pPr>
    </w:p>
    <w:p w14:paraId="359BC817" w14:textId="7F9DED2B" w:rsidR="00787503" w:rsidRDefault="00787503" w:rsidP="00E231B5">
      <w:pPr>
        <w:rPr>
          <w:rFonts w:ascii="Courier New" w:hAnsi="Courier New" w:cs="Courier New"/>
        </w:rPr>
      </w:pPr>
    </w:p>
    <w:p w14:paraId="68A0972F" w14:textId="14CF61B1" w:rsidR="00787503" w:rsidRDefault="00787503" w:rsidP="00E231B5">
      <w:pPr>
        <w:rPr>
          <w:rFonts w:ascii="Courier New" w:hAnsi="Courier New" w:cs="Courier New"/>
        </w:rPr>
      </w:pPr>
    </w:p>
    <w:p w14:paraId="72E380D0" w14:textId="6CF414B2" w:rsidR="00787503" w:rsidRDefault="00787503" w:rsidP="00E231B5">
      <w:pPr>
        <w:rPr>
          <w:rFonts w:ascii="Courier New" w:hAnsi="Courier New" w:cs="Courier New"/>
        </w:rPr>
      </w:pPr>
    </w:p>
    <w:p w14:paraId="6056F864" w14:textId="25B591AD" w:rsidR="00930147" w:rsidRDefault="00930147" w:rsidP="00E231B5">
      <w:pPr>
        <w:rPr>
          <w:rFonts w:ascii="Courier New" w:hAnsi="Courier New" w:cs="Courier New"/>
        </w:rPr>
      </w:pPr>
    </w:p>
    <w:p w14:paraId="408789C7" w14:textId="77777777" w:rsidR="00930147" w:rsidRPr="008F494B" w:rsidRDefault="00930147" w:rsidP="00930147">
      <w:pPr>
        <w:spacing w:after="0"/>
        <w:rPr>
          <w:rFonts w:ascii="Courier New" w:hAnsi="Courier New" w:cs="Courier New"/>
        </w:rPr>
      </w:pPr>
      <w:r>
        <w:rPr>
          <w:rFonts w:ascii="Courier New" w:hAnsi="Courier New" w:cs="Courier New"/>
          <w:shd w:val="clear" w:color="auto" w:fill="FFFFFF"/>
        </w:rPr>
        <w:t>EXHIBIT 4:</w:t>
      </w:r>
      <w:r w:rsidRPr="008F494B">
        <w:rPr>
          <w:rFonts w:ascii="Courier New" w:hAnsi="Courier New" w:cs="Courier New"/>
          <w:shd w:val="clear" w:color="auto" w:fill="FFFFFF"/>
        </w:rPr>
        <w:t xml:space="preserve"> </w:t>
      </w:r>
      <w:r w:rsidRPr="008F494B">
        <w:rPr>
          <w:rFonts w:ascii="Courier New" w:hAnsi="Courier New" w:cs="Courier New"/>
        </w:rPr>
        <w:t>Type of Insurance Coverage and Continuity of Enrollment during the Postpartum Year by Income-Based Pregnancy-Related Medicaid Eligibility</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350"/>
        <w:gridCol w:w="1350"/>
        <w:gridCol w:w="1710"/>
        <w:gridCol w:w="2160"/>
      </w:tblGrid>
      <w:tr w:rsidR="00787503" w:rsidRPr="008F494B" w14:paraId="717E2727" w14:textId="77777777" w:rsidTr="00A57F5E">
        <w:tc>
          <w:tcPr>
            <w:tcW w:w="3150" w:type="dxa"/>
            <w:tcBorders>
              <w:top w:val="single" w:sz="4" w:space="0" w:color="auto"/>
              <w:bottom w:val="single" w:sz="4" w:space="0" w:color="auto"/>
            </w:tcBorders>
            <w:vAlign w:val="bottom"/>
          </w:tcPr>
          <w:p w14:paraId="4881957F" w14:textId="77777777" w:rsidR="00787503" w:rsidRDefault="00787503" w:rsidP="00A57F5E">
            <w:pPr>
              <w:jc w:val="center"/>
              <w:rPr>
                <w:rFonts w:ascii="Times New Roman" w:hAnsi="Times New Roman" w:cs="Times New Roman"/>
              </w:rPr>
            </w:pPr>
          </w:p>
        </w:tc>
        <w:tc>
          <w:tcPr>
            <w:tcW w:w="4410" w:type="dxa"/>
            <w:gridSpan w:val="3"/>
            <w:tcBorders>
              <w:top w:val="single" w:sz="4" w:space="0" w:color="auto"/>
              <w:bottom w:val="single" w:sz="4" w:space="0" w:color="auto"/>
            </w:tcBorders>
            <w:vAlign w:val="bottom"/>
          </w:tcPr>
          <w:p w14:paraId="2E5110B0" w14:textId="77777777" w:rsidR="00787503" w:rsidRPr="008F494B" w:rsidRDefault="00787503" w:rsidP="00A57F5E">
            <w:pPr>
              <w:rPr>
                <w:rFonts w:ascii="Times New Roman" w:hAnsi="Times New Roman" w:cs="Times New Roman"/>
              </w:rPr>
            </w:pPr>
            <w:r>
              <w:rPr>
                <w:rFonts w:ascii="Times New Roman" w:hAnsi="Times New Roman" w:cs="Times New Roman"/>
              </w:rPr>
              <w:t>Unadjusted Means by Income</w:t>
            </w:r>
          </w:p>
        </w:tc>
        <w:tc>
          <w:tcPr>
            <w:tcW w:w="2160" w:type="dxa"/>
            <w:tcBorders>
              <w:top w:val="single" w:sz="4" w:space="0" w:color="auto"/>
              <w:bottom w:val="single" w:sz="4" w:space="0" w:color="auto"/>
            </w:tcBorders>
            <w:vAlign w:val="bottom"/>
          </w:tcPr>
          <w:p w14:paraId="76FA0AD3"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Adjusted Difference</w:t>
            </w:r>
          </w:p>
        </w:tc>
      </w:tr>
      <w:tr w:rsidR="00787503" w:rsidRPr="008F494B" w14:paraId="29768FE5" w14:textId="77777777" w:rsidTr="00A57F5E">
        <w:tc>
          <w:tcPr>
            <w:tcW w:w="3150" w:type="dxa"/>
            <w:tcBorders>
              <w:top w:val="single" w:sz="4" w:space="0" w:color="auto"/>
              <w:bottom w:val="single" w:sz="4" w:space="0" w:color="auto"/>
            </w:tcBorders>
            <w:vAlign w:val="bottom"/>
          </w:tcPr>
          <w:p w14:paraId="0FB0EF9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Outcome</w:t>
            </w:r>
          </w:p>
        </w:tc>
        <w:tc>
          <w:tcPr>
            <w:tcW w:w="1350" w:type="dxa"/>
            <w:tcBorders>
              <w:top w:val="single" w:sz="4" w:space="0" w:color="auto"/>
              <w:bottom w:val="single" w:sz="4" w:space="0" w:color="auto"/>
            </w:tcBorders>
            <w:vAlign w:val="bottom"/>
          </w:tcPr>
          <w:p w14:paraId="11E44767"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lt;138% FPL</w:t>
            </w:r>
          </w:p>
        </w:tc>
        <w:tc>
          <w:tcPr>
            <w:tcW w:w="1350" w:type="dxa"/>
            <w:tcBorders>
              <w:top w:val="single" w:sz="4" w:space="0" w:color="auto"/>
              <w:bottom w:val="single" w:sz="4" w:space="0" w:color="auto"/>
            </w:tcBorders>
            <w:vAlign w:val="bottom"/>
          </w:tcPr>
          <w:p w14:paraId="7D940232"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39-265</w:t>
            </w:r>
            <w:r w:rsidRPr="008F494B">
              <w:rPr>
                <w:rFonts w:ascii="Times New Roman" w:hAnsi="Times New Roman" w:cs="Times New Roman"/>
              </w:rPr>
              <w:t>% FPL</w:t>
            </w:r>
          </w:p>
        </w:tc>
        <w:tc>
          <w:tcPr>
            <w:tcW w:w="1710" w:type="dxa"/>
            <w:tcBorders>
              <w:top w:val="single" w:sz="4" w:space="0" w:color="auto"/>
              <w:bottom w:val="single" w:sz="4" w:space="0" w:color="auto"/>
            </w:tcBorders>
            <w:vAlign w:val="bottom"/>
          </w:tcPr>
          <w:p w14:paraId="322538D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Unadjusted Difference</w:t>
            </w:r>
          </w:p>
        </w:tc>
        <w:tc>
          <w:tcPr>
            <w:tcW w:w="2160" w:type="dxa"/>
            <w:tcBorders>
              <w:top w:val="single" w:sz="4" w:space="0" w:color="auto"/>
              <w:bottom w:val="single" w:sz="4" w:space="0" w:color="auto"/>
            </w:tcBorders>
            <w:vAlign w:val="bottom"/>
          </w:tcPr>
          <w:p w14:paraId="59017F1E" w14:textId="77777777" w:rsidR="00787503" w:rsidRPr="008F494B" w:rsidRDefault="00787503" w:rsidP="00A57F5E">
            <w:pPr>
              <w:jc w:val="center"/>
              <w:rPr>
                <w:rFonts w:ascii="Times New Roman" w:hAnsi="Times New Roman" w:cs="Times New Roman"/>
              </w:rPr>
            </w:pPr>
          </w:p>
        </w:tc>
      </w:tr>
      <w:tr w:rsidR="00787503" w:rsidRPr="008F494B" w14:paraId="53D05B60" w14:textId="77777777" w:rsidTr="00A57F5E">
        <w:tc>
          <w:tcPr>
            <w:tcW w:w="3150" w:type="dxa"/>
            <w:tcBorders>
              <w:top w:val="single" w:sz="4" w:space="0" w:color="auto"/>
            </w:tcBorders>
            <w:vAlign w:val="bottom"/>
          </w:tcPr>
          <w:p w14:paraId="447B108B" w14:textId="77777777" w:rsidR="00787503" w:rsidRDefault="00787503" w:rsidP="00A57F5E">
            <w:pPr>
              <w:rPr>
                <w:rFonts w:ascii="Times New Roman" w:hAnsi="Times New Roman" w:cs="Times New Roman"/>
                <w:b/>
              </w:rPr>
            </w:pPr>
            <w:r w:rsidRPr="008F494B">
              <w:rPr>
                <w:rFonts w:ascii="Times New Roman" w:hAnsi="Times New Roman" w:cs="Times New Roman"/>
                <w:b/>
              </w:rPr>
              <w:t>Continuity of Coverage</w:t>
            </w:r>
          </w:p>
          <w:p w14:paraId="403681DB" w14:textId="77777777" w:rsidR="00787503" w:rsidRPr="008F494B" w:rsidRDefault="00787503" w:rsidP="00A57F5E">
            <w:pPr>
              <w:rPr>
                <w:rFonts w:ascii="Times New Roman" w:hAnsi="Times New Roman" w:cs="Times New Roman"/>
                <w:b/>
              </w:rPr>
            </w:pPr>
          </w:p>
        </w:tc>
        <w:tc>
          <w:tcPr>
            <w:tcW w:w="1350" w:type="dxa"/>
            <w:tcBorders>
              <w:top w:val="single" w:sz="4" w:space="0" w:color="auto"/>
            </w:tcBorders>
            <w:vAlign w:val="bottom"/>
          </w:tcPr>
          <w:p w14:paraId="062094D7" w14:textId="77777777" w:rsidR="00787503" w:rsidRPr="008F494B" w:rsidRDefault="00787503" w:rsidP="00A57F5E">
            <w:pPr>
              <w:jc w:val="center"/>
              <w:rPr>
                <w:rFonts w:ascii="Times New Roman" w:hAnsi="Times New Roman" w:cs="Times New Roman"/>
              </w:rPr>
            </w:pPr>
          </w:p>
        </w:tc>
        <w:tc>
          <w:tcPr>
            <w:tcW w:w="1350" w:type="dxa"/>
            <w:tcBorders>
              <w:top w:val="single" w:sz="4" w:space="0" w:color="auto"/>
            </w:tcBorders>
            <w:vAlign w:val="bottom"/>
          </w:tcPr>
          <w:p w14:paraId="2AFAAD43" w14:textId="77777777" w:rsidR="00787503" w:rsidRPr="008F494B" w:rsidRDefault="00787503" w:rsidP="00A57F5E">
            <w:pPr>
              <w:jc w:val="center"/>
              <w:rPr>
                <w:rFonts w:ascii="Times New Roman" w:hAnsi="Times New Roman" w:cs="Times New Roman"/>
              </w:rPr>
            </w:pPr>
          </w:p>
        </w:tc>
        <w:tc>
          <w:tcPr>
            <w:tcW w:w="1710" w:type="dxa"/>
            <w:tcBorders>
              <w:top w:val="single" w:sz="4" w:space="0" w:color="auto"/>
            </w:tcBorders>
            <w:vAlign w:val="bottom"/>
          </w:tcPr>
          <w:p w14:paraId="6DD59CCF" w14:textId="77777777" w:rsidR="00787503" w:rsidRPr="008F494B" w:rsidRDefault="00787503" w:rsidP="00A57F5E">
            <w:pPr>
              <w:jc w:val="center"/>
              <w:rPr>
                <w:rFonts w:ascii="Times New Roman" w:hAnsi="Times New Roman" w:cs="Times New Roman"/>
              </w:rPr>
            </w:pPr>
          </w:p>
        </w:tc>
        <w:tc>
          <w:tcPr>
            <w:tcW w:w="2160" w:type="dxa"/>
            <w:tcBorders>
              <w:top w:val="single" w:sz="4" w:space="0" w:color="auto"/>
            </w:tcBorders>
            <w:vAlign w:val="bottom"/>
          </w:tcPr>
          <w:p w14:paraId="36ED9741" w14:textId="77777777" w:rsidR="00787503" w:rsidRPr="008F494B" w:rsidRDefault="00787503" w:rsidP="00A57F5E">
            <w:pPr>
              <w:jc w:val="center"/>
              <w:rPr>
                <w:rFonts w:ascii="Times New Roman" w:hAnsi="Times New Roman" w:cs="Times New Roman"/>
              </w:rPr>
            </w:pPr>
          </w:p>
        </w:tc>
      </w:tr>
      <w:tr w:rsidR="00787503" w:rsidRPr="008F494B" w14:paraId="53AA688D" w14:textId="77777777" w:rsidTr="00A57F5E">
        <w:tc>
          <w:tcPr>
            <w:tcW w:w="3150" w:type="dxa"/>
            <w:vAlign w:val="bottom"/>
          </w:tcPr>
          <w:p w14:paraId="7B4E45A4"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lastRenderedPageBreak/>
              <w:t>Mean enrollment duration (months)</w:t>
            </w:r>
          </w:p>
        </w:tc>
        <w:tc>
          <w:tcPr>
            <w:tcW w:w="1350" w:type="dxa"/>
            <w:vAlign w:val="bottom"/>
          </w:tcPr>
          <w:p w14:paraId="04D2A7A2"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10.66</w:t>
            </w:r>
            <w:r w:rsidRPr="008F494B">
              <w:rPr>
                <w:rFonts w:ascii="Times New Roman" w:hAnsi="Times New Roman" w:cs="Times New Roman"/>
                <w:color w:val="000000"/>
              </w:rPr>
              <w:br/>
            </w:r>
          </w:p>
        </w:tc>
        <w:tc>
          <w:tcPr>
            <w:tcW w:w="1350" w:type="dxa"/>
            <w:vAlign w:val="bottom"/>
          </w:tcPr>
          <w:p w14:paraId="2075997E"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8.96</w:t>
            </w:r>
            <w:r w:rsidRPr="008F494B">
              <w:rPr>
                <w:rFonts w:ascii="Times New Roman" w:hAnsi="Times New Roman" w:cs="Times New Roman"/>
                <w:color w:val="000000"/>
              </w:rPr>
              <w:br/>
            </w:r>
          </w:p>
        </w:tc>
        <w:tc>
          <w:tcPr>
            <w:tcW w:w="1710" w:type="dxa"/>
            <w:vAlign w:val="bottom"/>
          </w:tcPr>
          <w:p w14:paraId="5A8E2D9F"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7</w:t>
            </w:r>
          </w:p>
          <w:p w14:paraId="1B79051B" w14:textId="77777777" w:rsidR="00787503" w:rsidRPr="008F494B" w:rsidRDefault="00787503" w:rsidP="00A57F5E">
            <w:pPr>
              <w:jc w:val="center"/>
              <w:rPr>
                <w:rFonts w:ascii="Times New Roman" w:hAnsi="Times New Roman" w:cs="Times New Roman"/>
              </w:rPr>
            </w:pPr>
          </w:p>
        </w:tc>
        <w:tc>
          <w:tcPr>
            <w:tcW w:w="2160" w:type="dxa"/>
            <w:vAlign w:val="bottom"/>
          </w:tcPr>
          <w:p w14:paraId="0CC5963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27***</w:t>
            </w:r>
            <w:r>
              <w:rPr>
                <w:rFonts w:ascii="Times New Roman" w:hAnsi="Times New Roman" w:cs="Times New Roman"/>
                <w:color w:val="000000"/>
              </w:rPr>
              <w:t>*</w:t>
            </w:r>
          </w:p>
          <w:p w14:paraId="132027FA" w14:textId="77777777" w:rsidR="00787503" w:rsidRPr="008F494B" w:rsidRDefault="00787503" w:rsidP="00A57F5E">
            <w:pPr>
              <w:jc w:val="center"/>
              <w:rPr>
                <w:rFonts w:ascii="Times New Roman" w:hAnsi="Times New Roman" w:cs="Times New Roman"/>
              </w:rPr>
            </w:pPr>
          </w:p>
        </w:tc>
      </w:tr>
      <w:tr w:rsidR="00787503" w:rsidRPr="008F494B" w14:paraId="14D13B44" w14:textId="77777777" w:rsidTr="00A57F5E">
        <w:tc>
          <w:tcPr>
            <w:tcW w:w="3150" w:type="dxa"/>
            <w:vAlign w:val="bottom"/>
          </w:tcPr>
          <w:p w14:paraId="4B79D50B" w14:textId="77777777" w:rsidR="00787503" w:rsidRPr="008F494B" w:rsidRDefault="00787503" w:rsidP="00A57F5E">
            <w:pPr>
              <w:rPr>
                <w:rFonts w:ascii="Times New Roman" w:hAnsi="Times New Roman" w:cs="Times New Roman"/>
              </w:rPr>
            </w:pPr>
          </w:p>
          <w:p w14:paraId="1BEEEF73" w14:textId="77777777" w:rsidR="00787503" w:rsidRPr="008F494B" w:rsidRDefault="00787503" w:rsidP="00A57F5E">
            <w:pPr>
              <w:rPr>
                <w:rFonts w:ascii="Times New Roman" w:hAnsi="Times New Roman" w:cs="Times New Roman"/>
              </w:rPr>
            </w:pPr>
            <w:r>
              <w:rPr>
                <w:rFonts w:ascii="Times New Roman" w:hAnsi="Times New Roman" w:cs="Times New Roman"/>
              </w:rPr>
              <w:t xml:space="preserve">Coverage disruption rate  </w:t>
            </w:r>
            <w:r w:rsidRPr="008F494B">
              <w:rPr>
                <w:rFonts w:ascii="Times New Roman" w:hAnsi="Times New Roman" w:cs="Times New Roman"/>
              </w:rPr>
              <w:t>(gap or switch)</w:t>
            </w:r>
            <w:r>
              <w:rPr>
                <w:rFonts w:ascii="Times New Roman" w:hAnsi="Times New Roman" w:cs="Times New Roman"/>
              </w:rPr>
              <w:t>, %</w:t>
            </w:r>
          </w:p>
        </w:tc>
        <w:tc>
          <w:tcPr>
            <w:tcW w:w="1350" w:type="dxa"/>
            <w:vAlign w:val="bottom"/>
          </w:tcPr>
          <w:p w14:paraId="3864CA32"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8</w:t>
            </w:r>
            <w:r w:rsidRPr="008F494B">
              <w:rPr>
                <w:rFonts w:ascii="Times New Roman" w:hAnsi="Times New Roman" w:cs="Times New Roman"/>
                <w:color w:val="000000"/>
              </w:rPr>
              <w:br/>
            </w:r>
          </w:p>
        </w:tc>
        <w:tc>
          <w:tcPr>
            <w:tcW w:w="1350" w:type="dxa"/>
            <w:vAlign w:val="bottom"/>
          </w:tcPr>
          <w:p w14:paraId="0DADBB94"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21</w:t>
            </w:r>
            <w:r w:rsidRPr="008F494B">
              <w:rPr>
                <w:rFonts w:ascii="Times New Roman" w:hAnsi="Times New Roman" w:cs="Times New Roman"/>
                <w:color w:val="000000"/>
              </w:rPr>
              <w:br/>
            </w:r>
          </w:p>
        </w:tc>
        <w:tc>
          <w:tcPr>
            <w:tcW w:w="1710" w:type="dxa"/>
            <w:vAlign w:val="bottom"/>
          </w:tcPr>
          <w:p w14:paraId="5D01E751"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3</w:t>
            </w:r>
          </w:p>
          <w:p w14:paraId="2D14045D" w14:textId="77777777" w:rsidR="00787503" w:rsidRPr="008F494B" w:rsidRDefault="00787503" w:rsidP="00A57F5E">
            <w:pPr>
              <w:jc w:val="center"/>
              <w:rPr>
                <w:rFonts w:ascii="Times New Roman" w:hAnsi="Times New Roman" w:cs="Times New Roman"/>
              </w:rPr>
            </w:pPr>
          </w:p>
        </w:tc>
        <w:tc>
          <w:tcPr>
            <w:tcW w:w="2160" w:type="dxa"/>
            <w:vAlign w:val="bottom"/>
          </w:tcPr>
          <w:p w14:paraId="73F839E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2FDD7C08" w14:textId="77777777" w:rsidTr="00A57F5E">
        <w:tc>
          <w:tcPr>
            <w:tcW w:w="3150" w:type="dxa"/>
            <w:vAlign w:val="bottom"/>
          </w:tcPr>
          <w:p w14:paraId="39DB60F7" w14:textId="77777777" w:rsidR="00787503" w:rsidRPr="008F494B" w:rsidRDefault="00787503" w:rsidP="00A57F5E">
            <w:pPr>
              <w:rPr>
                <w:rFonts w:ascii="Times New Roman" w:hAnsi="Times New Roman" w:cs="Times New Roman"/>
              </w:rPr>
            </w:pPr>
          </w:p>
          <w:p w14:paraId="3023C597"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disruptions (gap or switch)</w:t>
            </w:r>
          </w:p>
        </w:tc>
        <w:tc>
          <w:tcPr>
            <w:tcW w:w="1350" w:type="dxa"/>
            <w:vAlign w:val="bottom"/>
          </w:tcPr>
          <w:p w14:paraId="675FEDDF"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11</w:t>
            </w:r>
            <w:r w:rsidRPr="008F494B">
              <w:rPr>
                <w:rFonts w:ascii="Times New Roman" w:hAnsi="Times New Roman" w:cs="Times New Roman"/>
                <w:color w:val="000000"/>
              </w:rPr>
              <w:br/>
            </w:r>
          </w:p>
        </w:tc>
        <w:tc>
          <w:tcPr>
            <w:tcW w:w="1350" w:type="dxa"/>
            <w:vAlign w:val="bottom"/>
          </w:tcPr>
          <w:p w14:paraId="663570CE"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32</w:t>
            </w:r>
            <w:r w:rsidRPr="008F494B">
              <w:rPr>
                <w:rFonts w:ascii="Times New Roman" w:hAnsi="Times New Roman" w:cs="Times New Roman"/>
                <w:color w:val="000000"/>
              </w:rPr>
              <w:br/>
            </w:r>
          </w:p>
        </w:tc>
        <w:tc>
          <w:tcPr>
            <w:tcW w:w="1710" w:type="dxa"/>
            <w:vAlign w:val="bottom"/>
          </w:tcPr>
          <w:p w14:paraId="2B358526"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21</w:t>
            </w:r>
          </w:p>
          <w:p w14:paraId="3F41D560" w14:textId="77777777" w:rsidR="00787503" w:rsidRPr="008F494B" w:rsidRDefault="00787503" w:rsidP="00A57F5E">
            <w:pPr>
              <w:jc w:val="center"/>
              <w:rPr>
                <w:rFonts w:ascii="Times New Roman" w:hAnsi="Times New Roman" w:cs="Times New Roman"/>
              </w:rPr>
            </w:pPr>
          </w:p>
        </w:tc>
        <w:tc>
          <w:tcPr>
            <w:tcW w:w="2160" w:type="dxa"/>
            <w:vAlign w:val="bottom"/>
          </w:tcPr>
          <w:p w14:paraId="5BA3A42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5**</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D9AAFEA" w14:textId="77777777" w:rsidTr="00A57F5E">
        <w:tc>
          <w:tcPr>
            <w:tcW w:w="3150" w:type="dxa"/>
            <w:vAlign w:val="bottom"/>
          </w:tcPr>
          <w:p w14:paraId="5EEC0F27" w14:textId="77777777" w:rsidR="00787503" w:rsidRPr="008F494B" w:rsidRDefault="00787503" w:rsidP="00A57F5E">
            <w:pPr>
              <w:rPr>
                <w:rFonts w:ascii="Times New Roman" w:hAnsi="Times New Roman" w:cs="Times New Roman"/>
              </w:rPr>
            </w:pPr>
          </w:p>
          <w:p w14:paraId="210E399D"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gaps</w:t>
            </w:r>
          </w:p>
        </w:tc>
        <w:tc>
          <w:tcPr>
            <w:tcW w:w="1350" w:type="dxa"/>
            <w:vAlign w:val="bottom"/>
          </w:tcPr>
          <w:p w14:paraId="39C50BD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sidRPr="008F494B">
              <w:rPr>
                <w:rFonts w:ascii="Times New Roman" w:hAnsi="Times New Roman" w:cs="Times New Roman"/>
                <w:color w:val="000000"/>
              </w:rPr>
              <w:br/>
            </w:r>
          </w:p>
        </w:tc>
        <w:tc>
          <w:tcPr>
            <w:tcW w:w="1350" w:type="dxa"/>
            <w:vAlign w:val="bottom"/>
          </w:tcPr>
          <w:p w14:paraId="5763D56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7</w:t>
            </w:r>
            <w:r w:rsidRPr="008F494B">
              <w:rPr>
                <w:rFonts w:ascii="Times New Roman" w:hAnsi="Times New Roman" w:cs="Times New Roman"/>
                <w:color w:val="000000"/>
              </w:rPr>
              <w:br/>
            </w:r>
          </w:p>
        </w:tc>
        <w:tc>
          <w:tcPr>
            <w:tcW w:w="1710" w:type="dxa"/>
            <w:vAlign w:val="bottom"/>
          </w:tcPr>
          <w:p w14:paraId="2BFDAC67"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05</w:t>
            </w:r>
          </w:p>
          <w:p w14:paraId="3DCBADCE" w14:textId="77777777" w:rsidR="00787503" w:rsidRPr="008F494B" w:rsidRDefault="00787503" w:rsidP="00A57F5E">
            <w:pPr>
              <w:jc w:val="center"/>
              <w:rPr>
                <w:rFonts w:ascii="Times New Roman" w:hAnsi="Times New Roman" w:cs="Times New Roman"/>
              </w:rPr>
            </w:pPr>
          </w:p>
        </w:tc>
        <w:tc>
          <w:tcPr>
            <w:tcW w:w="2160" w:type="dxa"/>
            <w:vAlign w:val="bottom"/>
          </w:tcPr>
          <w:p w14:paraId="49D78F2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sidRPr="008F494B">
              <w:rPr>
                <w:rFonts w:ascii="Times New Roman" w:hAnsi="Times New Roman" w:cs="Times New Roman"/>
                <w:color w:val="000000"/>
              </w:rPr>
              <w:br/>
            </w:r>
          </w:p>
        </w:tc>
      </w:tr>
      <w:tr w:rsidR="00787503" w:rsidRPr="008F494B" w14:paraId="093374E1" w14:textId="77777777" w:rsidTr="00A57F5E">
        <w:tc>
          <w:tcPr>
            <w:tcW w:w="3150" w:type="dxa"/>
            <w:vAlign w:val="bottom"/>
          </w:tcPr>
          <w:p w14:paraId="625B966C" w14:textId="77777777" w:rsidR="00787503" w:rsidRPr="008F494B" w:rsidRDefault="00787503" w:rsidP="00A57F5E">
            <w:pPr>
              <w:rPr>
                <w:rFonts w:ascii="Times New Roman" w:hAnsi="Times New Roman" w:cs="Times New Roman"/>
              </w:rPr>
            </w:pPr>
          </w:p>
          <w:p w14:paraId="6EA69528"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duration of coverage gaps (months)</w:t>
            </w:r>
          </w:p>
        </w:tc>
        <w:tc>
          <w:tcPr>
            <w:tcW w:w="1350" w:type="dxa"/>
            <w:vAlign w:val="bottom"/>
          </w:tcPr>
          <w:p w14:paraId="07B51D44"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6</w:t>
            </w:r>
            <w:r w:rsidRPr="008F494B">
              <w:rPr>
                <w:rFonts w:ascii="Times New Roman" w:hAnsi="Times New Roman" w:cs="Times New Roman"/>
                <w:color w:val="000000"/>
              </w:rPr>
              <w:br/>
            </w:r>
          </w:p>
        </w:tc>
        <w:tc>
          <w:tcPr>
            <w:tcW w:w="1350" w:type="dxa"/>
            <w:vAlign w:val="bottom"/>
          </w:tcPr>
          <w:p w14:paraId="4A306563"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27</w:t>
            </w:r>
            <w:r w:rsidRPr="008F494B">
              <w:rPr>
                <w:rFonts w:ascii="Times New Roman" w:hAnsi="Times New Roman" w:cs="Times New Roman"/>
                <w:color w:val="000000"/>
              </w:rPr>
              <w:br/>
            </w:r>
          </w:p>
        </w:tc>
        <w:tc>
          <w:tcPr>
            <w:tcW w:w="1710" w:type="dxa"/>
            <w:vAlign w:val="bottom"/>
          </w:tcPr>
          <w:p w14:paraId="3DAE5CD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21</w:t>
            </w:r>
          </w:p>
          <w:p w14:paraId="652C375C" w14:textId="77777777" w:rsidR="00787503" w:rsidRPr="008F494B" w:rsidRDefault="00787503" w:rsidP="00A57F5E">
            <w:pPr>
              <w:jc w:val="center"/>
              <w:rPr>
                <w:rFonts w:ascii="Times New Roman" w:hAnsi="Times New Roman" w:cs="Times New Roman"/>
              </w:rPr>
            </w:pPr>
          </w:p>
        </w:tc>
        <w:tc>
          <w:tcPr>
            <w:tcW w:w="2160" w:type="dxa"/>
            <w:vAlign w:val="bottom"/>
          </w:tcPr>
          <w:p w14:paraId="6C54B869"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7**</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94391F9" w14:textId="77777777" w:rsidTr="00A57F5E">
        <w:tc>
          <w:tcPr>
            <w:tcW w:w="3150" w:type="dxa"/>
            <w:vAlign w:val="bottom"/>
          </w:tcPr>
          <w:p w14:paraId="1617A266" w14:textId="77777777" w:rsidR="00787503" w:rsidRPr="008F494B" w:rsidRDefault="00787503" w:rsidP="00A57F5E">
            <w:pPr>
              <w:rPr>
                <w:rFonts w:ascii="Times New Roman" w:hAnsi="Times New Roman" w:cs="Times New Roman"/>
              </w:rPr>
            </w:pPr>
          </w:p>
          <w:p w14:paraId="23BDE18C"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switches</w:t>
            </w:r>
          </w:p>
        </w:tc>
        <w:tc>
          <w:tcPr>
            <w:tcW w:w="1350" w:type="dxa"/>
            <w:vAlign w:val="bottom"/>
          </w:tcPr>
          <w:p w14:paraId="46827E1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9</w:t>
            </w:r>
            <w:r w:rsidRPr="008F494B">
              <w:rPr>
                <w:rFonts w:ascii="Times New Roman" w:hAnsi="Times New Roman" w:cs="Times New Roman"/>
                <w:color w:val="000000"/>
              </w:rPr>
              <w:br/>
            </w:r>
          </w:p>
        </w:tc>
        <w:tc>
          <w:tcPr>
            <w:tcW w:w="1350" w:type="dxa"/>
            <w:vAlign w:val="bottom"/>
          </w:tcPr>
          <w:p w14:paraId="172B339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26</w:t>
            </w:r>
            <w:r w:rsidRPr="008F494B">
              <w:rPr>
                <w:rFonts w:ascii="Times New Roman" w:hAnsi="Times New Roman" w:cs="Times New Roman"/>
                <w:color w:val="000000"/>
              </w:rPr>
              <w:br/>
            </w:r>
          </w:p>
        </w:tc>
        <w:tc>
          <w:tcPr>
            <w:tcW w:w="1710" w:type="dxa"/>
            <w:vAlign w:val="bottom"/>
          </w:tcPr>
          <w:p w14:paraId="6F66BA0F"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17</w:t>
            </w:r>
          </w:p>
          <w:p w14:paraId="52FCD6F8" w14:textId="77777777" w:rsidR="00787503" w:rsidRPr="008F494B" w:rsidRDefault="00787503" w:rsidP="00A57F5E">
            <w:pPr>
              <w:jc w:val="center"/>
              <w:rPr>
                <w:rFonts w:ascii="Times New Roman" w:hAnsi="Times New Roman" w:cs="Times New Roman"/>
              </w:rPr>
            </w:pPr>
          </w:p>
        </w:tc>
        <w:tc>
          <w:tcPr>
            <w:tcW w:w="2160" w:type="dxa"/>
            <w:vAlign w:val="bottom"/>
          </w:tcPr>
          <w:p w14:paraId="48CFDC4F"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47415B8" w14:textId="77777777" w:rsidTr="00A57F5E">
        <w:tc>
          <w:tcPr>
            <w:tcW w:w="3150" w:type="dxa"/>
            <w:vAlign w:val="bottom"/>
          </w:tcPr>
          <w:p w14:paraId="6043DE0A" w14:textId="77777777" w:rsidR="00787503" w:rsidRPr="008F494B" w:rsidRDefault="00787503" w:rsidP="00A57F5E">
            <w:pPr>
              <w:rPr>
                <w:rFonts w:ascii="Times New Roman" w:hAnsi="Times New Roman" w:cs="Times New Roman"/>
              </w:rPr>
            </w:pPr>
          </w:p>
          <w:p w14:paraId="26AA04A5" w14:textId="77777777" w:rsidR="00787503" w:rsidRPr="008F494B" w:rsidRDefault="00787503" w:rsidP="00A57F5E">
            <w:pPr>
              <w:rPr>
                <w:rFonts w:ascii="Times New Roman" w:hAnsi="Times New Roman" w:cs="Times New Roman"/>
              </w:rPr>
            </w:pPr>
            <w:r>
              <w:rPr>
                <w:rFonts w:ascii="Times New Roman" w:hAnsi="Times New Roman" w:cs="Times New Roman"/>
              </w:rPr>
              <w:t>Coverage switch rate, %</w:t>
            </w:r>
          </w:p>
        </w:tc>
        <w:tc>
          <w:tcPr>
            <w:tcW w:w="1350" w:type="dxa"/>
            <w:vAlign w:val="bottom"/>
          </w:tcPr>
          <w:p w14:paraId="6380EDB4"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7</w:t>
            </w:r>
            <w:r w:rsidRPr="008F494B">
              <w:rPr>
                <w:rFonts w:ascii="Times New Roman" w:hAnsi="Times New Roman" w:cs="Times New Roman"/>
                <w:color w:val="000000"/>
              </w:rPr>
              <w:br/>
            </w:r>
          </w:p>
        </w:tc>
        <w:tc>
          <w:tcPr>
            <w:tcW w:w="1350" w:type="dxa"/>
            <w:vAlign w:val="bottom"/>
          </w:tcPr>
          <w:p w14:paraId="642C0255"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20</w:t>
            </w:r>
            <w:r w:rsidRPr="008F494B">
              <w:rPr>
                <w:rFonts w:ascii="Times New Roman" w:hAnsi="Times New Roman" w:cs="Times New Roman"/>
                <w:color w:val="000000"/>
              </w:rPr>
              <w:br/>
            </w:r>
          </w:p>
        </w:tc>
        <w:tc>
          <w:tcPr>
            <w:tcW w:w="1710" w:type="dxa"/>
            <w:vAlign w:val="bottom"/>
          </w:tcPr>
          <w:p w14:paraId="07625EF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3</w:t>
            </w:r>
          </w:p>
          <w:p w14:paraId="63E19BF1" w14:textId="77777777" w:rsidR="00787503" w:rsidRPr="008F494B" w:rsidRDefault="00787503" w:rsidP="00A57F5E">
            <w:pPr>
              <w:jc w:val="center"/>
              <w:rPr>
                <w:rFonts w:ascii="Times New Roman" w:hAnsi="Times New Roman" w:cs="Times New Roman"/>
                <w:color w:val="000000"/>
              </w:rPr>
            </w:pPr>
          </w:p>
        </w:tc>
        <w:tc>
          <w:tcPr>
            <w:tcW w:w="2160" w:type="dxa"/>
            <w:vAlign w:val="bottom"/>
          </w:tcPr>
          <w:p w14:paraId="61285C9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1404803A" w14:textId="77777777" w:rsidTr="00A57F5E">
        <w:tc>
          <w:tcPr>
            <w:tcW w:w="3150" w:type="dxa"/>
            <w:vAlign w:val="bottom"/>
          </w:tcPr>
          <w:p w14:paraId="54721506" w14:textId="77777777" w:rsidR="00787503" w:rsidRPr="008F494B" w:rsidRDefault="00787503" w:rsidP="00A57F5E">
            <w:pPr>
              <w:rPr>
                <w:rFonts w:ascii="Times New Roman" w:hAnsi="Times New Roman" w:cs="Times New Roman"/>
              </w:rPr>
            </w:pPr>
          </w:p>
          <w:p w14:paraId="379D7793" w14:textId="77777777" w:rsidR="00787503" w:rsidRPr="008F494B" w:rsidRDefault="00787503" w:rsidP="00A57F5E">
            <w:pPr>
              <w:rPr>
                <w:rFonts w:ascii="Times New Roman" w:hAnsi="Times New Roman" w:cs="Times New Roman"/>
              </w:rPr>
            </w:pPr>
            <w:r>
              <w:rPr>
                <w:rFonts w:ascii="Times New Roman" w:hAnsi="Times New Roman" w:cs="Times New Roman"/>
              </w:rPr>
              <w:t>Coverage gap rate, %</w:t>
            </w:r>
          </w:p>
        </w:tc>
        <w:tc>
          <w:tcPr>
            <w:tcW w:w="1350" w:type="dxa"/>
            <w:vAlign w:val="bottom"/>
          </w:tcPr>
          <w:p w14:paraId="2F010790"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br/>
            </w:r>
            <w:r>
              <w:rPr>
                <w:rFonts w:ascii="Times New Roman" w:hAnsi="Times New Roman" w:cs="Times New Roman"/>
                <w:color w:val="000000"/>
              </w:rPr>
              <w:t>2</w:t>
            </w:r>
          </w:p>
        </w:tc>
        <w:tc>
          <w:tcPr>
            <w:tcW w:w="1350" w:type="dxa"/>
            <w:vAlign w:val="bottom"/>
          </w:tcPr>
          <w:p w14:paraId="558BEBE3"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br/>
            </w:r>
            <w:r>
              <w:rPr>
                <w:rFonts w:ascii="Times New Roman" w:hAnsi="Times New Roman" w:cs="Times New Roman"/>
                <w:color w:val="000000"/>
              </w:rPr>
              <w:t>6</w:t>
            </w:r>
          </w:p>
        </w:tc>
        <w:tc>
          <w:tcPr>
            <w:tcW w:w="1710" w:type="dxa"/>
            <w:vAlign w:val="bottom"/>
          </w:tcPr>
          <w:p w14:paraId="73E555BA" w14:textId="77777777" w:rsidR="00787503" w:rsidRPr="008F494B" w:rsidRDefault="00787503" w:rsidP="00A57F5E">
            <w:pPr>
              <w:jc w:val="center"/>
              <w:rPr>
                <w:rFonts w:ascii="Times New Roman" w:hAnsi="Times New Roman" w:cs="Times New Roman"/>
                <w:color w:val="000000"/>
              </w:rPr>
            </w:pPr>
          </w:p>
          <w:p w14:paraId="4016C0D9" w14:textId="77777777" w:rsidR="00787503" w:rsidRPr="008F494B" w:rsidRDefault="00787503" w:rsidP="00A57F5E">
            <w:pPr>
              <w:jc w:val="center"/>
              <w:rPr>
                <w:rFonts w:ascii="Times New Roman" w:hAnsi="Times New Roman" w:cs="Times New Roman"/>
                <w:color w:val="000000"/>
              </w:rPr>
            </w:pPr>
            <w:r>
              <w:rPr>
                <w:rFonts w:ascii="Times New Roman" w:hAnsi="Times New Roman" w:cs="Times New Roman"/>
                <w:color w:val="000000"/>
              </w:rPr>
              <w:t>4</w:t>
            </w:r>
          </w:p>
        </w:tc>
        <w:tc>
          <w:tcPr>
            <w:tcW w:w="2160" w:type="dxa"/>
            <w:vAlign w:val="bottom"/>
          </w:tcPr>
          <w:p w14:paraId="43F11D79"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01**</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0639B67E" w14:textId="77777777" w:rsidTr="00A57F5E">
        <w:tc>
          <w:tcPr>
            <w:tcW w:w="3150" w:type="dxa"/>
            <w:vAlign w:val="bottom"/>
          </w:tcPr>
          <w:p w14:paraId="0BB7FFAC" w14:textId="77777777" w:rsidR="00787503" w:rsidRPr="008F494B" w:rsidRDefault="00787503" w:rsidP="00A57F5E">
            <w:pPr>
              <w:rPr>
                <w:rFonts w:ascii="Times New Roman" w:hAnsi="Times New Roman" w:cs="Times New Roman"/>
              </w:rPr>
            </w:pPr>
          </w:p>
        </w:tc>
        <w:tc>
          <w:tcPr>
            <w:tcW w:w="1350" w:type="dxa"/>
            <w:vAlign w:val="bottom"/>
          </w:tcPr>
          <w:p w14:paraId="2CD831B7" w14:textId="77777777" w:rsidR="00787503" w:rsidRPr="008F494B" w:rsidRDefault="00787503" w:rsidP="00A57F5E">
            <w:pPr>
              <w:jc w:val="center"/>
              <w:rPr>
                <w:rFonts w:ascii="Times New Roman" w:hAnsi="Times New Roman" w:cs="Times New Roman"/>
                <w:color w:val="000000"/>
              </w:rPr>
            </w:pPr>
          </w:p>
        </w:tc>
        <w:tc>
          <w:tcPr>
            <w:tcW w:w="1350" w:type="dxa"/>
            <w:vAlign w:val="bottom"/>
          </w:tcPr>
          <w:p w14:paraId="7CF81736" w14:textId="77777777" w:rsidR="00787503" w:rsidRPr="008F494B" w:rsidRDefault="00787503" w:rsidP="00A57F5E">
            <w:pPr>
              <w:jc w:val="center"/>
              <w:rPr>
                <w:rFonts w:ascii="Times New Roman" w:hAnsi="Times New Roman" w:cs="Times New Roman"/>
                <w:color w:val="000000"/>
              </w:rPr>
            </w:pPr>
          </w:p>
        </w:tc>
        <w:tc>
          <w:tcPr>
            <w:tcW w:w="1710" w:type="dxa"/>
            <w:vAlign w:val="bottom"/>
          </w:tcPr>
          <w:p w14:paraId="549F7BBC" w14:textId="77777777" w:rsidR="00787503" w:rsidRPr="008F494B" w:rsidRDefault="00787503" w:rsidP="00A57F5E">
            <w:pPr>
              <w:jc w:val="center"/>
              <w:rPr>
                <w:rFonts w:ascii="Times New Roman" w:hAnsi="Times New Roman" w:cs="Times New Roman"/>
                <w:color w:val="000000"/>
              </w:rPr>
            </w:pPr>
          </w:p>
        </w:tc>
        <w:tc>
          <w:tcPr>
            <w:tcW w:w="2160" w:type="dxa"/>
            <w:vAlign w:val="bottom"/>
          </w:tcPr>
          <w:p w14:paraId="055AC4BA" w14:textId="77777777" w:rsidR="00787503" w:rsidRPr="008F494B" w:rsidRDefault="00787503" w:rsidP="00A57F5E">
            <w:pPr>
              <w:jc w:val="center"/>
              <w:rPr>
                <w:rFonts w:ascii="Times New Roman" w:hAnsi="Times New Roman" w:cs="Times New Roman"/>
                <w:color w:val="000000"/>
              </w:rPr>
            </w:pPr>
          </w:p>
        </w:tc>
      </w:tr>
      <w:tr w:rsidR="00787503" w:rsidRPr="008F494B" w14:paraId="5FC9C02C" w14:textId="77777777" w:rsidTr="00A57F5E">
        <w:tc>
          <w:tcPr>
            <w:tcW w:w="3150" w:type="dxa"/>
            <w:vAlign w:val="bottom"/>
          </w:tcPr>
          <w:p w14:paraId="6F1AA59C" w14:textId="77777777" w:rsidR="00787503" w:rsidRPr="008F494B" w:rsidRDefault="00787503" w:rsidP="00A57F5E">
            <w:pPr>
              <w:rPr>
                <w:rFonts w:ascii="Times New Roman" w:hAnsi="Times New Roman" w:cs="Times New Roman"/>
                <w:b/>
              </w:rPr>
            </w:pPr>
            <w:r w:rsidRPr="008F494B">
              <w:rPr>
                <w:rFonts w:ascii="Times New Roman" w:hAnsi="Times New Roman" w:cs="Times New Roman"/>
                <w:b/>
              </w:rPr>
              <w:t>Type of Enrollment</w:t>
            </w:r>
          </w:p>
        </w:tc>
        <w:tc>
          <w:tcPr>
            <w:tcW w:w="1350" w:type="dxa"/>
            <w:vAlign w:val="bottom"/>
          </w:tcPr>
          <w:p w14:paraId="6C504775" w14:textId="77777777" w:rsidR="00787503" w:rsidRPr="008F494B" w:rsidRDefault="00787503" w:rsidP="00A57F5E">
            <w:pPr>
              <w:jc w:val="center"/>
              <w:rPr>
                <w:rFonts w:ascii="Times New Roman" w:hAnsi="Times New Roman" w:cs="Times New Roman"/>
              </w:rPr>
            </w:pPr>
          </w:p>
        </w:tc>
        <w:tc>
          <w:tcPr>
            <w:tcW w:w="1350" w:type="dxa"/>
            <w:vAlign w:val="bottom"/>
          </w:tcPr>
          <w:p w14:paraId="5ED24206" w14:textId="77777777" w:rsidR="00787503" w:rsidRPr="008F494B" w:rsidRDefault="00787503" w:rsidP="00A57F5E">
            <w:pPr>
              <w:jc w:val="center"/>
              <w:rPr>
                <w:rFonts w:ascii="Times New Roman" w:hAnsi="Times New Roman" w:cs="Times New Roman"/>
              </w:rPr>
            </w:pPr>
          </w:p>
        </w:tc>
        <w:tc>
          <w:tcPr>
            <w:tcW w:w="1710" w:type="dxa"/>
            <w:vAlign w:val="bottom"/>
          </w:tcPr>
          <w:p w14:paraId="433BB706" w14:textId="77777777" w:rsidR="00787503" w:rsidRPr="008F494B" w:rsidRDefault="00787503" w:rsidP="00A57F5E">
            <w:pPr>
              <w:jc w:val="center"/>
              <w:rPr>
                <w:rFonts w:ascii="Times New Roman" w:hAnsi="Times New Roman" w:cs="Times New Roman"/>
              </w:rPr>
            </w:pPr>
          </w:p>
        </w:tc>
        <w:tc>
          <w:tcPr>
            <w:tcW w:w="2160" w:type="dxa"/>
            <w:vAlign w:val="bottom"/>
          </w:tcPr>
          <w:p w14:paraId="64E928A9" w14:textId="77777777" w:rsidR="00787503" w:rsidRPr="008F494B" w:rsidRDefault="00787503" w:rsidP="00A57F5E">
            <w:pPr>
              <w:jc w:val="center"/>
              <w:rPr>
                <w:rFonts w:ascii="Times New Roman" w:hAnsi="Times New Roman" w:cs="Times New Roman"/>
              </w:rPr>
            </w:pPr>
          </w:p>
        </w:tc>
      </w:tr>
      <w:tr w:rsidR="00787503" w:rsidRPr="008F494B" w14:paraId="13C811A9" w14:textId="77777777" w:rsidTr="00A57F5E">
        <w:tc>
          <w:tcPr>
            <w:tcW w:w="3150" w:type="dxa"/>
            <w:vAlign w:val="bottom"/>
          </w:tcPr>
          <w:p w14:paraId="59DE3D96" w14:textId="77777777" w:rsidR="00787503" w:rsidRPr="008F494B" w:rsidRDefault="00787503" w:rsidP="00A57F5E">
            <w:pPr>
              <w:rPr>
                <w:rFonts w:ascii="Times New Roman" w:hAnsi="Times New Roman" w:cs="Times New Roman"/>
              </w:rPr>
            </w:pPr>
            <w:r>
              <w:rPr>
                <w:rFonts w:ascii="Times New Roman" w:hAnsi="Times New Roman" w:cs="Times New Roman"/>
              </w:rPr>
              <w:t>Any c</w:t>
            </w:r>
            <w:r w:rsidRPr="008F494B">
              <w:rPr>
                <w:rFonts w:ascii="Times New Roman" w:hAnsi="Times New Roman" w:cs="Times New Roman"/>
              </w:rPr>
              <w:t>ommercial</w:t>
            </w:r>
            <w:r>
              <w:rPr>
                <w:rFonts w:ascii="Times New Roman" w:hAnsi="Times New Roman" w:cs="Times New Roman"/>
              </w:rPr>
              <w:t>, %</w:t>
            </w:r>
          </w:p>
        </w:tc>
        <w:tc>
          <w:tcPr>
            <w:tcW w:w="1350" w:type="dxa"/>
            <w:vAlign w:val="bottom"/>
          </w:tcPr>
          <w:p w14:paraId="3DED8905"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6</w:t>
            </w:r>
          </w:p>
        </w:tc>
        <w:tc>
          <w:tcPr>
            <w:tcW w:w="1350" w:type="dxa"/>
            <w:vAlign w:val="bottom"/>
          </w:tcPr>
          <w:p w14:paraId="5CAE6360"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12</w:t>
            </w:r>
          </w:p>
        </w:tc>
        <w:tc>
          <w:tcPr>
            <w:tcW w:w="1710" w:type="dxa"/>
            <w:vAlign w:val="bottom"/>
          </w:tcPr>
          <w:p w14:paraId="29273C8F"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6</w:t>
            </w:r>
          </w:p>
        </w:tc>
        <w:tc>
          <w:tcPr>
            <w:tcW w:w="2160" w:type="dxa"/>
            <w:vAlign w:val="bottom"/>
          </w:tcPr>
          <w:p w14:paraId="614AF5E4"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0.02**</w:t>
            </w:r>
            <w:r>
              <w:rPr>
                <w:rFonts w:ascii="Times New Roman" w:hAnsi="Times New Roman" w:cs="Times New Roman"/>
                <w:color w:val="000000"/>
              </w:rPr>
              <w:br/>
            </w:r>
          </w:p>
        </w:tc>
      </w:tr>
      <w:tr w:rsidR="00787503" w:rsidRPr="008F494B" w14:paraId="5C08345E" w14:textId="77777777" w:rsidTr="00A57F5E">
        <w:tc>
          <w:tcPr>
            <w:tcW w:w="3150" w:type="dxa"/>
            <w:vAlign w:val="bottom"/>
          </w:tcPr>
          <w:p w14:paraId="7D5A2E19"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Any Marketplace</w:t>
            </w:r>
            <w:r>
              <w:rPr>
                <w:rFonts w:ascii="Times New Roman" w:hAnsi="Times New Roman" w:cs="Times New Roman"/>
              </w:rPr>
              <w:t>, %</w:t>
            </w:r>
          </w:p>
        </w:tc>
        <w:tc>
          <w:tcPr>
            <w:tcW w:w="1350" w:type="dxa"/>
            <w:vAlign w:val="bottom"/>
          </w:tcPr>
          <w:p w14:paraId="07A76DA5" w14:textId="77777777" w:rsidR="00787503" w:rsidRDefault="00787503" w:rsidP="00A57F5E">
            <w:pPr>
              <w:jc w:val="center"/>
              <w:rPr>
                <w:rFonts w:ascii="Times New Roman" w:hAnsi="Times New Roman" w:cs="Times New Roman"/>
              </w:rPr>
            </w:pPr>
            <w:r w:rsidRPr="008F494B">
              <w:rPr>
                <w:rFonts w:ascii="Times New Roman" w:hAnsi="Times New Roman" w:cs="Times New Roman"/>
                <w:color w:val="000000"/>
              </w:rPr>
              <w:br/>
            </w:r>
          </w:p>
          <w:p w14:paraId="3D261075"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w:t>
            </w:r>
          </w:p>
        </w:tc>
        <w:tc>
          <w:tcPr>
            <w:tcW w:w="1350" w:type="dxa"/>
            <w:vAlign w:val="bottom"/>
          </w:tcPr>
          <w:p w14:paraId="7852373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8</w:t>
            </w:r>
          </w:p>
        </w:tc>
        <w:tc>
          <w:tcPr>
            <w:tcW w:w="1710" w:type="dxa"/>
            <w:vAlign w:val="bottom"/>
          </w:tcPr>
          <w:p w14:paraId="051D033D"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7</w:t>
            </w:r>
          </w:p>
        </w:tc>
        <w:tc>
          <w:tcPr>
            <w:tcW w:w="2160" w:type="dxa"/>
            <w:vAlign w:val="bottom"/>
          </w:tcPr>
          <w:p w14:paraId="4511EEF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25CBC179" w14:textId="77777777" w:rsidTr="00A57F5E">
        <w:tc>
          <w:tcPr>
            <w:tcW w:w="3150" w:type="dxa"/>
            <w:tcBorders>
              <w:bottom w:val="single" w:sz="4" w:space="0" w:color="auto"/>
            </w:tcBorders>
            <w:vAlign w:val="bottom"/>
          </w:tcPr>
          <w:p w14:paraId="41CDE96B"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Only Medicaid</w:t>
            </w:r>
            <w:r>
              <w:rPr>
                <w:rFonts w:ascii="Times New Roman" w:hAnsi="Times New Roman" w:cs="Times New Roman"/>
              </w:rPr>
              <w:t>, %</w:t>
            </w:r>
          </w:p>
        </w:tc>
        <w:tc>
          <w:tcPr>
            <w:tcW w:w="1350" w:type="dxa"/>
            <w:tcBorders>
              <w:bottom w:val="single" w:sz="4" w:space="0" w:color="auto"/>
            </w:tcBorders>
            <w:vAlign w:val="bottom"/>
          </w:tcPr>
          <w:p w14:paraId="13807D99"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93</w:t>
            </w:r>
          </w:p>
        </w:tc>
        <w:tc>
          <w:tcPr>
            <w:tcW w:w="1350" w:type="dxa"/>
            <w:tcBorders>
              <w:bottom w:val="single" w:sz="4" w:space="0" w:color="auto"/>
            </w:tcBorders>
            <w:vAlign w:val="bottom"/>
          </w:tcPr>
          <w:p w14:paraId="435F144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80</w:t>
            </w:r>
          </w:p>
        </w:tc>
        <w:tc>
          <w:tcPr>
            <w:tcW w:w="1710" w:type="dxa"/>
            <w:tcBorders>
              <w:bottom w:val="single" w:sz="4" w:space="0" w:color="auto"/>
            </w:tcBorders>
            <w:vAlign w:val="bottom"/>
          </w:tcPr>
          <w:p w14:paraId="3198A189"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3</w:t>
            </w:r>
          </w:p>
        </w:tc>
        <w:tc>
          <w:tcPr>
            <w:tcW w:w="2160" w:type="dxa"/>
            <w:tcBorders>
              <w:bottom w:val="single" w:sz="4" w:space="0" w:color="auto"/>
            </w:tcBorders>
            <w:vAlign w:val="bottom"/>
          </w:tcPr>
          <w:p w14:paraId="4779C6C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bl>
    <w:p w14:paraId="6D7BE24B" w14:textId="77777777" w:rsidR="00930147" w:rsidRDefault="00930147" w:rsidP="00930147">
      <w:pPr>
        <w:rPr>
          <w:rFonts w:ascii="Courier New" w:hAnsi="Courier New" w:cs="Courier New"/>
        </w:rPr>
      </w:pPr>
      <w:r>
        <w:rPr>
          <w:rFonts w:ascii="Courier New" w:hAnsi="Courier New" w:cs="Courier New"/>
          <w:shd w:val="clear" w:color="auto" w:fill="FFFFFF"/>
        </w:rPr>
        <w:t>Source</w:t>
      </w:r>
      <w:r w:rsidRPr="008F494B">
        <w:rPr>
          <w:rFonts w:ascii="Courier New" w:hAnsi="Courier New" w:cs="Courier New"/>
          <w:shd w:val="clear" w:color="auto" w:fill="FFFFFF"/>
        </w:rPr>
        <w:t xml:space="preserve">: </w:t>
      </w:r>
      <w:r w:rsidRPr="008F494B">
        <w:rPr>
          <w:rFonts w:ascii="Courier New" w:hAnsi="Courier New" w:cs="Courier New"/>
        </w:rPr>
        <w:t>Authors’ analysis of linked all payer claims data, income, and birth records for Medicaid-financed birt</w:t>
      </w:r>
      <w:r>
        <w:rPr>
          <w:rFonts w:ascii="Courier New" w:hAnsi="Courier New" w:cs="Courier New"/>
        </w:rPr>
        <w:t xml:space="preserve">hs in Colorado from 2014-2018. Notes: </w:t>
      </w:r>
      <w:r w:rsidRPr="008F494B">
        <w:rPr>
          <w:rFonts w:ascii="Courier New" w:hAnsi="Courier New" w:cs="Courier New"/>
        </w:rPr>
        <w:t xml:space="preserve">Columns 1 and 2 display the mean values among the full income sample of births to women with incomes below 265% FPL. Clustered standard errors at the mother-level are shown below means in parentheses; 95% confidence intervals are shown below regression coefficients in brackets. </w:t>
      </w:r>
      <w:r w:rsidRPr="00C06BFF">
        <w:rPr>
          <w:rFonts w:ascii="Courier New" w:hAnsi="Courier New" w:cs="Courier New"/>
        </w:rPr>
        <w:t>*p&lt;0.10, **p</w:t>
      </w:r>
      <w:r>
        <w:rPr>
          <w:rFonts w:ascii="Courier New" w:hAnsi="Courier New" w:cs="Courier New"/>
        </w:rPr>
        <w:t>&lt;0.05, *** p&lt;0.01, ****p&lt; 0.001.</w:t>
      </w:r>
    </w:p>
    <w:p w14:paraId="41A26E84" w14:textId="105C6016" w:rsidR="00930147" w:rsidRDefault="00930147" w:rsidP="00E231B5">
      <w:pPr>
        <w:rPr>
          <w:rFonts w:ascii="Courier New" w:hAnsi="Courier New" w:cs="Courier New"/>
        </w:rPr>
      </w:pPr>
    </w:p>
    <w:sectPr w:rsidR="00930147">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Hoagland, Alexander" w:date="2021-07-09T21:39:00Z" w:initials="HA">
    <w:p w14:paraId="1C88EB1A" w14:textId="7841EFA4" w:rsidR="006C7E20" w:rsidRDefault="006C7E20">
      <w:pPr>
        <w:pStyle w:val="CommentText"/>
      </w:pPr>
      <w:r>
        <w:rPr>
          <w:rStyle w:val="CommentReference"/>
        </w:rPr>
        <w:annotationRef/>
      </w:r>
      <w:r>
        <w:t xml:space="preserve">Note that the original number here was 0.06, but the abstract referred to it as 0.6 months shorter. This finding seems less economically meaningful (2.5 days). </w:t>
      </w:r>
    </w:p>
  </w:comment>
  <w:comment w:id="27" w:author="Gordon, Sarah H" w:date="2021-07-09T09:00:00Z" w:initials="GSH">
    <w:p w14:paraId="03C7C69E" w14:textId="0DE965B9" w:rsidR="00A57F5E" w:rsidRDefault="00A57F5E">
      <w:pPr>
        <w:pStyle w:val="CommentText"/>
      </w:pPr>
      <w:r>
        <w:rPr>
          <w:rStyle w:val="CommentReference"/>
        </w:rPr>
        <w:annotationRef/>
      </w:r>
      <w:proofErr w:type="spellStart"/>
      <w:r>
        <w:t>petersen</w:t>
      </w:r>
      <w:proofErr w:type="spellEnd"/>
    </w:p>
  </w:comment>
  <w:comment w:id="244" w:author="Gordon, Sarah H" w:date="2021-07-07T15:31:00Z" w:initials="GSH">
    <w:p w14:paraId="5BDF77B8"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Style w:val="CommentReference"/>
        </w:rPr>
        <w:annotationRef/>
      </w:r>
      <w:r>
        <w:rPr>
          <w:rFonts w:ascii="AdvOT3f82cb7c" w:hAnsi="AdvOT3f82cb7c" w:cs="AdvOT3f82cb7c"/>
          <w:color w:val="231F20"/>
          <w:sz w:val="14"/>
          <w:szCs w:val="14"/>
        </w:rPr>
        <w:t xml:space="preserve">Gelman A, </w:t>
      </w:r>
      <w:proofErr w:type="spellStart"/>
      <w:r>
        <w:rPr>
          <w:rFonts w:ascii="AdvOT3f82cb7c" w:hAnsi="AdvOT3f82cb7c" w:cs="AdvOT3f82cb7c"/>
          <w:color w:val="231F20"/>
          <w:sz w:val="14"/>
          <w:szCs w:val="14"/>
        </w:rPr>
        <w:t>Imbens</w:t>
      </w:r>
      <w:proofErr w:type="spellEnd"/>
      <w:r>
        <w:rPr>
          <w:rFonts w:ascii="AdvOT3f82cb7c" w:hAnsi="AdvOT3f82cb7c" w:cs="AdvOT3f82cb7c"/>
          <w:color w:val="231F20"/>
          <w:sz w:val="14"/>
          <w:szCs w:val="14"/>
        </w:rPr>
        <w:t xml:space="preserve"> </w:t>
      </w:r>
      <w:proofErr w:type="spellStart"/>
      <w:r>
        <w:rPr>
          <w:rFonts w:ascii="AdvOT3f82cb7c" w:hAnsi="AdvOT3f82cb7c" w:cs="AdvOT3f82cb7c"/>
          <w:color w:val="231F20"/>
          <w:sz w:val="14"/>
          <w:szCs w:val="14"/>
        </w:rPr>
        <w:t>G.Why</w:t>
      </w:r>
      <w:proofErr w:type="spellEnd"/>
      <w:r>
        <w:rPr>
          <w:rFonts w:ascii="AdvOT3f82cb7c" w:hAnsi="AdvOT3f82cb7c" w:cs="AdvOT3f82cb7c"/>
          <w:color w:val="231F20"/>
          <w:sz w:val="14"/>
          <w:szCs w:val="14"/>
        </w:rPr>
        <w:t xml:space="preserve"> high-order</w:t>
      </w:r>
    </w:p>
    <w:p w14:paraId="2700BCBD"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polynomials should not be used in</w:t>
      </w:r>
    </w:p>
    <w:p w14:paraId="625571E7"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regression discontinuity designs</w:t>
      </w:r>
    </w:p>
    <w:p w14:paraId="02FFA38E"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Internet]. Cambridge (MA): National</w:t>
      </w:r>
    </w:p>
    <w:p w14:paraId="243242FF"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Bureau of Economic Research;</w:t>
      </w:r>
    </w:p>
    <w:p w14:paraId="37410443"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2014 Aug [cited 2016 Mar 7]. (NBER</w:t>
      </w:r>
    </w:p>
    <w:p w14:paraId="544D3DBA"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Working Paper No. 20405). Available for download (payment required)</w:t>
      </w:r>
    </w:p>
    <w:p w14:paraId="3245FC09"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from: http://www.nber.org/</w:t>
      </w:r>
    </w:p>
    <w:p w14:paraId="37250D77" w14:textId="41E2BB96" w:rsidR="00A57F5E" w:rsidRDefault="00A57F5E" w:rsidP="00E748AF">
      <w:pPr>
        <w:pStyle w:val="CommentText"/>
      </w:pPr>
      <w:r>
        <w:rPr>
          <w:rFonts w:ascii="AdvOT3f82cb7c" w:hAnsi="AdvOT3f82cb7c" w:cs="AdvOT3f82cb7c"/>
          <w:color w:val="231F20"/>
          <w:sz w:val="14"/>
          <w:szCs w:val="14"/>
        </w:rPr>
        <w:t>papers/w20405</w:t>
      </w:r>
    </w:p>
  </w:comment>
  <w:comment w:id="417" w:author="Abrahams, Donna" w:date="2021-07-04T21:36:00Z" w:initials="AD">
    <w:p w14:paraId="4C5862DE" w14:textId="77777777" w:rsidR="00A57F5E" w:rsidRDefault="00A57F5E" w:rsidP="00E231B5">
      <w:pPr>
        <w:pStyle w:val="CommentText"/>
      </w:pPr>
      <w:r>
        <w:rPr>
          <w:rStyle w:val="CommentReference"/>
        </w:rPr>
        <w:annotationRef/>
      </w:r>
      <w:r>
        <w:t xml:space="preserve">Please write out what this is. For example, “Prenatal Care Initiated in First Trimester (first 3 months of pregnancy), %” </w:t>
      </w:r>
    </w:p>
    <w:p w14:paraId="75D5AE85" w14:textId="77777777" w:rsidR="00A57F5E" w:rsidRDefault="00A57F5E" w:rsidP="00E231B5">
      <w:pPr>
        <w:pStyle w:val="CommentText"/>
      </w:pPr>
    </w:p>
    <w:p w14:paraId="21951649" w14:textId="77777777" w:rsidR="00A57F5E" w:rsidRDefault="00A57F5E" w:rsidP="00E231B5">
      <w:pPr>
        <w:pStyle w:val="CommentText"/>
      </w:pPr>
      <w:r>
        <w:t>Also indicate whether chronic conditions are limited to those during the index pregnancy (e.g., “Chronic Conditions During This Pregnancy, %”), and whether the remaining three items apply to the index pregnancy only.</w:t>
      </w:r>
    </w:p>
    <w:p w14:paraId="6F84ACA2" w14:textId="77777777" w:rsidR="00A57F5E" w:rsidRDefault="00A57F5E" w:rsidP="00E231B5">
      <w:pPr>
        <w:pStyle w:val="CommentText"/>
      </w:pPr>
    </w:p>
    <w:p w14:paraId="4FDFB2F2" w14:textId="77777777" w:rsidR="00A57F5E" w:rsidRDefault="00A57F5E" w:rsidP="00E231B5">
      <w:pPr>
        <w:pStyle w:val="CommentText"/>
      </w:pPr>
    </w:p>
  </w:comment>
  <w:comment w:id="416" w:author="Gordon, Sarah H" w:date="2021-07-07T14:27:00Z" w:initials="GSH">
    <w:p w14:paraId="53E0BD90" w14:textId="32FE01CF" w:rsidR="00A57F5E" w:rsidRDefault="00A57F5E" w:rsidP="00E231B5">
      <w:pPr>
        <w:pStyle w:val="CommentText"/>
      </w:pPr>
      <w:r>
        <w:rPr>
          <w:rStyle w:val="CommentReference"/>
        </w:rPr>
        <w:annotationRef/>
      </w:r>
      <w:r>
        <w:t>These chronic conditions refer to those not developed during pregnancy but were pre-existing prior to becoming pregnant.  The unit of analysis is the birth so each of these characteristics is represented for each birth a woman may have had during the study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88EB1A" w15:done="0"/>
  <w15:commentEx w15:paraId="03C7C69E" w15:done="0"/>
  <w15:commentEx w15:paraId="37250D77" w15:done="0"/>
  <w15:commentEx w15:paraId="4FDFB2F2" w15:done="0"/>
  <w15:commentEx w15:paraId="53E0BD90" w15:paraIdParent="4FDFB2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88EB1A" w16cid:durableId="2493408B"/>
  <w16cid:commentId w16cid:paraId="03C7C69E" w16cid:durableId="24933CB7"/>
  <w16cid:commentId w16cid:paraId="37250D77" w16cid:durableId="24933CB8"/>
  <w16cid:commentId w16cid:paraId="53E0BD90" w16cid:durableId="24933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EAC16" w14:textId="77777777" w:rsidR="00A57F5E" w:rsidRDefault="00A57F5E">
      <w:pPr>
        <w:spacing w:after="0" w:line="240" w:lineRule="auto"/>
      </w:pPr>
      <w:r>
        <w:separator/>
      </w:r>
    </w:p>
  </w:endnote>
  <w:endnote w:type="continuationSeparator" w:id="0">
    <w:p w14:paraId="0CD3E623" w14:textId="77777777" w:rsidR="00A57F5E" w:rsidRDefault="00A57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3f82cb7c">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CF8BD" w14:textId="77777777" w:rsidR="00A57F5E" w:rsidRDefault="00A57F5E">
    <w:pPr>
      <w:pStyle w:val="Footer"/>
    </w:pPr>
  </w:p>
  <w:p w14:paraId="385F4998" w14:textId="77777777" w:rsidR="00A57F5E" w:rsidRDefault="00A57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4825F" w14:textId="77777777" w:rsidR="00A57F5E" w:rsidRDefault="00A57F5E">
      <w:pPr>
        <w:spacing w:after="0" w:line="240" w:lineRule="auto"/>
      </w:pPr>
      <w:r>
        <w:separator/>
      </w:r>
    </w:p>
  </w:footnote>
  <w:footnote w:type="continuationSeparator" w:id="0">
    <w:p w14:paraId="525F4FC5" w14:textId="77777777" w:rsidR="00A57F5E" w:rsidRDefault="00A57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5396566"/>
      <w:docPartObj>
        <w:docPartGallery w:val="Page Numbers (Top of Page)"/>
        <w:docPartUnique/>
      </w:docPartObj>
    </w:sdtPr>
    <w:sdtEndPr>
      <w:rPr>
        <w:rFonts w:ascii="Courier New" w:hAnsi="Courier New" w:cs="Courier New"/>
        <w:noProof/>
      </w:rPr>
    </w:sdtEndPr>
    <w:sdtContent>
      <w:p w14:paraId="25BA6849" w14:textId="0AA2FF30" w:rsidR="00A57F5E" w:rsidRPr="00C456F0" w:rsidRDefault="00A57F5E">
        <w:pPr>
          <w:pStyle w:val="Header"/>
          <w:rPr>
            <w:rFonts w:ascii="Courier New" w:hAnsi="Courier New" w:cs="Courier New"/>
          </w:rPr>
        </w:pPr>
        <w:r w:rsidRPr="00C456F0">
          <w:rPr>
            <w:rFonts w:ascii="Courier New" w:hAnsi="Courier New" w:cs="Courier New"/>
          </w:rPr>
          <w:fldChar w:fldCharType="begin"/>
        </w:r>
        <w:r w:rsidRPr="00C456F0">
          <w:rPr>
            <w:rFonts w:ascii="Courier New" w:hAnsi="Courier New" w:cs="Courier New"/>
          </w:rPr>
          <w:instrText xml:space="preserve"> PAGE   \* MERGEFORMAT </w:instrText>
        </w:r>
        <w:r w:rsidRPr="00C456F0">
          <w:rPr>
            <w:rFonts w:ascii="Courier New" w:hAnsi="Courier New" w:cs="Courier New"/>
          </w:rPr>
          <w:fldChar w:fldCharType="separate"/>
        </w:r>
        <w:r w:rsidR="00B80975">
          <w:rPr>
            <w:rFonts w:ascii="Courier New" w:hAnsi="Courier New" w:cs="Courier New"/>
            <w:noProof/>
          </w:rPr>
          <w:t>13</w:t>
        </w:r>
        <w:r w:rsidRPr="00C456F0">
          <w:rPr>
            <w:rFonts w:ascii="Courier New" w:hAnsi="Courier New" w:cs="Courier New"/>
            <w:noProof/>
          </w:rPr>
          <w:fldChar w:fldCharType="end"/>
        </w:r>
      </w:p>
    </w:sdtContent>
  </w:sdt>
  <w:p w14:paraId="5EE43A25" w14:textId="78E50412" w:rsidR="00A57F5E" w:rsidRDefault="00A57F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541AE4"/>
    <w:multiLevelType w:val="hybridMultilevel"/>
    <w:tmpl w:val="F0C67D94"/>
    <w:lvl w:ilvl="0" w:tplc="8AF0A8CA">
      <w:start w:val="9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agland, Alexander">
    <w15:presenceInfo w15:providerId="AD" w15:userId="S-1-5-21-848115496-1524922173-1168901340-801255"/>
  </w15:person>
  <w15:person w15:author="Gordon, Sarah H">
    <w15:presenceInfo w15:providerId="AD" w15:userId="S-1-5-21-848115496-1524922173-1168901340-951290"/>
  </w15:person>
  <w15:person w15:author="Abrahams, Donna">
    <w15:presenceInfo w15:providerId="AD" w15:userId="S::dabrahams@projecthope.org::bfe379c5-02f2-4309-92c2-a50981de5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EA2"/>
    <w:rsid w:val="00017A5D"/>
    <w:rsid w:val="00017C97"/>
    <w:rsid w:val="000213C4"/>
    <w:rsid w:val="00022562"/>
    <w:rsid w:val="00024DFC"/>
    <w:rsid w:val="00035B9E"/>
    <w:rsid w:val="00036492"/>
    <w:rsid w:val="00042808"/>
    <w:rsid w:val="00060D46"/>
    <w:rsid w:val="00064165"/>
    <w:rsid w:val="000713C9"/>
    <w:rsid w:val="0008067B"/>
    <w:rsid w:val="00081E14"/>
    <w:rsid w:val="00085A66"/>
    <w:rsid w:val="00086CC1"/>
    <w:rsid w:val="0009170D"/>
    <w:rsid w:val="00095B32"/>
    <w:rsid w:val="000961AF"/>
    <w:rsid w:val="000A2137"/>
    <w:rsid w:val="000A4403"/>
    <w:rsid w:val="000A588D"/>
    <w:rsid w:val="000A7F41"/>
    <w:rsid w:val="000C5520"/>
    <w:rsid w:val="000D2664"/>
    <w:rsid w:val="000E1207"/>
    <w:rsid w:val="000E6592"/>
    <w:rsid w:val="000F1236"/>
    <w:rsid w:val="000F5762"/>
    <w:rsid w:val="00100563"/>
    <w:rsid w:val="00104593"/>
    <w:rsid w:val="00116CC4"/>
    <w:rsid w:val="001403E0"/>
    <w:rsid w:val="00144D2E"/>
    <w:rsid w:val="001543CB"/>
    <w:rsid w:val="001569B2"/>
    <w:rsid w:val="00166632"/>
    <w:rsid w:val="0016680E"/>
    <w:rsid w:val="00172516"/>
    <w:rsid w:val="00190BEB"/>
    <w:rsid w:val="001A4688"/>
    <w:rsid w:val="001B116A"/>
    <w:rsid w:val="001B3698"/>
    <w:rsid w:val="001B3AC7"/>
    <w:rsid w:val="001B738A"/>
    <w:rsid w:val="001B742F"/>
    <w:rsid w:val="001C5C39"/>
    <w:rsid w:val="001C6722"/>
    <w:rsid w:val="001D04CC"/>
    <w:rsid w:val="001E0570"/>
    <w:rsid w:val="001E2AC5"/>
    <w:rsid w:val="001E7E79"/>
    <w:rsid w:val="001F28B1"/>
    <w:rsid w:val="001F677A"/>
    <w:rsid w:val="0020168B"/>
    <w:rsid w:val="0021575C"/>
    <w:rsid w:val="00216378"/>
    <w:rsid w:val="00220FE0"/>
    <w:rsid w:val="00223C30"/>
    <w:rsid w:val="002352B2"/>
    <w:rsid w:val="00241709"/>
    <w:rsid w:val="00246524"/>
    <w:rsid w:val="00246645"/>
    <w:rsid w:val="00253A01"/>
    <w:rsid w:val="00257B49"/>
    <w:rsid w:val="00264A42"/>
    <w:rsid w:val="00282E85"/>
    <w:rsid w:val="00285872"/>
    <w:rsid w:val="002A1C67"/>
    <w:rsid w:val="002A3DE3"/>
    <w:rsid w:val="002A6998"/>
    <w:rsid w:val="002B2459"/>
    <w:rsid w:val="002C0ACA"/>
    <w:rsid w:val="002C584F"/>
    <w:rsid w:val="002D2514"/>
    <w:rsid w:val="002D78E9"/>
    <w:rsid w:val="002E1FE5"/>
    <w:rsid w:val="00300FF0"/>
    <w:rsid w:val="00307A61"/>
    <w:rsid w:val="003112B9"/>
    <w:rsid w:val="00314286"/>
    <w:rsid w:val="003259CF"/>
    <w:rsid w:val="003279A0"/>
    <w:rsid w:val="00334E88"/>
    <w:rsid w:val="00342DED"/>
    <w:rsid w:val="00351EEA"/>
    <w:rsid w:val="00353475"/>
    <w:rsid w:val="003602A9"/>
    <w:rsid w:val="00360F60"/>
    <w:rsid w:val="003627A8"/>
    <w:rsid w:val="003628CB"/>
    <w:rsid w:val="003678EC"/>
    <w:rsid w:val="0039179B"/>
    <w:rsid w:val="003C20C6"/>
    <w:rsid w:val="003C73E3"/>
    <w:rsid w:val="003D682C"/>
    <w:rsid w:val="003D6E9F"/>
    <w:rsid w:val="003E2CC3"/>
    <w:rsid w:val="003E7408"/>
    <w:rsid w:val="003F0000"/>
    <w:rsid w:val="003F02C6"/>
    <w:rsid w:val="003F145D"/>
    <w:rsid w:val="003F3488"/>
    <w:rsid w:val="003F4D6D"/>
    <w:rsid w:val="00403F17"/>
    <w:rsid w:val="00406D06"/>
    <w:rsid w:val="004222E1"/>
    <w:rsid w:val="00432FA6"/>
    <w:rsid w:val="00433D8C"/>
    <w:rsid w:val="00446C9F"/>
    <w:rsid w:val="00456651"/>
    <w:rsid w:val="0045691B"/>
    <w:rsid w:val="00461923"/>
    <w:rsid w:val="004665EB"/>
    <w:rsid w:val="00487CE4"/>
    <w:rsid w:val="00490225"/>
    <w:rsid w:val="0049188C"/>
    <w:rsid w:val="004A178C"/>
    <w:rsid w:val="004A1DB5"/>
    <w:rsid w:val="004A4B0A"/>
    <w:rsid w:val="004B108D"/>
    <w:rsid w:val="004C073F"/>
    <w:rsid w:val="004C0B63"/>
    <w:rsid w:val="004C4FDF"/>
    <w:rsid w:val="004D20B2"/>
    <w:rsid w:val="004D5C73"/>
    <w:rsid w:val="004E6E3C"/>
    <w:rsid w:val="0050525F"/>
    <w:rsid w:val="00507FDC"/>
    <w:rsid w:val="00510AF2"/>
    <w:rsid w:val="0052590F"/>
    <w:rsid w:val="00525F5B"/>
    <w:rsid w:val="0053210D"/>
    <w:rsid w:val="00533213"/>
    <w:rsid w:val="00534849"/>
    <w:rsid w:val="00536818"/>
    <w:rsid w:val="00537E00"/>
    <w:rsid w:val="00550994"/>
    <w:rsid w:val="005569EA"/>
    <w:rsid w:val="0057395A"/>
    <w:rsid w:val="00574A1F"/>
    <w:rsid w:val="00581A01"/>
    <w:rsid w:val="00594961"/>
    <w:rsid w:val="00596E03"/>
    <w:rsid w:val="005A0AB2"/>
    <w:rsid w:val="005A1722"/>
    <w:rsid w:val="005A1C76"/>
    <w:rsid w:val="005A7445"/>
    <w:rsid w:val="005B3737"/>
    <w:rsid w:val="005B3EF7"/>
    <w:rsid w:val="005B48F7"/>
    <w:rsid w:val="005C1BF7"/>
    <w:rsid w:val="005C3011"/>
    <w:rsid w:val="005C6258"/>
    <w:rsid w:val="005D00DA"/>
    <w:rsid w:val="005D2BE2"/>
    <w:rsid w:val="005D5ACD"/>
    <w:rsid w:val="005E0667"/>
    <w:rsid w:val="005F20FE"/>
    <w:rsid w:val="006035D0"/>
    <w:rsid w:val="006045C4"/>
    <w:rsid w:val="0060625A"/>
    <w:rsid w:val="006063A4"/>
    <w:rsid w:val="00611007"/>
    <w:rsid w:val="00612426"/>
    <w:rsid w:val="00613396"/>
    <w:rsid w:val="00621609"/>
    <w:rsid w:val="006258A0"/>
    <w:rsid w:val="00631541"/>
    <w:rsid w:val="0063477F"/>
    <w:rsid w:val="00641DED"/>
    <w:rsid w:val="006433EF"/>
    <w:rsid w:val="0065470D"/>
    <w:rsid w:val="00660578"/>
    <w:rsid w:val="00663683"/>
    <w:rsid w:val="00664741"/>
    <w:rsid w:val="006754DC"/>
    <w:rsid w:val="006854B1"/>
    <w:rsid w:val="00695167"/>
    <w:rsid w:val="00697201"/>
    <w:rsid w:val="006B73DE"/>
    <w:rsid w:val="006C7E20"/>
    <w:rsid w:val="006D0ED5"/>
    <w:rsid w:val="006D1873"/>
    <w:rsid w:val="006D42B7"/>
    <w:rsid w:val="006D5745"/>
    <w:rsid w:val="006E0D5D"/>
    <w:rsid w:val="006E4AE9"/>
    <w:rsid w:val="006E7F25"/>
    <w:rsid w:val="006F0207"/>
    <w:rsid w:val="006F51A8"/>
    <w:rsid w:val="006F5794"/>
    <w:rsid w:val="00706BB8"/>
    <w:rsid w:val="00707256"/>
    <w:rsid w:val="00722B84"/>
    <w:rsid w:val="00723862"/>
    <w:rsid w:val="0074170B"/>
    <w:rsid w:val="007475F2"/>
    <w:rsid w:val="0075515F"/>
    <w:rsid w:val="007578E7"/>
    <w:rsid w:val="00763EF5"/>
    <w:rsid w:val="00766A9A"/>
    <w:rsid w:val="0076739E"/>
    <w:rsid w:val="00775720"/>
    <w:rsid w:val="0077603A"/>
    <w:rsid w:val="00780CA9"/>
    <w:rsid w:val="00783BBF"/>
    <w:rsid w:val="00787503"/>
    <w:rsid w:val="00787A74"/>
    <w:rsid w:val="00794E52"/>
    <w:rsid w:val="007958AE"/>
    <w:rsid w:val="007A2256"/>
    <w:rsid w:val="007A2635"/>
    <w:rsid w:val="007A42D9"/>
    <w:rsid w:val="007C6713"/>
    <w:rsid w:val="007D1E7C"/>
    <w:rsid w:val="007D6984"/>
    <w:rsid w:val="007E3119"/>
    <w:rsid w:val="007E4737"/>
    <w:rsid w:val="007E569A"/>
    <w:rsid w:val="007E5A47"/>
    <w:rsid w:val="007F23F1"/>
    <w:rsid w:val="007F726F"/>
    <w:rsid w:val="0080145C"/>
    <w:rsid w:val="00801A45"/>
    <w:rsid w:val="0081023A"/>
    <w:rsid w:val="008106D8"/>
    <w:rsid w:val="0081126E"/>
    <w:rsid w:val="00813D94"/>
    <w:rsid w:val="00815A86"/>
    <w:rsid w:val="00825400"/>
    <w:rsid w:val="008279AD"/>
    <w:rsid w:val="00827D4D"/>
    <w:rsid w:val="00831298"/>
    <w:rsid w:val="00833EC1"/>
    <w:rsid w:val="00837EB6"/>
    <w:rsid w:val="00837FA3"/>
    <w:rsid w:val="008433AE"/>
    <w:rsid w:val="0084565B"/>
    <w:rsid w:val="00846E58"/>
    <w:rsid w:val="00863734"/>
    <w:rsid w:val="00871E28"/>
    <w:rsid w:val="00874C0F"/>
    <w:rsid w:val="00874C67"/>
    <w:rsid w:val="0089412E"/>
    <w:rsid w:val="008951AA"/>
    <w:rsid w:val="008954F1"/>
    <w:rsid w:val="008B407F"/>
    <w:rsid w:val="008B6800"/>
    <w:rsid w:val="008D304A"/>
    <w:rsid w:val="008D346D"/>
    <w:rsid w:val="008D5039"/>
    <w:rsid w:val="008D5086"/>
    <w:rsid w:val="008E500A"/>
    <w:rsid w:val="008F09CD"/>
    <w:rsid w:val="008F40BB"/>
    <w:rsid w:val="008F494B"/>
    <w:rsid w:val="00905EA2"/>
    <w:rsid w:val="00915E5A"/>
    <w:rsid w:val="00915FBF"/>
    <w:rsid w:val="00916485"/>
    <w:rsid w:val="00925904"/>
    <w:rsid w:val="00930147"/>
    <w:rsid w:val="0093107E"/>
    <w:rsid w:val="00932881"/>
    <w:rsid w:val="00934333"/>
    <w:rsid w:val="00946703"/>
    <w:rsid w:val="00965821"/>
    <w:rsid w:val="009725CF"/>
    <w:rsid w:val="00973CE1"/>
    <w:rsid w:val="009768DC"/>
    <w:rsid w:val="00980CF9"/>
    <w:rsid w:val="00986285"/>
    <w:rsid w:val="009904C9"/>
    <w:rsid w:val="009C4AAD"/>
    <w:rsid w:val="009C516D"/>
    <w:rsid w:val="009D02F4"/>
    <w:rsid w:val="009D395B"/>
    <w:rsid w:val="009D4553"/>
    <w:rsid w:val="009D641F"/>
    <w:rsid w:val="009D7956"/>
    <w:rsid w:val="009E4A6A"/>
    <w:rsid w:val="009E7577"/>
    <w:rsid w:val="009E7E41"/>
    <w:rsid w:val="009F1F1B"/>
    <w:rsid w:val="009F3718"/>
    <w:rsid w:val="00A0303B"/>
    <w:rsid w:val="00A03CE5"/>
    <w:rsid w:val="00A21D66"/>
    <w:rsid w:val="00A230D7"/>
    <w:rsid w:val="00A2588D"/>
    <w:rsid w:val="00A27834"/>
    <w:rsid w:val="00A34E69"/>
    <w:rsid w:val="00A3563D"/>
    <w:rsid w:val="00A41E3A"/>
    <w:rsid w:val="00A42864"/>
    <w:rsid w:val="00A46D3A"/>
    <w:rsid w:val="00A504A3"/>
    <w:rsid w:val="00A5220E"/>
    <w:rsid w:val="00A53CDB"/>
    <w:rsid w:val="00A57F5E"/>
    <w:rsid w:val="00A62708"/>
    <w:rsid w:val="00A632B3"/>
    <w:rsid w:val="00A63EB2"/>
    <w:rsid w:val="00A66F3D"/>
    <w:rsid w:val="00A67170"/>
    <w:rsid w:val="00A775AB"/>
    <w:rsid w:val="00A85CC8"/>
    <w:rsid w:val="00A921EE"/>
    <w:rsid w:val="00A96D71"/>
    <w:rsid w:val="00AA5156"/>
    <w:rsid w:val="00AA6523"/>
    <w:rsid w:val="00AB07FF"/>
    <w:rsid w:val="00AB28F4"/>
    <w:rsid w:val="00AB5C19"/>
    <w:rsid w:val="00AB7899"/>
    <w:rsid w:val="00AB7ADC"/>
    <w:rsid w:val="00AC0C55"/>
    <w:rsid w:val="00AC45EE"/>
    <w:rsid w:val="00AC6768"/>
    <w:rsid w:val="00AE380A"/>
    <w:rsid w:val="00AE4C45"/>
    <w:rsid w:val="00AE663A"/>
    <w:rsid w:val="00AE68C7"/>
    <w:rsid w:val="00AF14E1"/>
    <w:rsid w:val="00AF3CDE"/>
    <w:rsid w:val="00AF5156"/>
    <w:rsid w:val="00B21179"/>
    <w:rsid w:val="00B2554C"/>
    <w:rsid w:val="00B30EB8"/>
    <w:rsid w:val="00B31468"/>
    <w:rsid w:val="00B339A3"/>
    <w:rsid w:val="00B34ECD"/>
    <w:rsid w:val="00B377AB"/>
    <w:rsid w:val="00B46D72"/>
    <w:rsid w:val="00B47A7B"/>
    <w:rsid w:val="00B56DFF"/>
    <w:rsid w:val="00B61FA2"/>
    <w:rsid w:val="00B724C5"/>
    <w:rsid w:val="00B7299A"/>
    <w:rsid w:val="00B75856"/>
    <w:rsid w:val="00B75D9D"/>
    <w:rsid w:val="00B7742D"/>
    <w:rsid w:val="00B80975"/>
    <w:rsid w:val="00B9714D"/>
    <w:rsid w:val="00BB21D3"/>
    <w:rsid w:val="00BB42FF"/>
    <w:rsid w:val="00BC0A05"/>
    <w:rsid w:val="00BC7336"/>
    <w:rsid w:val="00BD2790"/>
    <w:rsid w:val="00BD3922"/>
    <w:rsid w:val="00BD6F94"/>
    <w:rsid w:val="00BE028F"/>
    <w:rsid w:val="00BE1601"/>
    <w:rsid w:val="00BE1FBF"/>
    <w:rsid w:val="00BE5587"/>
    <w:rsid w:val="00BF0290"/>
    <w:rsid w:val="00BF3AE0"/>
    <w:rsid w:val="00C15691"/>
    <w:rsid w:val="00C15FEF"/>
    <w:rsid w:val="00C20AC5"/>
    <w:rsid w:val="00C3616F"/>
    <w:rsid w:val="00C42D62"/>
    <w:rsid w:val="00C456F0"/>
    <w:rsid w:val="00C464E4"/>
    <w:rsid w:val="00C46928"/>
    <w:rsid w:val="00C5042B"/>
    <w:rsid w:val="00C51111"/>
    <w:rsid w:val="00C54B86"/>
    <w:rsid w:val="00C60512"/>
    <w:rsid w:val="00C61F44"/>
    <w:rsid w:val="00C656E0"/>
    <w:rsid w:val="00C82F4A"/>
    <w:rsid w:val="00C84F59"/>
    <w:rsid w:val="00C90074"/>
    <w:rsid w:val="00C94678"/>
    <w:rsid w:val="00C968B5"/>
    <w:rsid w:val="00C971FE"/>
    <w:rsid w:val="00C9756F"/>
    <w:rsid w:val="00CB4506"/>
    <w:rsid w:val="00CC2BA9"/>
    <w:rsid w:val="00CC45A8"/>
    <w:rsid w:val="00CC51D5"/>
    <w:rsid w:val="00CC7B18"/>
    <w:rsid w:val="00CD5142"/>
    <w:rsid w:val="00CF0DBB"/>
    <w:rsid w:val="00CF4B5A"/>
    <w:rsid w:val="00CF5931"/>
    <w:rsid w:val="00D012B6"/>
    <w:rsid w:val="00D047DD"/>
    <w:rsid w:val="00D178B4"/>
    <w:rsid w:val="00D205FC"/>
    <w:rsid w:val="00D21743"/>
    <w:rsid w:val="00D22EDA"/>
    <w:rsid w:val="00D24172"/>
    <w:rsid w:val="00D249EF"/>
    <w:rsid w:val="00D2757E"/>
    <w:rsid w:val="00D34A87"/>
    <w:rsid w:val="00D5331A"/>
    <w:rsid w:val="00D54AF3"/>
    <w:rsid w:val="00D55873"/>
    <w:rsid w:val="00D67E10"/>
    <w:rsid w:val="00D821A4"/>
    <w:rsid w:val="00D93870"/>
    <w:rsid w:val="00DA10A4"/>
    <w:rsid w:val="00DB4FD1"/>
    <w:rsid w:val="00DB67D3"/>
    <w:rsid w:val="00DC3E09"/>
    <w:rsid w:val="00DD3F5F"/>
    <w:rsid w:val="00DD4A2D"/>
    <w:rsid w:val="00DF604F"/>
    <w:rsid w:val="00E025A0"/>
    <w:rsid w:val="00E1105D"/>
    <w:rsid w:val="00E231B5"/>
    <w:rsid w:val="00E405DE"/>
    <w:rsid w:val="00E51C9E"/>
    <w:rsid w:val="00E53A7D"/>
    <w:rsid w:val="00E576FA"/>
    <w:rsid w:val="00E670CC"/>
    <w:rsid w:val="00E748AF"/>
    <w:rsid w:val="00E76D6A"/>
    <w:rsid w:val="00E8271D"/>
    <w:rsid w:val="00E922CA"/>
    <w:rsid w:val="00E95363"/>
    <w:rsid w:val="00E95831"/>
    <w:rsid w:val="00EA7A58"/>
    <w:rsid w:val="00EB1602"/>
    <w:rsid w:val="00EB77F7"/>
    <w:rsid w:val="00EC36B4"/>
    <w:rsid w:val="00EC635F"/>
    <w:rsid w:val="00ED466E"/>
    <w:rsid w:val="00ED4B5B"/>
    <w:rsid w:val="00ED768E"/>
    <w:rsid w:val="00EE1B71"/>
    <w:rsid w:val="00EE22AE"/>
    <w:rsid w:val="00EE22B3"/>
    <w:rsid w:val="00EF03F7"/>
    <w:rsid w:val="00EF1769"/>
    <w:rsid w:val="00F1037E"/>
    <w:rsid w:val="00F148A4"/>
    <w:rsid w:val="00F30BF1"/>
    <w:rsid w:val="00F30F4B"/>
    <w:rsid w:val="00F32CF0"/>
    <w:rsid w:val="00F4465E"/>
    <w:rsid w:val="00F53F60"/>
    <w:rsid w:val="00F560EF"/>
    <w:rsid w:val="00F611DD"/>
    <w:rsid w:val="00F653E1"/>
    <w:rsid w:val="00F65C37"/>
    <w:rsid w:val="00F7217C"/>
    <w:rsid w:val="00F74A10"/>
    <w:rsid w:val="00F76AA6"/>
    <w:rsid w:val="00F76F2B"/>
    <w:rsid w:val="00F90481"/>
    <w:rsid w:val="00F94C79"/>
    <w:rsid w:val="00FA157F"/>
    <w:rsid w:val="00FA25E1"/>
    <w:rsid w:val="00FA276A"/>
    <w:rsid w:val="00FB549E"/>
    <w:rsid w:val="00FB6F89"/>
    <w:rsid w:val="00FC073D"/>
    <w:rsid w:val="00FC3E26"/>
    <w:rsid w:val="00FE1872"/>
    <w:rsid w:val="00FE2063"/>
    <w:rsid w:val="00FF169B"/>
    <w:rsid w:val="00FF3A9B"/>
    <w:rsid w:val="00FF478B"/>
    <w:rsid w:val="00FF5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D0E9AB4"/>
  <w15:chartTrackingRefBased/>
  <w15:docId w15:val="{378BD92E-A9CC-48D5-AEE2-E7B1F880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2808"/>
    <w:rPr>
      <w:sz w:val="16"/>
      <w:szCs w:val="16"/>
    </w:rPr>
  </w:style>
  <w:style w:type="paragraph" w:styleId="CommentText">
    <w:name w:val="annotation text"/>
    <w:basedOn w:val="Normal"/>
    <w:link w:val="CommentTextChar"/>
    <w:uiPriority w:val="99"/>
    <w:unhideWhenUsed/>
    <w:rsid w:val="00042808"/>
    <w:pPr>
      <w:spacing w:line="240" w:lineRule="auto"/>
    </w:pPr>
    <w:rPr>
      <w:sz w:val="20"/>
      <w:szCs w:val="20"/>
    </w:rPr>
  </w:style>
  <w:style w:type="character" w:customStyle="1" w:styleId="CommentTextChar">
    <w:name w:val="Comment Text Char"/>
    <w:basedOn w:val="DefaultParagraphFont"/>
    <w:link w:val="CommentText"/>
    <w:uiPriority w:val="99"/>
    <w:rsid w:val="00042808"/>
    <w:rPr>
      <w:sz w:val="20"/>
      <w:szCs w:val="20"/>
    </w:rPr>
  </w:style>
  <w:style w:type="paragraph" w:styleId="CommentSubject">
    <w:name w:val="annotation subject"/>
    <w:basedOn w:val="CommentText"/>
    <w:next w:val="CommentText"/>
    <w:link w:val="CommentSubjectChar"/>
    <w:uiPriority w:val="99"/>
    <w:semiHidden/>
    <w:unhideWhenUsed/>
    <w:rsid w:val="00042808"/>
    <w:rPr>
      <w:b/>
      <w:bCs/>
    </w:rPr>
  </w:style>
  <w:style w:type="character" w:customStyle="1" w:styleId="CommentSubjectChar">
    <w:name w:val="Comment Subject Char"/>
    <w:basedOn w:val="CommentTextChar"/>
    <w:link w:val="CommentSubject"/>
    <w:uiPriority w:val="99"/>
    <w:semiHidden/>
    <w:rsid w:val="00042808"/>
    <w:rPr>
      <w:b/>
      <w:bCs/>
      <w:sz w:val="20"/>
      <w:szCs w:val="20"/>
    </w:rPr>
  </w:style>
  <w:style w:type="paragraph" w:styleId="BalloonText">
    <w:name w:val="Balloon Text"/>
    <w:basedOn w:val="Normal"/>
    <w:link w:val="BalloonTextChar"/>
    <w:uiPriority w:val="99"/>
    <w:semiHidden/>
    <w:unhideWhenUsed/>
    <w:rsid w:val="000428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808"/>
    <w:rPr>
      <w:rFonts w:ascii="Segoe UI" w:hAnsi="Segoe UI" w:cs="Segoe UI"/>
      <w:sz w:val="18"/>
      <w:szCs w:val="18"/>
    </w:rPr>
  </w:style>
  <w:style w:type="table" w:styleId="TableGrid">
    <w:name w:val="Table Grid"/>
    <w:basedOn w:val="TableNormal"/>
    <w:uiPriority w:val="39"/>
    <w:rsid w:val="00BE1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E1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1FBF"/>
  </w:style>
  <w:style w:type="paragraph" w:styleId="ListParagraph">
    <w:name w:val="List Paragraph"/>
    <w:basedOn w:val="Normal"/>
    <w:uiPriority w:val="34"/>
    <w:qFormat/>
    <w:rsid w:val="00BE1FBF"/>
    <w:pPr>
      <w:ind w:left="720"/>
      <w:contextualSpacing/>
    </w:pPr>
  </w:style>
  <w:style w:type="paragraph" w:styleId="Bibliography">
    <w:name w:val="Bibliography"/>
    <w:basedOn w:val="Normal"/>
    <w:next w:val="Normal"/>
    <w:uiPriority w:val="37"/>
    <w:unhideWhenUsed/>
    <w:rsid w:val="005D5ACD"/>
    <w:pPr>
      <w:tabs>
        <w:tab w:val="left" w:pos="504"/>
      </w:tabs>
      <w:spacing w:after="240" w:line="240" w:lineRule="auto"/>
      <w:ind w:left="504" w:hanging="504"/>
    </w:pPr>
  </w:style>
  <w:style w:type="character" w:styleId="Hyperlink">
    <w:name w:val="Hyperlink"/>
    <w:basedOn w:val="DefaultParagraphFont"/>
    <w:uiPriority w:val="99"/>
    <w:unhideWhenUsed/>
    <w:rsid w:val="0021575C"/>
    <w:rPr>
      <w:color w:val="0563C1" w:themeColor="hyperlink"/>
      <w:u w:val="single"/>
    </w:rPr>
  </w:style>
  <w:style w:type="character" w:customStyle="1" w:styleId="UnresolvedMention1">
    <w:name w:val="Unresolved Mention1"/>
    <w:basedOn w:val="DefaultParagraphFont"/>
    <w:uiPriority w:val="99"/>
    <w:semiHidden/>
    <w:unhideWhenUsed/>
    <w:rsid w:val="0021575C"/>
    <w:rPr>
      <w:color w:val="605E5C"/>
      <w:shd w:val="clear" w:color="auto" w:fill="E1DFDD"/>
    </w:rPr>
  </w:style>
  <w:style w:type="character" w:styleId="FollowedHyperlink">
    <w:name w:val="FollowedHyperlink"/>
    <w:basedOn w:val="DefaultParagraphFont"/>
    <w:uiPriority w:val="99"/>
    <w:semiHidden/>
    <w:unhideWhenUsed/>
    <w:rsid w:val="0081126E"/>
    <w:rPr>
      <w:color w:val="954F72" w:themeColor="followedHyperlink"/>
      <w:u w:val="single"/>
    </w:rPr>
  </w:style>
  <w:style w:type="paragraph" w:styleId="Header">
    <w:name w:val="header"/>
    <w:basedOn w:val="Normal"/>
    <w:link w:val="HeaderChar"/>
    <w:uiPriority w:val="99"/>
    <w:unhideWhenUsed/>
    <w:rsid w:val="00F30F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92260">
      <w:bodyDiv w:val="1"/>
      <w:marLeft w:val="0"/>
      <w:marRight w:val="0"/>
      <w:marTop w:val="0"/>
      <w:marBottom w:val="0"/>
      <w:divBdr>
        <w:top w:val="none" w:sz="0" w:space="0" w:color="auto"/>
        <w:left w:val="none" w:sz="0" w:space="0" w:color="auto"/>
        <w:bottom w:val="none" w:sz="0" w:space="0" w:color="auto"/>
        <w:right w:val="none" w:sz="0" w:space="0" w:color="auto"/>
      </w:divBdr>
    </w:div>
    <w:div w:id="69083716">
      <w:bodyDiv w:val="1"/>
      <w:marLeft w:val="0"/>
      <w:marRight w:val="0"/>
      <w:marTop w:val="0"/>
      <w:marBottom w:val="0"/>
      <w:divBdr>
        <w:top w:val="none" w:sz="0" w:space="0" w:color="auto"/>
        <w:left w:val="none" w:sz="0" w:space="0" w:color="auto"/>
        <w:bottom w:val="none" w:sz="0" w:space="0" w:color="auto"/>
        <w:right w:val="none" w:sz="0" w:space="0" w:color="auto"/>
      </w:divBdr>
      <w:divsChild>
        <w:div w:id="10634544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2307115">
              <w:marLeft w:val="0"/>
              <w:marRight w:val="0"/>
              <w:marTop w:val="0"/>
              <w:marBottom w:val="0"/>
              <w:divBdr>
                <w:top w:val="none" w:sz="0" w:space="0" w:color="auto"/>
                <w:left w:val="none" w:sz="0" w:space="0" w:color="auto"/>
                <w:bottom w:val="none" w:sz="0" w:space="0" w:color="auto"/>
                <w:right w:val="none" w:sz="0" w:space="0" w:color="auto"/>
              </w:divBdr>
              <w:divsChild>
                <w:div w:id="2147311427">
                  <w:marLeft w:val="0"/>
                  <w:marRight w:val="0"/>
                  <w:marTop w:val="0"/>
                  <w:marBottom w:val="0"/>
                  <w:divBdr>
                    <w:top w:val="none" w:sz="0" w:space="0" w:color="auto"/>
                    <w:left w:val="none" w:sz="0" w:space="0" w:color="auto"/>
                    <w:bottom w:val="none" w:sz="0" w:space="0" w:color="auto"/>
                    <w:right w:val="none" w:sz="0" w:space="0" w:color="auto"/>
                  </w:divBdr>
                  <w:divsChild>
                    <w:div w:id="9323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96232">
      <w:bodyDiv w:val="1"/>
      <w:marLeft w:val="0"/>
      <w:marRight w:val="0"/>
      <w:marTop w:val="0"/>
      <w:marBottom w:val="0"/>
      <w:divBdr>
        <w:top w:val="none" w:sz="0" w:space="0" w:color="auto"/>
        <w:left w:val="none" w:sz="0" w:space="0" w:color="auto"/>
        <w:bottom w:val="none" w:sz="0" w:space="0" w:color="auto"/>
        <w:right w:val="none" w:sz="0" w:space="0" w:color="auto"/>
      </w:divBdr>
    </w:div>
    <w:div w:id="1257711597">
      <w:bodyDiv w:val="1"/>
      <w:marLeft w:val="0"/>
      <w:marRight w:val="0"/>
      <w:marTop w:val="0"/>
      <w:marBottom w:val="0"/>
      <w:divBdr>
        <w:top w:val="none" w:sz="0" w:space="0" w:color="auto"/>
        <w:left w:val="none" w:sz="0" w:space="0" w:color="auto"/>
        <w:bottom w:val="none" w:sz="0" w:space="0" w:color="auto"/>
        <w:right w:val="none" w:sz="0" w:space="0" w:color="auto"/>
      </w:divBdr>
    </w:div>
    <w:div w:id="1308629063">
      <w:bodyDiv w:val="1"/>
      <w:marLeft w:val="0"/>
      <w:marRight w:val="0"/>
      <w:marTop w:val="0"/>
      <w:marBottom w:val="0"/>
      <w:divBdr>
        <w:top w:val="none" w:sz="0" w:space="0" w:color="auto"/>
        <w:left w:val="none" w:sz="0" w:space="0" w:color="auto"/>
        <w:bottom w:val="none" w:sz="0" w:space="0" w:color="auto"/>
        <w:right w:val="none" w:sz="0" w:space="0" w:color="auto"/>
      </w:divBdr>
    </w:div>
    <w:div w:id="138702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198BC-61CD-409D-A249-6F900F66315E}">
  <ds:schemaRefs>
    <ds:schemaRef ds:uri="http://purl.org/dc/dcmitype/"/>
    <ds:schemaRef ds:uri="http://purl.org/dc/elements/1.1/"/>
    <ds:schemaRef ds:uri="http://schemas.microsoft.com/office/2006/metadata/properties"/>
    <ds:schemaRef ds:uri="http://www.w3.org/XML/1998/namespace"/>
    <ds:schemaRef ds:uri="http://schemas.microsoft.com/office/2006/documentManagement/types"/>
    <ds:schemaRef ds:uri="06131819-de53-4057-8a6c-27518fa29e1d"/>
    <ds:schemaRef ds:uri="http://schemas.microsoft.com/office/infopath/2007/PartnerControls"/>
    <ds:schemaRef ds:uri="http://schemas.openxmlformats.org/package/2006/metadata/core-properties"/>
    <ds:schemaRef ds:uri="63df3d0b-1cf4-4348-be42-b2233f6fb450"/>
    <ds:schemaRef ds:uri="http://purl.org/dc/terms/"/>
  </ds:schemaRefs>
</ds:datastoreItem>
</file>

<file path=customXml/itemProps2.xml><?xml version="1.0" encoding="utf-8"?>
<ds:datastoreItem xmlns:ds="http://schemas.openxmlformats.org/officeDocument/2006/customXml" ds:itemID="{0669AA31-04D6-4857-9D1A-92F541A6EE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2DDA341-3035-4C2E-89F6-B37CEE25E02E}">
  <ds:schemaRefs>
    <ds:schemaRef ds:uri="http://schemas.microsoft.com/sharepoint/v3/contenttype/forms"/>
  </ds:schemaRefs>
</ds:datastoreItem>
</file>

<file path=customXml/itemProps4.xml><?xml version="1.0" encoding="utf-8"?>
<ds:datastoreItem xmlns:ds="http://schemas.openxmlformats.org/officeDocument/2006/customXml" ds:itemID="{91EDBC0E-A406-451F-991E-4CA4DC4FA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5</Pages>
  <Words>13073</Words>
  <Characters>74521</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Hoagland, Alexander</cp:lastModifiedBy>
  <cp:revision>3</cp:revision>
  <dcterms:created xsi:type="dcterms:W3CDTF">2021-07-10T01:42:00Z</dcterms:created>
  <dcterms:modified xsi:type="dcterms:W3CDTF">2021-07-1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y fmtid="{D5CDD505-2E9C-101B-9397-08002B2CF9AE}" pid="3" name="ZOTERO_PREF_1">
    <vt:lpwstr>&lt;data data-version="3" zotero-version="5.0.96.2"&gt;&lt;session id="OxqUjFnS"/&gt;&lt;style id="http://www.zotero.org/styles/jama" hasBibliography="1" bibliographyStyleHasBeenSet="1"/&gt;&lt;prefs&gt;&lt;pref name="fieldType" value="Field"/&gt;&lt;/prefs&gt;&lt;/data&gt;</vt:lpwstr>
  </property>
</Properties>
</file>